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2926A6" w14:textId="77777777" w:rsidR="0062399A" w:rsidRDefault="0062399A" w:rsidP="0062399A">
      <w:pPr>
        <w:pStyle w:val="Sansinterligne"/>
        <w:tabs>
          <w:tab w:val="left" w:pos="1260"/>
          <w:tab w:val="left" w:pos="1440"/>
          <w:tab w:val="left" w:pos="7380"/>
          <w:tab w:val="left" w:pos="7560"/>
          <w:tab w:val="left" w:pos="8820"/>
        </w:tabs>
        <w:rPr>
          <w:rFonts w:ascii="Verdana" w:hAnsi="Verdana" w:cs="Arial"/>
          <w:sz w:val="20"/>
          <w:szCs w:val="20"/>
        </w:rPr>
      </w:pPr>
      <w:r>
        <w:rPr>
          <w:noProof/>
        </w:rPr>
        <w:drawing>
          <wp:anchor distT="0" distB="0" distL="114300" distR="114300" simplePos="0" relativeHeight="251664384" behindDoc="0" locked="0" layoutInCell="1" allowOverlap="1" wp14:anchorId="540FC00C" wp14:editId="7B476333">
            <wp:simplePos x="0" y="0"/>
            <wp:positionH relativeFrom="margin">
              <wp:posOffset>1463675</wp:posOffset>
            </wp:positionH>
            <wp:positionV relativeFrom="paragraph">
              <wp:posOffset>-490220</wp:posOffset>
            </wp:positionV>
            <wp:extent cx="2835910" cy="1084580"/>
            <wp:effectExtent l="0" t="0" r="2540" b="1270"/>
            <wp:wrapSquare wrapText="bothSides"/>
            <wp:docPr id="1" name="Image 1" descr="ly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yon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5910" cy="10845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BC8F7D" w14:textId="77777777" w:rsidR="0062399A" w:rsidRDefault="0062399A" w:rsidP="0062399A">
      <w:pPr>
        <w:pStyle w:val="Sansinterligne"/>
        <w:rPr>
          <w:rFonts w:ascii="Verdana" w:hAnsi="Verdana" w:cs="Arial"/>
          <w:sz w:val="20"/>
          <w:szCs w:val="20"/>
        </w:rPr>
      </w:pPr>
    </w:p>
    <w:p w14:paraId="41D97871" w14:textId="77777777" w:rsidR="0062399A" w:rsidRDefault="0062399A" w:rsidP="0062399A">
      <w:pPr>
        <w:pStyle w:val="Sansinterligne"/>
        <w:rPr>
          <w:rFonts w:ascii="Verdana" w:hAnsi="Verdana" w:cs="Arial"/>
          <w:sz w:val="20"/>
          <w:szCs w:val="20"/>
        </w:rPr>
      </w:pPr>
    </w:p>
    <w:p w14:paraId="4EEE4C36" w14:textId="77777777" w:rsidR="0062399A" w:rsidRDefault="0062399A" w:rsidP="0062399A">
      <w:pPr>
        <w:pStyle w:val="Sansinterligne"/>
        <w:rPr>
          <w:rFonts w:ascii="Verdana" w:hAnsi="Verdana" w:cs="Arial"/>
          <w:sz w:val="20"/>
          <w:szCs w:val="20"/>
        </w:rPr>
      </w:pPr>
    </w:p>
    <w:p w14:paraId="26EE8032" w14:textId="77777777" w:rsidR="0062399A" w:rsidRDefault="0062399A" w:rsidP="0062399A">
      <w:pPr>
        <w:pStyle w:val="Sansinterligne"/>
        <w:rPr>
          <w:rFonts w:ascii="Verdana" w:hAnsi="Verdana" w:cs="Arial"/>
          <w:sz w:val="20"/>
          <w:szCs w:val="20"/>
        </w:rPr>
      </w:pPr>
    </w:p>
    <w:p w14:paraId="26B8CA11" w14:textId="77777777" w:rsidR="0062399A" w:rsidRDefault="0062399A" w:rsidP="0062399A">
      <w:pPr>
        <w:pStyle w:val="Sansinterligne"/>
        <w:rPr>
          <w:rFonts w:ascii="Verdana" w:hAnsi="Verdana" w:cs="Arial"/>
          <w:sz w:val="20"/>
          <w:szCs w:val="20"/>
          <w:lang w:val="fr-FR"/>
        </w:rPr>
      </w:pPr>
    </w:p>
    <w:p w14:paraId="1A2CC818" w14:textId="77777777" w:rsidR="00576BCA" w:rsidRDefault="00576BCA" w:rsidP="0062399A">
      <w:pPr>
        <w:pStyle w:val="Sansinterligne"/>
        <w:rPr>
          <w:rFonts w:ascii="Verdana" w:hAnsi="Verdana" w:cs="Arial"/>
          <w:sz w:val="20"/>
          <w:szCs w:val="20"/>
          <w:lang w:val="fr-FR"/>
        </w:rPr>
      </w:pPr>
    </w:p>
    <w:p w14:paraId="4304F2FF" w14:textId="77777777" w:rsidR="00576BCA" w:rsidRDefault="00576BCA" w:rsidP="0062399A">
      <w:pPr>
        <w:pStyle w:val="Sansinterligne"/>
        <w:rPr>
          <w:rFonts w:ascii="Verdana" w:hAnsi="Verdana" w:cs="Arial"/>
          <w:sz w:val="20"/>
          <w:szCs w:val="20"/>
          <w:lang w:val="fr-FR"/>
        </w:rPr>
      </w:pPr>
    </w:p>
    <w:p w14:paraId="2FEAF5E8" w14:textId="77777777" w:rsidR="00576BCA" w:rsidRPr="0062399A" w:rsidRDefault="00576BCA" w:rsidP="0062399A">
      <w:pPr>
        <w:pStyle w:val="Sansinterligne"/>
        <w:rPr>
          <w:rFonts w:ascii="Verdana" w:hAnsi="Verdana" w:cs="Arial"/>
          <w:sz w:val="20"/>
          <w:szCs w:val="20"/>
          <w:lang w:val="fr-FR"/>
        </w:rPr>
      </w:pPr>
    </w:p>
    <w:p w14:paraId="63E893E1" w14:textId="77777777" w:rsidR="0062399A" w:rsidRPr="0062399A" w:rsidRDefault="0062399A" w:rsidP="0062399A">
      <w:pPr>
        <w:pStyle w:val="Sansinterligne"/>
        <w:rPr>
          <w:rFonts w:ascii="Verdana" w:hAnsi="Verdana" w:cs="Arial"/>
          <w:sz w:val="20"/>
          <w:szCs w:val="20"/>
          <w:lang w:val="fr-FR"/>
        </w:rPr>
      </w:pPr>
    </w:p>
    <w:p w14:paraId="6C7E0D54" w14:textId="77777777" w:rsidR="0062399A" w:rsidRPr="00576BCA" w:rsidRDefault="0062399A" w:rsidP="00576BCA">
      <w:pPr>
        <w:pStyle w:val="Sansinterligne"/>
        <w:spacing w:after="240"/>
        <w:jc w:val="center"/>
        <w:rPr>
          <w:rFonts w:cstheme="minorHAnsi"/>
          <w:b/>
          <w:sz w:val="28"/>
          <w:szCs w:val="28"/>
        </w:rPr>
      </w:pPr>
      <w:r w:rsidRPr="00576BCA">
        <w:rPr>
          <w:rFonts w:cstheme="minorHAnsi"/>
          <w:b/>
          <w:sz w:val="28"/>
          <w:szCs w:val="28"/>
        </w:rPr>
        <w:t xml:space="preserve">DOCTORAL THESIS OF </w:t>
      </w:r>
      <w:r w:rsidR="001F4EBF" w:rsidRPr="00576BCA">
        <w:rPr>
          <w:rFonts w:cstheme="minorHAnsi"/>
          <w:b/>
          <w:sz w:val="28"/>
          <w:szCs w:val="28"/>
        </w:rPr>
        <w:t>LYON UNIVERSITY</w:t>
      </w:r>
    </w:p>
    <w:p w14:paraId="3AD2539D" w14:textId="77777777" w:rsidR="0062399A" w:rsidRPr="001F4EBF" w:rsidRDefault="0062399A" w:rsidP="00576BCA">
      <w:pPr>
        <w:pStyle w:val="Sansinterligne"/>
        <w:spacing w:after="120"/>
        <w:jc w:val="center"/>
        <w:rPr>
          <w:rFonts w:cstheme="minorHAnsi"/>
          <w:b/>
          <w:sz w:val="28"/>
          <w:szCs w:val="28"/>
        </w:rPr>
      </w:pPr>
      <w:r w:rsidRPr="001F4EBF">
        <w:rPr>
          <w:rFonts w:cstheme="minorHAnsi"/>
          <w:b/>
          <w:sz w:val="28"/>
          <w:szCs w:val="28"/>
        </w:rPr>
        <w:t>Delivered by</w:t>
      </w:r>
    </w:p>
    <w:p w14:paraId="31DE90DE"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University Claude Bernard Lyon 1</w:t>
      </w:r>
    </w:p>
    <w:p w14:paraId="42685E87" w14:textId="77777777" w:rsidR="0062399A" w:rsidRPr="001F4EBF" w:rsidRDefault="0062399A" w:rsidP="0062399A">
      <w:pPr>
        <w:pStyle w:val="Sansinterligne"/>
        <w:jc w:val="center"/>
        <w:rPr>
          <w:rFonts w:cstheme="minorHAnsi"/>
          <w:sz w:val="28"/>
          <w:szCs w:val="28"/>
        </w:rPr>
      </w:pPr>
    </w:p>
    <w:p w14:paraId="38FF3EA1" w14:textId="77777777" w:rsidR="00576BCA" w:rsidRPr="001F4EBF" w:rsidRDefault="0062399A" w:rsidP="00576BCA">
      <w:pPr>
        <w:pStyle w:val="Sansinterligne"/>
        <w:spacing w:after="120"/>
        <w:jc w:val="center"/>
        <w:rPr>
          <w:rFonts w:cstheme="minorHAnsi"/>
          <w:sz w:val="28"/>
          <w:szCs w:val="28"/>
        </w:rPr>
      </w:pPr>
      <w:r w:rsidRPr="001F4EBF">
        <w:rPr>
          <w:rFonts w:cstheme="minorHAnsi"/>
          <w:b/>
          <w:sz w:val="28"/>
          <w:szCs w:val="28"/>
        </w:rPr>
        <w:t>Doctoral school:</w:t>
      </w:r>
      <w:r w:rsidRPr="001F4EBF">
        <w:rPr>
          <w:rFonts w:cstheme="minorHAnsi"/>
          <w:sz w:val="28"/>
          <w:szCs w:val="28"/>
        </w:rPr>
        <w:t xml:space="preserve"> </w:t>
      </w:r>
    </w:p>
    <w:p w14:paraId="33127B4F"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 xml:space="preserve">Neurosciences and </w:t>
      </w:r>
      <w:r w:rsidR="00E42D45" w:rsidRPr="001F4EBF">
        <w:rPr>
          <w:rFonts w:cstheme="minorHAnsi"/>
          <w:sz w:val="28"/>
          <w:szCs w:val="28"/>
        </w:rPr>
        <w:t>Cognitive</w:t>
      </w:r>
      <w:r w:rsidRPr="001F4EBF">
        <w:rPr>
          <w:rFonts w:cstheme="minorHAnsi"/>
          <w:sz w:val="28"/>
          <w:szCs w:val="28"/>
        </w:rPr>
        <w:t xml:space="preserve"> Sciences (ED476)</w:t>
      </w:r>
    </w:p>
    <w:p w14:paraId="671150DA" w14:textId="77777777" w:rsidR="0062399A" w:rsidRPr="001F4EBF" w:rsidRDefault="0062399A" w:rsidP="0062399A">
      <w:pPr>
        <w:pStyle w:val="Sansinterligne"/>
        <w:jc w:val="center"/>
        <w:rPr>
          <w:rFonts w:cstheme="minorHAnsi"/>
          <w:b/>
          <w:sz w:val="28"/>
          <w:szCs w:val="28"/>
        </w:rPr>
      </w:pPr>
    </w:p>
    <w:p w14:paraId="1E579C28" w14:textId="77777777" w:rsidR="0062399A" w:rsidRPr="001F4EBF" w:rsidRDefault="0062399A" w:rsidP="00576BCA">
      <w:pPr>
        <w:pStyle w:val="Sansinterligne"/>
        <w:spacing w:after="120"/>
        <w:jc w:val="center"/>
        <w:rPr>
          <w:rFonts w:cstheme="minorHAnsi"/>
          <w:sz w:val="28"/>
          <w:szCs w:val="28"/>
        </w:rPr>
      </w:pPr>
      <w:r w:rsidRPr="001F4EBF">
        <w:rPr>
          <w:rFonts w:cstheme="minorHAnsi"/>
          <w:b/>
          <w:sz w:val="28"/>
          <w:szCs w:val="28"/>
        </w:rPr>
        <w:t>PhD specialty</w:t>
      </w:r>
      <w:r w:rsidRPr="001F4EBF">
        <w:rPr>
          <w:rFonts w:cstheme="minorHAnsi"/>
          <w:sz w:val="28"/>
          <w:szCs w:val="28"/>
        </w:rPr>
        <w:t xml:space="preserve">: </w:t>
      </w:r>
    </w:p>
    <w:p w14:paraId="220E5FA8"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Neurosciences</w:t>
      </w:r>
    </w:p>
    <w:p w14:paraId="1C78818E" w14:textId="77777777" w:rsidR="0062399A" w:rsidRPr="001F4EBF" w:rsidRDefault="0062399A" w:rsidP="0062399A">
      <w:pPr>
        <w:pStyle w:val="Sansinterligne"/>
        <w:jc w:val="center"/>
        <w:rPr>
          <w:rFonts w:cstheme="minorHAnsi"/>
          <w:sz w:val="28"/>
          <w:szCs w:val="28"/>
        </w:rPr>
      </w:pPr>
    </w:p>
    <w:p w14:paraId="560EF00A" w14:textId="77777777" w:rsidR="0062399A" w:rsidRPr="001F4EBF" w:rsidRDefault="00576BCA" w:rsidP="00100EF6">
      <w:pPr>
        <w:pStyle w:val="Sansinterligne"/>
        <w:spacing w:after="360"/>
        <w:jc w:val="center"/>
        <w:rPr>
          <w:rFonts w:cstheme="minorHAnsi"/>
          <w:sz w:val="28"/>
          <w:szCs w:val="28"/>
        </w:rPr>
      </w:pPr>
      <w:r w:rsidRPr="001F4EBF">
        <w:rPr>
          <w:rFonts w:cstheme="minorHAnsi"/>
          <w:sz w:val="28"/>
          <w:szCs w:val="28"/>
        </w:rPr>
        <w:t xml:space="preserve">Publicly defended on the </w:t>
      </w:r>
      <w:r w:rsidR="00FE55D9" w:rsidRPr="001F4EBF">
        <w:rPr>
          <w:rFonts w:cstheme="minorHAnsi"/>
          <w:sz w:val="28"/>
          <w:szCs w:val="28"/>
        </w:rPr>
        <w:t>XXXXX, by</w:t>
      </w:r>
    </w:p>
    <w:p w14:paraId="161B861A" w14:textId="77777777" w:rsidR="0062399A" w:rsidRPr="001F4EBF" w:rsidRDefault="00576BCA" w:rsidP="00100EF6">
      <w:pPr>
        <w:pStyle w:val="Sansinterligne"/>
        <w:spacing w:after="480"/>
        <w:jc w:val="center"/>
        <w:rPr>
          <w:rFonts w:cstheme="minorHAnsi"/>
          <w:b/>
          <w:sz w:val="28"/>
          <w:szCs w:val="28"/>
        </w:rPr>
      </w:pPr>
      <w:r w:rsidRPr="001F4EBF">
        <w:rPr>
          <w:rFonts w:cstheme="minorHAnsi"/>
          <w:b/>
          <w:sz w:val="28"/>
          <w:szCs w:val="28"/>
        </w:rPr>
        <w:t>Raphaël Vallat</w:t>
      </w:r>
    </w:p>
    <w:p w14:paraId="38F45E73"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11D834CD" w14:textId="1203DFE7" w:rsidR="0062399A" w:rsidRPr="00576BCA" w:rsidRDefault="00576BCA" w:rsidP="0062399A">
      <w:pPr>
        <w:pStyle w:val="Sansinterligne"/>
        <w:pBdr>
          <w:top w:val="single" w:sz="4" w:space="1" w:color="auto"/>
          <w:bottom w:val="single" w:sz="4" w:space="1" w:color="auto"/>
        </w:pBdr>
        <w:jc w:val="center"/>
        <w:rPr>
          <w:rFonts w:cstheme="minorHAnsi"/>
          <w:sz w:val="40"/>
          <w:szCs w:val="40"/>
        </w:rPr>
      </w:pPr>
      <w:r w:rsidRPr="00576BCA">
        <w:rPr>
          <w:rFonts w:cstheme="minorHAnsi"/>
          <w:sz w:val="40"/>
          <w:szCs w:val="40"/>
        </w:rPr>
        <w:t>The cerebral correlates of dream recall</w:t>
      </w:r>
      <w:r w:rsidR="00E512C0">
        <w:rPr>
          <w:rFonts w:cstheme="minorHAnsi"/>
          <w:sz w:val="40"/>
          <w:szCs w:val="40"/>
        </w:rPr>
        <w:t xml:space="preserve"> frequency</w:t>
      </w:r>
    </w:p>
    <w:p w14:paraId="2E6E59D7"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5A795DE0" w14:textId="77777777" w:rsidR="0062399A" w:rsidRPr="00576BCA" w:rsidRDefault="0062399A" w:rsidP="0062399A">
      <w:pPr>
        <w:pStyle w:val="Sansinterligne"/>
        <w:rPr>
          <w:rFonts w:cstheme="minorHAnsi"/>
          <w:sz w:val="20"/>
          <w:szCs w:val="20"/>
        </w:rPr>
      </w:pPr>
    </w:p>
    <w:p w14:paraId="7D13533B" w14:textId="77777777" w:rsidR="0062399A" w:rsidRPr="00576BCA" w:rsidRDefault="0062399A" w:rsidP="0062399A">
      <w:pPr>
        <w:pStyle w:val="Sansinterligne"/>
        <w:rPr>
          <w:rFonts w:cstheme="minorHAnsi"/>
          <w:sz w:val="20"/>
          <w:szCs w:val="20"/>
        </w:rPr>
      </w:pPr>
    </w:p>
    <w:p w14:paraId="696CFE1C" w14:textId="77777777" w:rsidR="0062399A" w:rsidRPr="00576BCA" w:rsidRDefault="0062399A" w:rsidP="0062399A">
      <w:pPr>
        <w:pStyle w:val="Sansinterligne"/>
        <w:rPr>
          <w:rFonts w:cstheme="minorHAnsi"/>
          <w:sz w:val="20"/>
          <w:szCs w:val="20"/>
        </w:rPr>
      </w:pPr>
    </w:p>
    <w:p w14:paraId="155D65CB" w14:textId="77777777" w:rsidR="0062399A" w:rsidRPr="00576BCA" w:rsidRDefault="0062399A" w:rsidP="0062399A">
      <w:pPr>
        <w:pStyle w:val="Sansinterligne"/>
        <w:rPr>
          <w:rFonts w:cstheme="minorHAnsi"/>
          <w:sz w:val="24"/>
          <w:szCs w:val="24"/>
        </w:rPr>
      </w:pPr>
    </w:p>
    <w:p w14:paraId="3B16EC9F" w14:textId="77777777" w:rsidR="0062399A" w:rsidRPr="001F4EBF" w:rsidRDefault="00E42D45" w:rsidP="00515DE3">
      <w:pPr>
        <w:pStyle w:val="Sansinterligne"/>
        <w:spacing w:after="240"/>
        <w:rPr>
          <w:rFonts w:cstheme="minorHAnsi"/>
          <w:b/>
          <w:sz w:val="28"/>
          <w:szCs w:val="28"/>
        </w:rPr>
      </w:pPr>
      <w:r w:rsidRPr="001F4EBF">
        <w:rPr>
          <w:rFonts w:cstheme="minorHAnsi"/>
          <w:b/>
          <w:sz w:val="28"/>
          <w:szCs w:val="28"/>
        </w:rPr>
        <w:t>Jury</w:t>
      </w:r>
    </w:p>
    <w:p w14:paraId="79805B5C" w14:textId="77777777" w:rsidR="00FE55D9" w:rsidRPr="001F4EBF" w:rsidRDefault="00FE55D9" w:rsidP="00515DE3">
      <w:pPr>
        <w:pStyle w:val="Sansinterligne"/>
        <w:spacing w:after="120"/>
        <w:rPr>
          <w:rFonts w:cstheme="minorHAnsi"/>
          <w:sz w:val="28"/>
          <w:szCs w:val="28"/>
        </w:rPr>
      </w:pPr>
      <w:r w:rsidRPr="001F4EBF">
        <w:rPr>
          <w:rFonts w:cstheme="minorHAnsi"/>
          <w:sz w:val="28"/>
          <w:szCs w:val="28"/>
        </w:rPr>
        <w:t xml:space="preserve">Dr. Sophie Schwartz </w:t>
      </w:r>
      <w:r w:rsidRPr="001F4EBF">
        <w:rPr>
          <w:rFonts w:cstheme="minorHAnsi"/>
          <w:sz w:val="28"/>
          <w:szCs w:val="28"/>
        </w:rPr>
        <w:tab/>
      </w:r>
      <w:r w:rsidRPr="001F4EBF">
        <w:rPr>
          <w:rFonts w:cstheme="minorHAnsi"/>
          <w:sz w:val="28"/>
          <w:szCs w:val="28"/>
        </w:rPr>
        <w:tab/>
      </w:r>
      <w:r w:rsidRPr="001F4EBF">
        <w:rPr>
          <w:rFonts w:cstheme="minorHAnsi"/>
          <w:sz w:val="28"/>
          <w:szCs w:val="28"/>
        </w:rPr>
        <w:tab/>
      </w:r>
      <w:r w:rsidRPr="001F4EBF">
        <w:rPr>
          <w:rFonts w:cstheme="minorHAnsi"/>
          <w:sz w:val="28"/>
          <w:szCs w:val="28"/>
        </w:rPr>
        <w:tab/>
        <w:t>Reviewer</w:t>
      </w:r>
    </w:p>
    <w:p w14:paraId="4C3DE330" w14:textId="77777777" w:rsidR="00FE55D9" w:rsidRPr="001F4EBF" w:rsidRDefault="001F4EBF" w:rsidP="00515DE3">
      <w:pPr>
        <w:pStyle w:val="Sansinterligne"/>
        <w:spacing w:after="120"/>
        <w:rPr>
          <w:rFonts w:cstheme="minorHAnsi"/>
          <w:sz w:val="28"/>
          <w:szCs w:val="28"/>
        </w:rPr>
      </w:pPr>
      <w:r>
        <w:rPr>
          <w:rFonts w:cstheme="minorHAnsi"/>
          <w:sz w:val="28"/>
          <w:szCs w:val="28"/>
        </w:rPr>
        <w:t>Pr. Michael Schredl</w:t>
      </w:r>
      <w:r>
        <w:rPr>
          <w:rFonts w:cstheme="minorHAnsi"/>
          <w:sz w:val="28"/>
          <w:szCs w:val="28"/>
        </w:rPr>
        <w:tab/>
      </w:r>
      <w:r>
        <w:rPr>
          <w:rFonts w:cstheme="minorHAnsi"/>
          <w:sz w:val="28"/>
          <w:szCs w:val="28"/>
        </w:rPr>
        <w:tab/>
      </w:r>
      <w:r>
        <w:rPr>
          <w:rFonts w:cstheme="minorHAnsi"/>
          <w:sz w:val="28"/>
          <w:szCs w:val="28"/>
        </w:rPr>
        <w:tab/>
      </w:r>
      <w:r>
        <w:rPr>
          <w:rFonts w:cstheme="minorHAnsi"/>
          <w:sz w:val="28"/>
          <w:szCs w:val="28"/>
        </w:rPr>
        <w:tab/>
      </w:r>
      <w:r w:rsidR="00FE55D9" w:rsidRPr="001F4EBF">
        <w:rPr>
          <w:rFonts w:cstheme="minorHAnsi"/>
          <w:sz w:val="28"/>
          <w:szCs w:val="28"/>
        </w:rPr>
        <w:t>Reviewer</w:t>
      </w:r>
    </w:p>
    <w:p w14:paraId="7D41918F" w14:textId="77777777" w:rsidR="0062399A" w:rsidRPr="00E8570D" w:rsidRDefault="00FE55D9" w:rsidP="00515DE3">
      <w:pPr>
        <w:pStyle w:val="Sansinterligne"/>
        <w:spacing w:after="120"/>
        <w:rPr>
          <w:rFonts w:cstheme="minorHAnsi"/>
          <w:sz w:val="28"/>
          <w:szCs w:val="28"/>
          <w:lang w:val="fr-FR"/>
        </w:rPr>
      </w:pPr>
      <w:r w:rsidRPr="00E8570D">
        <w:rPr>
          <w:rFonts w:cstheme="minorHAnsi"/>
          <w:sz w:val="28"/>
          <w:szCs w:val="28"/>
          <w:lang w:val="fr-FR"/>
        </w:rPr>
        <w:t xml:space="preserve">Pr. Yves Rossetti </w:t>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t>Examiner</w:t>
      </w:r>
    </w:p>
    <w:p w14:paraId="577A1515" w14:textId="77777777" w:rsidR="00FE55D9" w:rsidRPr="00397E7C" w:rsidRDefault="00FE55D9" w:rsidP="00D249CA">
      <w:pPr>
        <w:rPr>
          <w:sz w:val="28"/>
          <w:lang w:val="fr-FR"/>
        </w:rPr>
      </w:pPr>
      <w:r w:rsidRPr="00397E7C">
        <w:rPr>
          <w:sz w:val="28"/>
          <w:lang w:val="fr-FR"/>
        </w:rPr>
        <w:t>Dr. Perrine Ruby</w:t>
      </w:r>
      <w:r w:rsidRPr="00397E7C">
        <w:rPr>
          <w:sz w:val="28"/>
          <w:lang w:val="fr-FR"/>
        </w:rPr>
        <w:tab/>
      </w:r>
      <w:r w:rsidRPr="00397E7C">
        <w:rPr>
          <w:sz w:val="28"/>
          <w:lang w:val="fr-FR"/>
        </w:rPr>
        <w:tab/>
      </w:r>
      <w:r w:rsidRPr="00397E7C">
        <w:rPr>
          <w:sz w:val="28"/>
          <w:lang w:val="fr-FR"/>
        </w:rPr>
        <w:tab/>
      </w:r>
      <w:r w:rsidRPr="00397E7C">
        <w:rPr>
          <w:sz w:val="28"/>
          <w:lang w:val="fr-FR"/>
        </w:rPr>
        <w:tab/>
      </w:r>
      <w:r w:rsidRPr="00397E7C">
        <w:rPr>
          <w:sz w:val="28"/>
          <w:lang w:val="fr-FR"/>
        </w:rPr>
        <w:tab/>
        <w:t>PhD director</w:t>
      </w:r>
    </w:p>
    <w:p w14:paraId="0187A378" w14:textId="77777777" w:rsidR="00E963DF" w:rsidRPr="001E29A6" w:rsidRDefault="0062399A" w:rsidP="00D249CA">
      <w:pPr>
        <w:rPr>
          <w:lang w:val="fr-FR"/>
        </w:rPr>
      </w:pPr>
      <w:r w:rsidRPr="00E8570D">
        <w:rPr>
          <w:lang w:val="fr-FR"/>
        </w:rPr>
        <w:br w:type="page"/>
      </w:r>
    </w:p>
    <w:p w14:paraId="47D6867D" w14:textId="69243EBD" w:rsidR="00ED3ED2" w:rsidRDefault="00ED3ED2">
      <w:pPr>
        <w:spacing w:after="200" w:line="276" w:lineRule="auto"/>
        <w:jc w:val="left"/>
        <w:rPr>
          <w:lang w:val="fr-FR"/>
        </w:rPr>
      </w:pPr>
      <w:r>
        <w:rPr>
          <w:lang w:val="fr-FR"/>
        </w:rPr>
        <w:lastRenderedPageBreak/>
        <w:br w:type="page"/>
      </w:r>
      <w:r>
        <w:rPr>
          <w:noProof/>
        </w:rPr>
        <mc:AlternateContent>
          <mc:Choice Requires="wps">
            <w:drawing>
              <wp:anchor distT="118745" distB="118745" distL="114300" distR="114300" simplePos="0" relativeHeight="251670528" behindDoc="0" locked="0" layoutInCell="0" allowOverlap="1" wp14:anchorId="2E87B5CC" wp14:editId="41F49097">
                <wp:simplePos x="0" y="0"/>
                <wp:positionH relativeFrom="margin">
                  <wp:align>right</wp:align>
                </wp:positionH>
                <wp:positionV relativeFrom="margin">
                  <wp:align>center</wp:align>
                </wp:positionV>
                <wp:extent cx="3657600" cy="947420"/>
                <wp:effectExtent l="0" t="0" r="0" b="0"/>
                <wp:wrapSquare wrapText="bothSides"/>
                <wp:docPr id="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947420"/>
                        </a:xfrm>
                        <a:prstGeom prst="rect">
                          <a:avLst/>
                        </a:prstGeom>
                        <a:noFill/>
                        <a:extLst>
                          <a:ext uri="{53640926-AAD7-44D8-BBD7-CCE9431645EC}">
                            <a14:shadowObscured xmlns:a14="http://schemas.microsoft.com/office/drawing/2010/main" val="1"/>
                          </a:ext>
                        </a:extLst>
                      </wps:spPr>
                      <wps:txbx>
                        <w:txbxContent>
                          <w:p w14:paraId="6C613B13" w14:textId="3736896B" w:rsidR="005C6084" w:rsidRPr="008B6377" w:rsidRDefault="005C6084" w:rsidP="00ED3ED2">
                            <w:pPr>
                              <w:spacing w:before="240" w:line="276" w:lineRule="auto"/>
                              <w:jc w:val="right"/>
                              <w:rPr>
                                <w:sz w:val="32"/>
                                <w:lang w:val="fr-FR"/>
                              </w:rPr>
                            </w:pPr>
                            <w:r w:rsidRPr="00F2472B">
                              <w:rPr>
                                <w:i/>
                                <w:sz w:val="32"/>
                                <w:lang w:val="fr-FR"/>
                              </w:rPr>
                              <w:t>À</w:t>
                            </w:r>
                            <w:r w:rsidRPr="00FE10F6">
                              <w:rPr>
                                <w:i/>
                                <w:sz w:val="32"/>
                                <w:lang w:val="fr-FR"/>
                              </w:rPr>
                              <w:t xml:space="preserve"> </w:t>
                            </w:r>
                            <w:r>
                              <w:rPr>
                                <w:i/>
                                <w:sz w:val="32"/>
                                <w:lang w:val="fr-FR"/>
                              </w:rPr>
                              <w:t>Isabelle et Alain</w:t>
                            </w:r>
                          </w:p>
                        </w:txbxContent>
                      </wps:txbx>
                      <wps:bodyPr rot="0" vert="horz" wrap="square" lIns="91440" tIns="45720" rIns="91440" bIns="45720" anchor="ctr" anchorCtr="0" upright="1">
                        <a:spAutoFit/>
                      </wps:bodyPr>
                    </wps:wsp>
                  </a:graphicData>
                </a:graphic>
                <wp14:sizeRelH relativeFrom="margin">
                  <wp14:pctWidth>59400</wp14:pctWidth>
                </wp14:sizeRelH>
                <wp14:sizeRelV relativeFrom="page">
                  <wp14:pctHeight>20000</wp14:pctHeight>
                </wp14:sizeRelV>
              </wp:anchor>
            </w:drawing>
          </mc:Choice>
          <mc:Fallback>
            <w:pict>
              <v:shapetype w14:anchorId="2E87B5CC" id="_x0000_t202" coordsize="21600,21600" o:spt="202" path="m,l,21600r21600,l21600,xe">
                <v:stroke joinstyle="miter"/>
                <v:path gradientshapeok="t" o:connecttype="rect"/>
              </v:shapetype>
              <v:shape id="Zone de texte 2" o:spid="_x0000_s1026" type="#_x0000_t202" style="position:absolute;margin-left:236.8pt;margin-top:0;width:4in;height:74.6pt;z-index:251670528;visibility:visible;mso-wrap-style:square;mso-width-percent:594;mso-height-percent:200;mso-wrap-distance-left:9pt;mso-wrap-distance-top:9.35pt;mso-wrap-distance-right:9pt;mso-wrap-distance-bottom:9.35pt;mso-position-horizontal:right;mso-position-horizontal-relative:margin;mso-position-vertical:center;mso-position-vertical-relative:margin;mso-width-percent:594;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" o:allowincell="f" filled="f" stroked="f">
                <v:textbox style="mso-fit-shape-to-text:t">
                  <w:txbxContent>
                    <w:p w14:paraId="6C613B13" w14:textId="3736896B" w:rsidR="005C6084" w:rsidRPr="008B6377" w:rsidRDefault="005C6084" w:rsidP="00ED3ED2">
                      <w:pPr>
                        <w:spacing w:before="240" w:line="276" w:lineRule="auto"/>
                        <w:jc w:val="right"/>
                        <w:rPr>
                          <w:sz w:val="32"/>
                          <w:lang w:val="fr-FR"/>
                        </w:rPr>
                      </w:pPr>
                      <w:r w:rsidRPr="00F2472B">
                        <w:rPr>
                          <w:i/>
                          <w:sz w:val="32"/>
                          <w:lang w:val="fr-FR"/>
                        </w:rPr>
                        <w:t>À</w:t>
                      </w:r>
                      <w:r w:rsidRPr="00FE10F6">
                        <w:rPr>
                          <w:i/>
                          <w:sz w:val="32"/>
                          <w:lang w:val="fr-FR"/>
                        </w:rPr>
                        <w:t xml:space="preserve"> </w:t>
                      </w:r>
                      <w:r>
                        <w:rPr>
                          <w:i/>
                          <w:sz w:val="32"/>
                          <w:lang w:val="fr-FR"/>
                        </w:rPr>
                        <w:t>Isabelle et Alain</w:t>
                      </w:r>
                    </w:p>
                  </w:txbxContent>
                </v:textbox>
                <w10:wrap type="square" anchorx="margin" anchory="margin"/>
              </v:shape>
            </w:pict>
          </mc:Fallback>
        </mc:AlternateContent>
      </w:r>
    </w:p>
    <w:p w14:paraId="43E9F068" w14:textId="77777777" w:rsidR="004C6A48" w:rsidRDefault="004C6A48">
      <w:pPr>
        <w:spacing w:after="200" w:line="276" w:lineRule="auto"/>
        <w:jc w:val="left"/>
        <w:rPr>
          <w:lang w:val="fr-FR"/>
        </w:rPr>
      </w:pPr>
      <w:r>
        <w:rPr>
          <w:lang w:val="fr-FR"/>
        </w:rPr>
        <w:br w:type="page"/>
      </w:r>
    </w:p>
    <w:p w14:paraId="4B96E818" w14:textId="1C5A0120" w:rsidR="00EE56A3" w:rsidRPr="00E963DF" w:rsidRDefault="00CB6227" w:rsidP="00D249CA">
      <w:pPr>
        <w:rPr>
          <w:lang w:val="fr-FR"/>
        </w:rPr>
      </w:pPr>
      <w:r>
        <w:rPr>
          <w:noProof/>
        </w:rPr>
        <mc:AlternateContent>
          <mc:Choice Requires="wps">
            <w:drawing>
              <wp:anchor distT="118745" distB="118745" distL="114300" distR="114300" simplePos="0" relativeHeight="251668480" behindDoc="0" locked="0" layoutInCell="0" allowOverlap="1" wp14:anchorId="7CB5895E" wp14:editId="02BD372F">
                <wp:simplePos x="0" y="0"/>
                <wp:positionH relativeFrom="margin">
                  <wp:posOffset>1873885</wp:posOffset>
                </wp:positionH>
                <wp:positionV relativeFrom="margin">
                  <wp:posOffset>1077074</wp:posOffset>
                </wp:positionV>
                <wp:extent cx="3884295" cy="947420"/>
                <wp:effectExtent l="0" t="0" r="0" b="0"/>
                <wp:wrapSquare wrapText="bothSides"/>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4295" cy="947420"/>
                        </a:xfrm>
                        <a:prstGeom prst="rect">
                          <a:avLst/>
                        </a:prstGeom>
                        <a:noFill/>
                        <a:extLst>
                          <a:ext uri="{53640926-AAD7-44D8-BBD7-CCE9431645EC}">
                            <a14:shadowObscured xmlns:a14="http://schemas.microsoft.com/office/drawing/2010/main" val="1"/>
                          </a:ext>
                        </a:extLst>
                      </wps:spPr>
                      <wps:txbx>
                        <w:txbxContent>
                          <w:p w14:paraId="4D1C59FC" w14:textId="166FBEB8" w:rsidR="005C6084" w:rsidRPr="00FE10F6" w:rsidRDefault="005C6084" w:rsidP="00ED3ED2">
                            <w:pPr>
                              <w:spacing w:line="276" w:lineRule="auto"/>
                              <w:jc w:val="right"/>
                              <w:rPr>
                                <w:i/>
                                <w:sz w:val="28"/>
                                <w:lang w:val="fr-FR"/>
                              </w:rPr>
                            </w:pPr>
                            <w:r w:rsidRPr="00FE10F6">
                              <w:rPr>
                                <w:i/>
                                <w:sz w:val="28"/>
                                <w:lang w:val="fr-FR"/>
                              </w:rPr>
                              <w:t>« J’ai rêvé tant et plus, mais je n’y entends note. »</w:t>
                            </w:r>
                          </w:p>
                          <w:p w14:paraId="53B4F203" w14:textId="77777777" w:rsidR="005C6084" w:rsidRPr="00FE10F6" w:rsidRDefault="005C6084"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7CB5895E" id="_x0000_s1027" type="#_x0000_t202" style="position:absolute;left:0;text-align:left;margin-left:147.55pt;margin-top:84.8pt;width:305.85pt;height:74.6pt;z-index:251668480;visibility:visible;mso-wrap-style:square;mso-width-percent:0;mso-height-percent:200;mso-wrap-distance-left:9pt;mso-wrap-distance-top:9.35pt;mso-wrap-distance-right:9pt;mso-wrap-distance-bottom:9.35pt;mso-position-horizontal:absolute;mso-position-horizontal-relative:margin;mso-position-vertical:absolute;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" o:allowincell="f" filled="f" stroked="f">
                <v:textbox style="mso-fit-shape-to-text:t">
                  <w:txbxContent>
                    <w:p w14:paraId="4D1C59FC" w14:textId="166FBEB8" w:rsidR="005C6084" w:rsidRPr="00FE10F6" w:rsidRDefault="005C6084" w:rsidP="00ED3ED2">
                      <w:pPr>
                        <w:spacing w:line="276" w:lineRule="auto"/>
                        <w:jc w:val="right"/>
                        <w:rPr>
                          <w:i/>
                          <w:sz w:val="28"/>
                          <w:lang w:val="fr-FR"/>
                        </w:rPr>
                      </w:pPr>
                      <w:r w:rsidRPr="00FE10F6">
                        <w:rPr>
                          <w:i/>
                          <w:sz w:val="28"/>
                          <w:lang w:val="fr-FR"/>
                        </w:rPr>
                        <w:t>« J’ai rêvé tant et plus, mais je n’y entends note. »</w:t>
                      </w:r>
                    </w:p>
                    <w:p w14:paraId="53B4F203" w14:textId="77777777" w:rsidR="005C6084" w:rsidRPr="00FE10F6" w:rsidRDefault="005C6084"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v:textbox>
                <w10:wrap type="square" anchorx="margin" anchory="margin"/>
              </v:shape>
            </w:pict>
          </mc:Fallback>
        </mc:AlternateContent>
      </w:r>
      <w:r w:rsidR="00221068">
        <w:rPr>
          <w:noProof/>
        </w:rPr>
        <mc:AlternateContent>
          <mc:Choice Requires="wps">
            <w:drawing>
              <wp:anchor distT="118745" distB="118745" distL="114300" distR="114300" simplePos="0" relativeHeight="251672576" behindDoc="0" locked="0" layoutInCell="0" allowOverlap="1" wp14:anchorId="61A9EDC6" wp14:editId="4D241111">
                <wp:simplePos x="0" y="0"/>
                <wp:positionH relativeFrom="margin">
                  <wp:align>left</wp:align>
                </wp:positionH>
                <wp:positionV relativeFrom="margin">
                  <wp:align>center</wp:align>
                </wp:positionV>
                <wp:extent cx="4017645" cy="947420"/>
                <wp:effectExtent l="0" t="0" r="0" b="0"/>
                <wp:wrapSquare wrapText="bothSides"/>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7645" cy="947420"/>
                        </a:xfrm>
                        <a:prstGeom prst="rect">
                          <a:avLst/>
                        </a:prstGeom>
                        <a:noFill/>
                        <a:extLst>
                          <a:ext uri="{53640926-AAD7-44D8-BBD7-CCE9431645EC}">
                            <a14:shadowObscured xmlns:a14="http://schemas.microsoft.com/office/drawing/2010/main" val="1"/>
                          </a:ext>
                        </a:extLst>
                      </wps:spPr>
                      <wps:txbx>
                        <w:txbxContent>
                          <w:p w14:paraId="57A58E75" w14:textId="7B180AC3" w:rsidR="005C6084" w:rsidRPr="00C60B4A" w:rsidRDefault="005C6084"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5C6084" w:rsidRPr="00C60B4A" w:rsidRDefault="005C6084"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5C6084" w:rsidRPr="00C60B4A" w:rsidRDefault="005C6084" w:rsidP="00CB6227">
                            <w:pPr>
                              <w:spacing w:after="0" w:line="276" w:lineRule="auto"/>
                              <w:jc w:val="left"/>
                              <w:rPr>
                                <w:i/>
                                <w:sz w:val="28"/>
                                <w:lang w:val="fr-FR"/>
                              </w:rPr>
                            </w:pPr>
                            <w:r w:rsidRPr="00C60B4A">
                              <w:rPr>
                                <w:i/>
                                <w:sz w:val="28"/>
                                <w:lang w:val="fr-FR"/>
                              </w:rPr>
                              <w:t>Et près de moi s'épandre un murmure pareil,</w:t>
                            </w:r>
                          </w:p>
                          <w:p w14:paraId="3BF963B1" w14:textId="0D7990B8" w:rsidR="005C6084" w:rsidRPr="00C60B4A" w:rsidRDefault="005C6084"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Pr>
                                <w:i/>
                                <w:sz w:val="28"/>
                                <w:lang w:val="fr-FR"/>
                              </w:rPr>
                              <w:t xml:space="preserve"> </w:t>
                            </w:r>
                            <w:r w:rsidRPr="00FE10F6">
                              <w:rPr>
                                <w:i/>
                                <w:sz w:val="28"/>
                                <w:lang w:val="fr-FR"/>
                              </w:rPr>
                              <w:t>»</w:t>
                            </w:r>
                          </w:p>
                          <w:p w14:paraId="69724874" w14:textId="77777777" w:rsidR="005C6084" w:rsidRPr="00C60B4A" w:rsidRDefault="005C6084"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61A9EDC6" id="_x0000_s1028" type="#_x0000_t202" style="position:absolute;left:0;text-align:left;margin-left:0;margin-top:0;width:316.35pt;height:74.6pt;z-index:251672576;visibility:visible;mso-wrap-style:square;mso-width-percent:0;mso-height-percent:200;mso-wrap-distance-left:9pt;mso-wrap-distance-top:9.35pt;mso-wrap-distance-right:9pt;mso-wrap-distance-bottom:9.35pt;mso-position-horizontal:left;mso-position-horizontal-relative:margin;mso-position-vertical:center;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" o:allowincell="f" filled="f" stroked="f">
                <v:textbox style="mso-fit-shape-to-text:t">
                  <w:txbxContent>
                    <w:p w14:paraId="57A58E75" w14:textId="7B180AC3" w:rsidR="005C6084" w:rsidRPr="00C60B4A" w:rsidRDefault="005C6084"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5C6084" w:rsidRPr="00C60B4A" w:rsidRDefault="005C6084"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5C6084" w:rsidRPr="00C60B4A" w:rsidRDefault="005C6084" w:rsidP="00CB6227">
                      <w:pPr>
                        <w:spacing w:after="0" w:line="276" w:lineRule="auto"/>
                        <w:jc w:val="left"/>
                        <w:rPr>
                          <w:i/>
                          <w:sz w:val="28"/>
                          <w:lang w:val="fr-FR"/>
                        </w:rPr>
                      </w:pPr>
                      <w:r w:rsidRPr="00C60B4A">
                        <w:rPr>
                          <w:i/>
                          <w:sz w:val="28"/>
                          <w:lang w:val="fr-FR"/>
                        </w:rPr>
                        <w:t>Et près de moi s'épandre un murmure pareil,</w:t>
                      </w:r>
                    </w:p>
                    <w:p w14:paraId="3BF963B1" w14:textId="0D7990B8" w:rsidR="005C6084" w:rsidRPr="00C60B4A" w:rsidRDefault="005C6084"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Pr>
                          <w:i/>
                          <w:sz w:val="28"/>
                          <w:lang w:val="fr-FR"/>
                        </w:rPr>
                        <w:t xml:space="preserve"> </w:t>
                      </w:r>
                      <w:r w:rsidRPr="00FE10F6">
                        <w:rPr>
                          <w:i/>
                          <w:sz w:val="28"/>
                          <w:lang w:val="fr-FR"/>
                        </w:rPr>
                        <w:t>»</w:t>
                      </w:r>
                    </w:p>
                    <w:p w14:paraId="69724874" w14:textId="77777777" w:rsidR="005C6084" w:rsidRPr="00C60B4A" w:rsidRDefault="005C6084"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v:textbox>
                <w10:wrap type="square" anchorx="margin" anchory="margin"/>
              </v:shape>
            </w:pict>
          </mc:Fallback>
        </mc:AlternateContent>
      </w:r>
      <w:r w:rsidR="00EE56A3" w:rsidRPr="00E963DF">
        <w:rPr>
          <w:lang w:val="fr-FR"/>
        </w:rPr>
        <w:br w:type="page"/>
      </w:r>
    </w:p>
    <w:p w14:paraId="62D16C58" w14:textId="77777777" w:rsidR="00E35BFD" w:rsidRDefault="00E35BFD">
      <w:pPr>
        <w:spacing w:after="200" w:line="276" w:lineRule="auto"/>
        <w:jc w:val="left"/>
        <w:rPr>
          <w:rFonts w:ascii="Georgia" w:hAnsi="Georgia"/>
          <w:sz w:val="52"/>
          <w:szCs w:val="60"/>
          <w:lang w:val="fr-FR"/>
        </w:rPr>
      </w:pPr>
      <w:r>
        <w:rPr>
          <w:lang w:val="fr-FR"/>
        </w:rPr>
        <w:br w:type="page"/>
      </w:r>
    </w:p>
    <w:p w14:paraId="7752AEB8" w14:textId="54A1EB6C" w:rsidR="00C91E58" w:rsidRPr="007727F2" w:rsidRDefault="00252E2A" w:rsidP="003A78B4">
      <w:pPr>
        <w:pStyle w:val="Partie"/>
        <w:rPr>
          <w:lang w:val="fr-FR"/>
        </w:rPr>
      </w:pPr>
      <w:bookmarkStart w:id="0" w:name="_Toc490466245"/>
      <w:r w:rsidRPr="007727F2">
        <w:rPr>
          <w:lang w:val="fr-FR"/>
        </w:rPr>
        <w:t>RÉSUMÉ</w:t>
      </w:r>
      <w:bookmarkEnd w:id="0"/>
    </w:p>
    <w:p w14:paraId="3A05B185" w14:textId="77777777" w:rsidR="00F252EC" w:rsidRPr="007727F2" w:rsidRDefault="00F252EC" w:rsidP="00D249CA">
      <w:pPr>
        <w:rPr>
          <w:rFonts w:ascii="Georgia" w:hAnsi="Georgia"/>
          <w:sz w:val="80"/>
          <w:szCs w:val="80"/>
          <w:lang w:val="fr-FR"/>
        </w:rPr>
      </w:pPr>
      <w:r w:rsidRPr="007727F2">
        <w:rPr>
          <w:lang w:val="fr-FR"/>
        </w:rPr>
        <w:br w:type="page"/>
      </w:r>
    </w:p>
    <w:p w14:paraId="07780BB8" w14:textId="77777777" w:rsidR="00F252EC" w:rsidRPr="007727F2" w:rsidRDefault="00252E2A" w:rsidP="003A78B4">
      <w:pPr>
        <w:pStyle w:val="Partie"/>
        <w:rPr>
          <w:lang w:val="fr-FR"/>
        </w:rPr>
      </w:pPr>
      <w:bookmarkStart w:id="1" w:name="_Toc490466246"/>
      <w:r w:rsidRPr="007727F2">
        <w:rPr>
          <w:lang w:val="fr-FR"/>
        </w:rPr>
        <w:t>ABSTRACT</w:t>
      </w:r>
      <w:bookmarkEnd w:id="1"/>
    </w:p>
    <w:p w14:paraId="31FB42F4" w14:textId="0362024F" w:rsidR="007A5853" w:rsidRDefault="007A5853" w:rsidP="007A5853">
      <w:r>
        <w:t xml:space="preserve">Since the dawn of time, </w:t>
      </w:r>
      <w:r w:rsidR="00BB7BDA">
        <w:t>men and women</w:t>
      </w:r>
      <w:r>
        <w:t xml:space="preserve"> have been fascinated by their dreams, and</w:t>
      </w:r>
      <w:r w:rsidR="006209F7">
        <w:t xml:space="preserve"> have sought to understand their nature and meaning. </w:t>
      </w:r>
      <w:r w:rsidR="00FF2A2C">
        <w:t xml:space="preserve">However, despite millennia of philosophical speculation and </w:t>
      </w:r>
      <w:r w:rsidR="005B009A">
        <w:t>more than a century</w:t>
      </w:r>
      <w:r w:rsidR="00FF2A2C">
        <w:t xml:space="preserve"> of scientific exploration, </w:t>
      </w:r>
      <w:r w:rsidR="005B009A">
        <w:t>several questions regarding dreams remain pending.</w:t>
      </w:r>
      <w:r w:rsidR="00EF6B82">
        <w:t xml:space="preserve"> This is mainly due because dreaming is solely accessible by recollection of the dreamer after awakening, and therefore cannot be observed directly. </w:t>
      </w:r>
      <w:r w:rsidR="00FF2A2C">
        <w:t xml:space="preserve"> </w:t>
      </w:r>
      <w:r>
        <w:t xml:space="preserve"> </w:t>
      </w:r>
    </w:p>
    <w:p w14:paraId="23664180" w14:textId="77777777" w:rsidR="00F252EC" w:rsidRPr="007A5853" w:rsidRDefault="00F252EC" w:rsidP="00D249CA">
      <w:pPr>
        <w:rPr>
          <w:rFonts w:ascii="Georgia" w:hAnsi="Georgia"/>
          <w:sz w:val="80"/>
          <w:szCs w:val="80"/>
        </w:rPr>
      </w:pPr>
      <w:r w:rsidRPr="007A5853">
        <w:br w:type="page"/>
      </w:r>
    </w:p>
    <w:p w14:paraId="3FB6ABDC" w14:textId="77777777" w:rsidR="009E43B3" w:rsidRPr="00BF6464" w:rsidRDefault="003422DD" w:rsidP="003A78B4">
      <w:pPr>
        <w:pStyle w:val="Partie"/>
      </w:pPr>
      <w:bookmarkStart w:id="2" w:name="_Toc490466247"/>
      <w:r w:rsidRPr="00BF6464">
        <w:t>TABLE OF CONTENT</w:t>
      </w:r>
      <w:bookmarkEnd w:id="2"/>
    </w:p>
    <w:sdt>
      <w:sdtPr>
        <w:rPr>
          <w:rFonts w:asciiTheme="minorHAnsi" w:hAnsiTheme="minorHAnsi" w:cstheme="minorHAnsi"/>
          <w:szCs w:val="24"/>
          <w:lang w:val="fr-FR"/>
        </w:rPr>
        <w:id w:val="2125729123"/>
        <w:docPartObj>
          <w:docPartGallery w:val="Table of Contents"/>
          <w:docPartUnique/>
        </w:docPartObj>
      </w:sdtPr>
      <w:sdtEndPr>
        <w:rPr>
          <w:rFonts w:ascii="Times New Roman" w:hAnsi="Times New Roman" w:cs="Times New Roman"/>
          <w:bCs/>
          <w:szCs w:val="21"/>
        </w:rPr>
      </w:sdtEndPr>
      <w:sdtContent>
        <w:p w14:paraId="5DEBFCE6" w14:textId="77777777" w:rsidR="00E8570D" w:rsidRPr="00A06F55" w:rsidRDefault="00E8570D" w:rsidP="00A06F55">
          <w:pPr>
            <w:rPr>
              <w:rFonts w:asciiTheme="minorHAnsi" w:hAnsiTheme="minorHAnsi" w:cstheme="minorHAnsi"/>
              <w:szCs w:val="24"/>
            </w:rPr>
          </w:pPr>
        </w:p>
        <w:p w14:paraId="5A3970D5" w14:textId="77777777" w:rsidR="00064CF6" w:rsidRDefault="009306E8">
          <w:pPr>
            <w:pStyle w:val="TM1"/>
            <w:rPr>
              <w:rFonts w:cstheme="minorBidi"/>
              <w:b w:val="0"/>
              <w:bCs w:val="0"/>
              <w:caps w:val="0"/>
              <w:noProof/>
              <w:sz w:val="22"/>
              <w:szCs w:val="22"/>
            </w:rPr>
          </w:pPr>
          <w:r>
            <w:rPr>
              <w:szCs w:val="24"/>
            </w:rPr>
            <w:fldChar w:fldCharType="begin"/>
          </w:r>
          <w:r>
            <w:rPr>
              <w:szCs w:val="24"/>
            </w:rPr>
            <w:instrText xml:space="preserve"> TOC \h \z \t "Titre 1;3;Titre 2;4;Titre;2;Partie;1" </w:instrText>
          </w:r>
          <w:r>
            <w:rPr>
              <w:szCs w:val="24"/>
            </w:rPr>
            <w:fldChar w:fldCharType="separate"/>
          </w:r>
          <w:hyperlink w:anchor="_Toc490466245" w:history="1">
            <w:r w:rsidR="00064CF6" w:rsidRPr="00237C6E">
              <w:rPr>
                <w:rStyle w:val="Lienhypertexte"/>
                <w:noProof/>
                <w:lang w:val="fr-FR"/>
              </w:rPr>
              <w:t>RÉSUMÉ</w:t>
            </w:r>
            <w:r w:rsidR="00064CF6">
              <w:rPr>
                <w:noProof/>
                <w:webHidden/>
              </w:rPr>
              <w:tab/>
            </w:r>
            <w:r w:rsidR="00064CF6">
              <w:rPr>
                <w:noProof/>
                <w:webHidden/>
              </w:rPr>
              <w:fldChar w:fldCharType="begin"/>
            </w:r>
            <w:r w:rsidR="00064CF6">
              <w:rPr>
                <w:noProof/>
                <w:webHidden/>
              </w:rPr>
              <w:instrText xml:space="preserve"> PAGEREF _Toc490466245 \h </w:instrText>
            </w:r>
            <w:r w:rsidR="00064CF6">
              <w:rPr>
                <w:noProof/>
                <w:webHidden/>
              </w:rPr>
            </w:r>
            <w:r w:rsidR="00064CF6">
              <w:rPr>
                <w:noProof/>
                <w:webHidden/>
              </w:rPr>
              <w:fldChar w:fldCharType="separate"/>
            </w:r>
            <w:r w:rsidR="00064CF6">
              <w:rPr>
                <w:noProof/>
                <w:webHidden/>
              </w:rPr>
              <w:t>6</w:t>
            </w:r>
            <w:r w:rsidR="00064CF6">
              <w:rPr>
                <w:noProof/>
                <w:webHidden/>
              </w:rPr>
              <w:fldChar w:fldCharType="end"/>
            </w:r>
          </w:hyperlink>
        </w:p>
        <w:p w14:paraId="68AA9296" w14:textId="77777777" w:rsidR="00064CF6" w:rsidRDefault="005C6084">
          <w:pPr>
            <w:pStyle w:val="TM1"/>
            <w:rPr>
              <w:rFonts w:cstheme="minorBidi"/>
              <w:b w:val="0"/>
              <w:bCs w:val="0"/>
              <w:caps w:val="0"/>
              <w:noProof/>
              <w:sz w:val="22"/>
              <w:szCs w:val="22"/>
            </w:rPr>
          </w:pPr>
          <w:hyperlink w:anchor="_Toc490466246" w:history="1">
            <w:r w:rsidR="00064CF6" w:rsidRPr="00237C6E">
              <w:rPr>
                <w:rStyle w:val="Lienhypertexte"/>
                <w:noProof/>
                <w:lang w:val="fr-FR"/>
              </w:rPr>
              <w:t>ABSTRACT</w:t>
            </w:r>
            <w:r w:rsidR="00064CF6">
              <w:rPr>
                <w:noProof/>
                <w:webHidden/>
              </w:rPr>
              <w:tab/>
            </w:r>
            <w:r w:rsidR="00064CF6">
              <w:rPr>
                <w:noProof/>
                <w:webHidden/>
              </w:rPr>
              <w:fldChar w:fldCharType="begin"/>
            </w:r>
            <w:r w:rsidR="00064CF6">
              <w:rPr>
                <w:noProof/>
                <w:webHidden/>
              </w:rPr>
              <w:instrText xml:space="preserve"> PAGEREF _Toc490466246 \h </w:instrText>
            </w:r>
            <w:r w:rsidR="00064CF6">
              <w:rPr>
                <w:noProof/>
                <w:webHidden/>
              </w:rPr>
            </w:r>
            <w:r w:rsidR="00064CF6">
              <w:rPr>
                <w:noProof/>
                <w:webHidden/>
              </w:rPr>
              <w:fldChar w:fldCharType="separate"/>
            </w:r>
            <w:r w:rsidR="00064CF6">
              <w:rPr>
                <w:noProof/>
                <w:webHidden/>
              </w:rPr>
              <w:t>7</w:t>
            </w:r>
            <w:r w:rsidR="00064CF6">
              <w:rPr>
                <w:noProof/>
                <w:webHidden/>
              </w:rPr>
              <w:fldChar w:fldCharType="end"/>
            </w:r>
          </w:hyperlink>
        </w:p>
        <w:p w14:paraId="72C68451" w14:textId="77777777" w:rsidR="00064CF6" w:rsidRDefault="005C6084">
          <w:pPr>
            <w:pStyle w:val="TM1"/>
            <w:rPr>
              <w:rFonts w:cstheme="minorBidi"/>
              <w:b w:val="0"/>
              <w:bCs w:val="0"/>
              <w:caps w:val="0"/>
              <w:noProof/>
              <w:sz w:val="22"/>
              <w:szCs w:val="22"/>
            </w:rPr>
          </w:pPr>
          <w:hyperlink w:anchor="_Toc490466247" w:history="1">
            <w:r w:rsidR="00064CF6" w:rsidRPr="00237C6E">
              <w:rPr>
                <w:rStyle w:val="Lienhypertexte"/>
                <w:noProof/>
              </w:rPr>
              <w:t>TABLE OF CONTENT</w:t>
            </w:r>
            <w:r w:rsidR="00064CF6">
              <w:rPr>
                <w:noProof/>
                <w:webHidden/>
              </w:rPr>
              <w:tab/>
            </w:r>
            <w:r w:rsidR="00064CF6">
              <w:rPr>
                <w:noProof/>
                <w:webHidden/>
              </w:rPr>
              <w:fldChar w:fldCharType="begin"/>
            </w:r>
            <w:r w:rsidR="00064CF6">
              <w:rPr>
                <w:noProof/>
                <w:webHidden/>
              </w:rPr>
              <w:instrText xml:space="preserve"> PAGEREF _Toc490466247 \h </w:instrText>
            </w:r>
            <w:r w:rsidR="00064CF6">
              <w:rPr>
                <w:noProof/>
                <w:webHidden/>
              </w:rPr>
            </w:r>
            <w:r w:rsidR="00064CF6">
              <w:rPr>
                <w:noProof/>
                <w:webHidden/>
              </w:rPr>
              <w:fldChar w:fldCharType="separate"/>
            </w:r>
            <w:r w:rsidR="00064CF6">
              <w:rPr>
                <w:noProof/>
                <w:webHidden/>
              </w:rPr>
              <w:t>8</w:t>
            </w:r>
            <w:r w:rsidR="00064CF6">
              <w:rPr>
                <w:noProof/>
                <w:webHidden/>
              </w:rPr>
              <w:fldChar w:fldCharType="end"/>
            </w:r>
          </w:hyperlink>
        </w:p>
        <w:p w14:paraId="44CF12FC" w14:textId="77777777" w:rsidR="00064CF6" w:rsidRDefault="005C6084">
          <w:pPr>
            <w:pStyle w:val="TM1"/>
            <w:rPr>
              <w:rFonts w:cstheme="minorBidi"/>
              <w:b w:val="0"/>
              <w:bCs w:val="0"/>
              <w:caps w:val="0"/>
              <w:noProof/>
              <w:sz w:val="22"/>
              <w:szCs w:val="22"/>
            </w:rPr>
          </w:pPr>
          <w:hyperlink w:anchor="_Toc490466248" w:history="1">
            <w:r w:rsidR="00064CF6" w:rsidRPr="00237C6E">
              <w:rPr>
                <w:rStyle w:val="Lienhypertexte"/>
                <w:noProof/>
              </w:rPr>
              <w:t>LIST OF PUBLICATIONS</w:t>
            </w:r>
            <w:r w:rsidR="00064CF6">
              <w:rPr>
                <w:noProof/>
                <w:webHidden/>
              </w:rPr>
              <w:tab/>
            </w:r>
            <w:r w:rsidR="00064CF6">
              <w:rPr>
                <w:noProof/>
                <w:webHidden/>
              </w:rPr>
              <w:fldChar w:fldCharType="begin"/>
            </w:r>
            <w:r w:rsidR="00064CF6">
              <w:rPr>
                <w:noProof/>
                <w:webHidden/>
              </w:rPr>
              <w:instrText xml:space="preserve"> PAGEREF _Toc490466248 \h </w:instrText>
            </w:r>
            <w:r w:rsidR="00064CF6">
              <w:rPr>
                <w:noProof/>
                <w:webHidden/>
              </w:rPr>
            </w:r>
            <w:r w:rsidR="00064CF6">
              <w:rPr>
                <w:noProof/>
                <w:webHidden/>
              </w:rPr>
              <w:fldChar w:fldCharType="separate"/>
            </w:r>
            <w:r w:rsidR="00064CF6">
              <w:rPr>
                <w:noProof/>
                <w:webHidden/>
              </w:rPr>
              <w:t>10</w:t>
            </w:r>
            <w:r w:rsidR="00064CF6">
              <w:rPr>
                <w:noProof/>
                <w:webHidden/>
              </w:rPr>
              <w:fldChar w:fldCharType="end"/>
            </w:r>
          </w:hyperlink>
        </w:p>
        <w:p w14:paraId="57181541" w14:textId="77777777" w:rsidR="00064CF6" w:rsidRDefault="005C6084">
          <w:pPr>
            <w:pStyle w:val="TM1"/>
            <w:rPr>
              <w:rFonts w:cstheme="minorBidi"/>
              <w:b w:val="0"/>
              <w:bCs w:val="0"/>
              <w:caps w:val="0"/>
              <w:noProof/>
              <w:sz w:val="22"/>
              <w:szCs w:val="22"/>
            </w:rPr>
          </w:pPr>
          <w:hyperlink w:anchor="_Toc490466249" w:history="1">
            <w:r w:rsidR="00064CF6" w:rsidRPr="00237C6E">
              <w:rPr>
                <w:rStyle w:val="Lienhypertexte"/>
                <w:noProof/>
              </w:rPr>
              <w:t>LIST OF ACRONYMS</w:t>
            </w:r>
            <w:r w:rsidR="00064CF6">
              <w:rPr>
                <w:noProof/>
                <w:webHidden/>
              </w:rPr>
              <w:tab/>
            </w:r>
            <w:r w:rsidR="00064CF6">
              <w:rPr>
                <w:noProof/>
                <w:webHidden/>
              </w:rPr>
              <w:fldChar w:fldCharType="begin"/>
            </w:r>
            <w:r w:rsidR="00064CF6">
              <w:rPr>
                <w:noProof/>
                <w:webHidden/>
              </w:rPr>
              <w:instrText xml:space="preserve"> PAGEREF _Toc490466249 \h </w:instrText>
            </w:r>
            <w:r w:rsidR="00064CF6">
              <w:rPr>
                <w:noProof/>
                <w:webHidden/>
              </w:rPr>
            </w:r>
            <w:r w:rsidR="00064CF6">
              <w:rPr>
                <w:noProof/>
                <w:webHidden/>
              </w:rPr>
              <w:fldChar w:fldCharType="separate"/>
            </w:r>
            <w:r w:rsidR="00064CF6">
              <w:rPr>
                <w:noProof/>
                <w:webHidden/>
              </w:rPr>
              <w:t>11</w:t>
            </w:r>
            <w:r w:rsidR="00064CF6">
              <w:rPr>
                <w:noProof/>
                <w:webHidden/>
              </w:rPr>
              <w:fldChar w:fldCharType="end"/>
            </w:r>
          </w:hyperlink>
        </w:p>
        <w:p w14:paraId="51F431EF" w14:textId="77777777" w:rsidR="00064CF6" w:rsidRDefault="005C6084">
          <w:pPr>
            <w:pStyle w:val="TM1"/>
            <w:rPr>
              <w:rFonts w:cstheme="minorBidi"/>
              <w:b w:val="0"/>
              <w:bCs w:val="0"/>
              <w:caps w:val="0"/>
              <w:noProof/>
              <w:sz w:val="22"/>
              <w:szCs w:val="22"/>
            </w:rPr>
          </w:pPr>
          <w:hyperlink w:anchor="_Toc490466250" w:history="1">
            <w:r w:rsidR="00064CF6" w:rsidRPr="00237C6E">
              <w:rPr>
                <w:rStyle w:val="Lienhypertexte"/>
                <w:noProof/>
              </w:rPr>
              <w:t>FIGURES AND TABLES</w:t>
            </w:r>
            <w:r w:rsidR="00064CF6">
              <w:rPr>
                <w:noProof/>
                <w:webHidden/>
              </w:rPr>
              <w:tab/>
            </w:r>
            <w:r w:rsidR="00064CF6">
              <w:rPr>
                <w:noProof/>
                <w:webHidden/>
              </w:rPr>
              <w:fldChar w:fldCharType="begin"/>
            </w:r>
            <w:r w:rsidR="00064CF6">
              <w:rPr>
                <w:noProof/>
                <w:webHidden/>
              </w:rPr>
              <w:instrText xml:space="preserve"> PAGEREF _Toc490466250 \h </w:instrText>
            </w:r>
            <w:r w:rsidR="00064CF6">
              <w:rPr>
                <w:noProof/>
                <w:webHidden/>
              </w:rPr>
            </w:r>
            <w:r w:rsidR="00064CF6">
              <w:rPr>
                <w:noProof/>
                <w:webHidden/>
              </w:rPr>
              <w:fldChar w:fldCharType="separate"/>
            </w:r>
            <w:r w:rsidR="00064CF6">
              <w:rPr>
                <w:noProof/>
                <w:webHidden/>
              </w:rPr>
              <w:t>12</w:t>
            </w:r>
            <w:r w:rsidR="00064CF6">
              <w:rPr>
                <w:noProof/>
                <w:webHidden/>
              </w:rPr>
              <w:fldChar w:fldCharType="end"/>
            </w:r>
          </w:hyperlink>
        </w:p>
        <w:p w14:paraId="202C7711" w14:textId="77777777" w:rsidR="00064CF6" w:rsidRDefault="005C6084">
          <w:pPr>
            <w:pStyle w:val="TM1"/>
            <w:rPr>
              <w:rFonts w:cstheme="minorBidi"/>
              <w:b w:val="0"/>
              <w:bCs w:val="0"/>
              <w:caps w:val="0"/>
              <w:noProof/>
              <w:sz w:val="22"/>
              <w:szCs w:val="22"/>
            </w:rPr>
          </w:pPr>
          <w:hyperlink w:anchor="_Toc490466251" w:history="1">
            <w:r w:rsidR="00064CF6" w:rsidRPr="00237C6E">
              <w:rPr>
                <w:rStyle w:val="Lienhypertexte"/>
                <w:noProof/>
                <w:lang w:val="fr-FR"/>
              </w:rPr>
              <w:t>ACKNOWLEDGMENTS</w:t>
            </w:r>
            <w:r w:rsidR="00064CF6">
              <w:rPr>
                <w:noProof/>
                <w:webHidden/>
              </w:rPr>
              <w:tab/>
            </w:r>
            <w:r w:rsidR="00064CF6">
              <w:rPr>
                <w:noProof/>
                <w:webHidden/>
              </w:rPr>
              <w:fldChar w:fldCharType="begin"/>
            </w:r>
            <w:r w:rsidR="00064CF6">
              <w:rPr>
                <w:noProof/>
                <w:webHidden/>
              </w:rPr>
              <w:instrText xml:space="preserve"> PAGEREF _Toc490466251 \h </w:instrText>
            </w:r>
            <w:r w:rsidR="00064CF6">
              <w:rPr>
                <w:noProof/>
                <w:webHidden/>
              </w:rPr>
            </w:r>
            <w:r w:rsidR="00064CF6">
              <w:rPr>
                <w:noProof/>
                <w:webHidden/>
              </w:rPr>
              <w:fldChar w:fldCharType="separate"/>
            </w:r>
            <w:r w:rsidR="00064CF6">
              <w:rPr>
                <w:noProof/>
                <w:webHidden/>
              </w:rPr>
              <w:t>13</w:t>
            </w:r>
            <w:r w:rsidR="00064CF6">
              <w:rPr>
                <w:noProof/>
                <w:webHidden/>
              </w:rPr>
              <w:fldChar w:fldCharType="end"/>
            </w:r>
          </w:hyperlink>
        </w:p>
        <w:p w14:paraId="64E08776" w14:textId="77777777" w:rsidR="00064CF6" w:rsidRDefault="005C6084">
          <w:pPr>
            <w:pStyle w:val="TM1"/>
            <w:rPr>
              <w:rFonts w:cstheme="minorBidi"/>
              <w:b w:val="0"/>
              <w:bCs w:val="0"/>
              <w:caps w:val="0"/>
              <w:noProof/>
              <w:sz w:val="22"/>
              <w:szCs w:val="22"/>
            </w:rPr>
          </w:pPr>
          <w:hyperlink w:anchor="_Toc490466252" w:history="1">
            <w:r w:rsidR="00064CF6" w:rsidRPr="00237C6E">
              <w:rPr>
                <w:rStyle w:val="Lienhypertexte"/>
                <w:noProof/>
                <w:lang w:val="fr-FR"/>
              </w:rPr>
              <w:t>GENERAL INTRODUCTION</w:t>
            </w:r>
            <w:r w:rsidR="00064CF6">
              <w:rPr>
                <w:noProof/>
                <w:webHidden/>
              </w:rPr>
              <w:tab/>
            </w:r>
            <w:r w:rsidR="00064CF6">
              <w:rPr>
                <w:noProof/>
                <w:webHidden/>
              </w:rPr>
              <w:fldChar w:fldCharType="begin"/>
            </w:r>
            <w:r w:rsidR="00064CF6">
              <w:rPr>
                <w:noProof/>
                <w:webHidden/>
              </w:rPr>
              <w:instrText xml:space="preserve"> PAGEREF _Toc490466252 \h </w:instrText>
            </w:r>
            <w:r w:rsidR="00064CF6">
              <w:rPr>
                <w:noProof/>
                <w:webHidden/>
              </w:rPr>
            </w:r>
            <w:r w:rsidR="00064CF6">
              <w:rPr>
                <w:noProof/>
                <w:webHidden/>
              </w:rPr>
              <w:fldChar w:fldCharType="separate"/>
            </w:r>
            <w:r w:rsidR="00064CF6">
              <w:rPr>
                <w:noProof/>
                <w:webHidden/>
              </w:rPr>
              <w:t>14</w:t>
            </w:r>
            <w:r w:rsidR="00064CF6">
              <w:rPr>
                <w:noProof/>
                <w:webHidden/>
              </w:rPr>
              <w:fldChar w:fldCharType="end"/>
            </w:r>
          </w:hyperlink>
        </w:p>
        <w:p w14:paraId="14B9B43A" w14:textId="77777777" w:rsidR="00064CF6" w:rsidRDefault="005C6084">
          <w:pPr>
            <w:pStyle w:val="TM2"/>
            <w:tabs>
              <w:tab w:val="left" w:pos="720"/>
              <w:tab w:val="right" w:leader="dot" w:pos="9063"/>
            </w:tabs>
            <w:rPr>
              <w:rFonts w:cstheme="minorBidi"/>
              <w:smallCaps w:val="0"/>
              <w:noProof/>
              <w:sz w:val="22"/>
              <w:szCs w:val="22"/>
            </w:rPr>
          </w:pPr>
          <w:hyperlink w:anchor="_Toc490466253" w:history="1">
            <w:r w:rsidR="00064CF6" w:rsidRPr="00237C6E">
              <w:rPr>
                <w:rStyle w:val="Lienhypertexte"/>
                <w:noProof/>
              </w:rPr>
              <w:t>I.</w:t>
            </w:r>
            <w:r w:rsidR="00064CF6">
              <w:rPr>
                <w:rFonts w:cstheme="minorBidi"/>
                <w:smallCaps w:val="0"/>
                <w:noProof/>
                <w:sz w:val="22"/>
                <w:szCs w:val="22"/>
              </w:rPr>
              <w:tab/>
            </w:r>
            <w:r w:rsidR="00064CF6" w:rsidRPr="00237C6E">
              <w:rPr>
                <w:rStyle w:val="Lienhypertexte"/>
                <w:noProof/>
              </w:rPr>
              <w:t>The science of sleep and dreams</w:t>
            </w:r>
            <w:r w:rsidR="00064CF6">
              <w:rPr>
                <w:noProof/>
                <w:webHidden/>
              </w:rPr>
              <w:tab/>
            </w:r>
            <w:r w:rsidR="00064CF6">
              <w:rPr>
                <w:noProof/>
                <w:webHidden/>
              </w:rPr>
              <w:fldChar w:fldCharType="begin"/>
            </w:r>
            <w:r w:rsidR="00064CF6">
              <w:rPr>
                <w:noProof/>
                <w:webHidden/>
              </w:rPr>
              <w:instrText xml:space="preserve"> PAGEREF _Toc490466253 \h </w:instrText>
            </w:r>
            <w:r w:rsidR="00064CF6">
              <w:rPr>
                <w:noProof/>
                <w:webHidden/>
              </w:rPr>
            </w:r>
            <w:r w:rsidR="00064CF6">
              <w:rPr>
                <w:noProof/>
                <w:webHidden/>
              </w:rPr>
              <w:fldChar w:fldCharType="separate"/>
            </w:r>
            <w:r w:rsidR="00064CF6">
              <w:rPr>
                <w:noProof/>
                <w:webHidden/>
              </w:rPr>
              <w:t>17</w:t>
            </w:r>
            <w:r w:rsidR="00064CF6">
              <w:rPr>
                <w:noProof/>
                <w:webHidden/>
              </w:rPr>
              <w:fldChar w:fldCharType="end"/>
            </w:r>
          </w:hyperlink>
        </w:p>
        <w:p w14:paraId="3343E04D" w14:textId="77777777" w:rsidR="00064CF6" w:rsidRDefault="005C6084">
          <w:pPr>
            <w:pStyle w:val="TM3"/>
            <w:tabs>
              <w:tab w:val="left" w:pos="1200"/>
              <w:tab w:val="right" w:leader="dot" w:pos="9063"/>
            </w:tabs>
            <w:rPr>
              <w:rFonts w:cstheme="minorBidi"/>
              <w:i w:val="0"/>
              <w:iCs w:val="0"/>
              <w:noProof/>
              <w:sz w:val="22"/>
              <w:szCs w:val="22"/>
            </w:rPr>
          </w:pPr>
          <w:hyperlink w:anchor="_Toc490466254" w:history="1">
            <w:r w:rsidR="00064CF6" w:rsidRPr="00237C6E">
              <w:rPr>
                <w:rStyle w:val="Lienhypertexte"/>
                <w:noProof/>
              </w:rPr>
              <w:t>I. 1.</w:t>
            </w:r>
            <w:r w:rsidR="00064CF6">
              <w:rPr>
                <w:rFonts w:cstheme="minorBidi"/>
                <w:i w:val="0"/>
                <w:iCs w:val="0"/>
                <w:noProof/>
                <w:sz w:val="22"/>
                <w:szCs w:val="22"/>
              </w:rPr>
              <w:tab/>
            </w:r>
            <w:r w:rsidR="00064CF6" w:rsidRPr="00237C6E">
              <w:rPr>
                <w:rStyle w:val="Lienhypertexte"/>
                <w:noProof/>
              </w:rPr>
              <w:t>Dreams</w:t>
            </w:r>
            <w:r w:rsidR="00064CF6">
              <w:rPr>
                <w:noProof/>
                <w:webHidden/>
              </w:rPr>
              <w:tab/>
            </w:r>
            <w:r w:rsidR="00064CF6">
              <w:rPr>
                <w:noProof/>
                <w:webHidden/>
              </w:rPr>
              <w:fldChar w:fldCharType="begin"/>
            </w:r>
            <w:r w:rsidR="00064CF6">
              <w:rPr>
                <w:noProof/>
                <w:webHidden/>
              </w:rPr>
              <w:instrText xml:space="preserve"> PAGEREF _Toc490466254 \h </w:instrText>
            </w:r>
            <w:r w:rsidR="00064CF6">
              <w:rPr>
                <w:noProof/>
                <w:webHidden/>
              </w:rPr>
            </w:r>
            <w:r w:rsidR="00064CF6">
              <w:rPr>
                <w:noProof/>
                <w:webHidden/>
              </w:rPr>
              <w:fldChar w:fldCharType="separate"/>
            </w:r>
            <w:r w:rsidR="00064CF6">
              <w:rPr>
                <w:noProof/>
                <w:webHidden/>
              </w:rPr>
              <w:t>17</w:t>
            </w:r>
            <w:r w:rsidR="00064CF6">
              <w:rPr>
                <w:noProof/>
                <w:webHidden/>
              </w:rPr>
              <w:fldChar w:fldCharType="end"/>
            </w:r>
          </w:hyperlink>
        </w:p>
        <w:p w14:paraId="4E00AB89" w14:textId="77777777" w:rsidR="00064CF6" w:rsidRDefault="005C6084">
          <w:pPr>
            <w:pStyle w:val="TM4"/>
            <w:tabs>
              <w:tab w:val="left" w:pos="1440"/>
              <w:tab w:val="right" w:leader="dot" w:pos="9063"/>
            </w:tabs>
            <w:rPr>
              <w:rFonts w:cstheme="minorBidi"/>
              <w:noProof/>
              <w:sz w:val="22"/>
              <w:szCs w:val="22"/>
            </w:rPr>
          </w:pPr>
          <w:hyperlink w:anchor="_Toc490466255" w:history="1">
            <w:r w:rsidR="00064CF6" w:rsidRPr="00237C6E">
              <w:rPr>
                <w:rStyle w:val="Lienhypertexte"/>
                <w:noProof/>
              </w:rPr>
              <w:t>I. 1. A.</w:t>
            </w:r>
            <w:r w:rsidR="00064CF6">
              <w:rPr>
                <w:rFonts w:cstheme="minorBidi"/>
                <w:noProof/>
                <w:sz w:val="22"/>
                <w:szCs w:val="22"/>
              </w:rPr>
              <w:tab/>
            </w:r>
            <w:r w:rsidR="00064CF6" w:rsidRPr="00237C6E">
              <w:rPr>
                <w:rStyle w:val="Lienhypertexte"/>
                <w:noProof/>
              </w:rPr>
              <w:t>Modern definition</w:t>
            </w:r>
            <w:r w:rsidR="00064CF6">
              <w:rPr>
                <w:noProof/>
                <w:webHidden/>
              </w:rPr>
              <w:tab/>
            </w:r>
            <w:r w:rsidR="00064CF6">
              <w:rPr>
                <w:noProof/>
                <w:webHidden/>
              </w:rPr>
              <w:fldChar w:fldCharType="begin"/>
            </w:r>
            <w:r w:rsidR="00064CF6">
              <w:rPr>
                <w:noProof/>
                <w:webHidden/>
              </w:rPr>
              <w:instrText xml:space="preserve"> PAGEREF _Toc490466255 \h </w:instrText>
            </w:r>
            <w:r w:rsidR="00064CF6">
              <w:rPr>
                <w:noProof/>
                <w:webHidden/>
              </w:rPr>
            </w:r>
            <w:r w:rsidR="00064CF6">
              <w:rPr>
                <w:noProof/>
                <w:webHidden/>
              </w:rPr>
              <w:fldChar w:fldCharType="separate"/>
            </w:r>
            <w:r w:rsidR="00064CF6">
              <w:rPr>
                <w:noProof/>
                <w:webHidden/>
              </w:rPr>
              <w:t>17</w:t>
            </w:r>
            <w:r w:rsidR="00064CF6">
              <w:rPr>
                <w:noProof/>
                <w:webHidden/>
              </w:rPr>
              <w:fldChar w:fldCharType="end"/>
            </w:r>
          </w:hyperlink>
        </w:p>
        <w:p w14:paraId="0AC17E24" w14:textId="77777777" w:rsidR="00064CF6" w:rsidRDefault="005C6084">
          <w:pPr>
            <w:pStyle w:val="TM4"/>
            <w:tabs>
              <w:tab w:val="left" w:pos="1440"/>
              <w:tab w:val="right" w:leader="dot" w:pos="9063"/>
            </w:tabs>
            <w:rPr>
              <w:rFonts w:cstheme="minorBidi"/>
              <w:noProof/>
              <w:sz w:val="22"/>
              <w:szCs w:val="22"/>
            </w:rPr>
          </w:pPr>
          <w:hyperlink w:anchor="_Toc490466256" w:history="1">
            <w:r w:rsidR="00064CF6" w:rsidRPr="00237C6E">
              <w:rPr>
                <w:rStyle w:val="Lienhypertexte"/>
                <w:noProof/>
              </w:rPr>
              <w:t>I. 1. B.</w:t>
            </w:r>
            <w:r w:rsidR="00064CF6">
              <w:rPr>
                <w:rFonts w:cstheme="minorBidi"/>
                <w:noProof/>
                <w:sz w:val="22"/>
                <w:szCs w:val="22"/>
              </w:rPr>
              <w:tab/>
            </w:r>
            <w:r w:rsidR="00064CF6" w:rsidRPr="00237C6E">
              <w:rPr>
                <w:rStyle w:val="Lienhypertexte"/>
                <w:noProof/>
              </w:rPr>
              <w:t>Scientific conceptualization</w:t>
            </w:r>
            <w:r w:rsidR="00064CF6">
              <w:rPr>
                <w:noProof/>
                <w:webHidden/>
              </w:rPr>
              <w:tab/>
            </w:r>
            <w:r w:rsidR="00064CF6">
              <w:rPr>
                <w:noProof/>
                <w:webHidden/>
              </w:rPr>
              <w:fldChar w:fldCharType="begin"/>
            </w:r>
            <w:r w:rsidR="00064CF6">
              <w:rPr>
                <w:noProof/>
                <w:webHidden/>
              </w:rPr>
              <w:instrText xml:space="preserve"> PAGEREF _Toc490466256 \h </w:instrText>
            </w:r>
            <w:r w:rsidR="00064CF6">
              <w:rPr>
                <w:noProof/>
                <w:webHidden/>
              </w:rPr>
            </w:r>
            <w:r w:rsidR="00064CF6">
              <w:rPr>
                <w:noProof/>
                <w:webHidden/>
              </w:rPr>
              <w:fldChar w:fldCharType="separate"/>
            </w:r>
            <w:r w:rsidR="00064CF6">
              <w:rPr>
                <w:noProof/>
                <w:webHidden/>
              </w:rPr>
              <w:t>17</w:t>
            </w:r>
            <w:r w:rsidR="00064CF6">
              <w:rPr>
                <w:noProof/>
                <w:webHidden/>
              </w:rPr>
              <w:fldChar w:fldCharType="end"/>
            </w:r>
          </w:hyperlink>
        </w:p>
        <w:p w14:paraId="3C10D69D" w14:textId="77777777" w:rsidR="00064CF6" w:rsidRDefault="005C6084">
          <w:pPr>
            <w:pStyle w:val="TM3"/>
            <w:tabs>
              <w:tab w:val="left" w:pos="1200"/>
              <w:tab w:val="right" w:leader="dot" w:pos="9063"/>
            </w:tabs>
            <w:rPr>
              <w:rFonts w:cstheme="minorBidi"/>
              <w:i w:val="0"/>
              <w:iCs w:val="0"/>
              <w:noProof/>
              <w:sz w:val="22"/>
              <w:szCs w:val="22"/>
            </w:rPr>
          </w:pPr>
          <w:hyperlink w:anchor="_Toc490466257" w:history="1">
            <w:r w:rsidR="00064CF6" w:rsidRPr="00237C6E">
              <w:rPr>
                <w:rStyle w:val="Lienhypertexte"/>
                <w:noProof/>
              </w:rPr>
              <w:t>I. 2.</w:t>
            </w:r>
            <w:r w:rsidR="00064CF6">
              <w:rPr>
                <w:rFonts w:cstheme="minorBidi"/>
                <w:i w:val="0"/>
                <w:iCs w:val="0"/>
                <w:noProof/>
                <w:sz w:val="22"/>
                <w:szCs w:val="22"/>
              </w:rPr>
              <w:tab/>
            </w:r>
            <w:r w:rsidR="00064CF6" w:rsidRPr="00237C6E">
              <w:rPr>
                <w:rStyle w:val="Lienhypertexte"/>
                <w:noProof/>
              </w:rPr>
              <w:t>Sleep</w:t>
            </w:r>
            <w:r w:rsidR="00064CF6">
              <w:rPr>
                <w:noProof/>
                <w:webHidden/>
              </w:rPr>
              <w:tab/>
            </w:r>
            <w:r w:rsidR="00064CF6">
              <w:rPr>
                <w:noProof/>
                <w:webHidden/>
              </w:rPr>
              <w:fldChar w:fldCharType="begin"/>
            </w:r>
            <w:r w:rsidR="00064CF6">
              <w:rPr>
                <w:noProof/>
                <w:webHidden/>
              </w:rPr>
              <w:instrText xml:space="preserve"> PAGEREF _Toc490466257 \h </w:instrText>
            </w:r>
            <w:r w:rsidR="00064CF6">
              <w:rPr>
                <w:noProof/>
                <w:webHidden/>
              </w:rPr>
            </w:r>
            <w:r w:rsidR="00064CF6">
              <w:rPr>
                <w:noProof/>
                <w:webHidden/>
              </w:rPr>
              <w:fldChar w:fldCharType="separate"/>
            </w:r>
            <w:r w:rsidR="00064CF6">
              <w:rPr>
                <w:noProof/>
                <w:webHidden/>
              </w:rPr>
              <w:t>18</w:t>
            </w:r>
            <w:r w:rsidR="00064CF6">
              <w:rPr>
                <w:noProof/>
                <w:webHidden/>
              </w:rPr>
              <w:fldChar w:fldCharType="end"/>
            </w:r>
          </w:hyperlink>
        </w:p>
        <w:p w14:paraId="6D060CF7" w14:textId="77777777" w:rsidR="00064CF6" w:rsidRDefault="005C6084">
          <w:pPr>
            <w:pStyle w:val="TM4"/>
            <w:tabs>
              <w:tab w:val="left" w:pos="1440"/>
              <w:tab w:val="right" w:leader="dot" w:pos="9063"/>
            </w:tabs>
            <w:rPr>
              <w:rFonts w:cstheme="minorBidi"/>
              <w:noProof/>
              <w:sz w:val="22"/>
              <w:szCs w:val="22"/>
            </w:rPr>
          </w:pPr>
          <w:hyperlink w:anchor="_Toc490466258" w:history="1">
            <w:r w:rsidR="00064CF6" w:rsidRPr="00237C6E">
              <w:rPr>
                <w:rStyle w:val="Lienhypertexte"/>
                <w:noProof/>
              </w:rPr>
              <w:t>I. 2. A.</w:t>
            </w:r>
            <w:r w:rsidR="00064CF6">
              <w:rPr>
                <w:rFonts w:cstheme="minorBidi"/>
                <w:noProof/>
                <w:sz w:val="22"/>
                <w:szCs w:val="22"/>
              </w:rPr>
              <w:tab/>
            </w:r>
            <w:r w:rsidR="00064CF6" w:rsidRPr="00237C6E">
              <w:rPr>
                <w:rStyle w:val="Lienhypertexte"/>
                <w:noProof/>
              </w:rPr>
              <w:t>Definition</w:t>
            </w:r>
            <w:r w:rsidR="00064CF6">
              <w:rPr>
                <w:noProof/>
                <w:webHidden/>
              </w:rPr>
              <w:tab/>
            </w:r>
            <w:r w:rsidR="00064CF6">
              <w:rPr>
                <w:noProof/>
                <w:webHidden/>
              </w:rPr>
              <w:fldChar w:fldCharType="begin"/>
            </w:r>
            <w:r w:rsidR="00064CF6">
              <w:rPr>
                <w:noProof/>
                <w:webHidden/>
              </w:rPr>
              <w:instrText xml:space="preserve"> PAGEREF _Toc490466258 \h </w:instrText>
            </w:r>
            <w:r w:rsidR="00064CF6">
              <w:rPr>
                <w:noProof/>
                <w:webHidden/>
              </w:rPr>
            </w:r>
            <w:r w:rsidR="00064CF6">
              <w:rPr>
                <w:noProof/>
                <w:webHidden/>
              </w:rPr>
              <w:fldChar w:fldCharType="separate"/>
            </w:r>
            <w:r w:rsidR="00064CF6">
              <w:rPr>
                <w:noProof/>
                <w:webHidden/>
              </w:rPr>
              <w:t>18</w:t>
            </w:r>
            <w:r w:rsidR="00064CF6">
              <w:rPr>
                <w:noProof/>
                <w:webHidden/>
              </w:rPr>
              <w:fldChar w:fldCharType="end"/>
            </w:r>
          </w:hyperlink>
        </w:p>
        <w:p w14:paraId="1C2C47F5" w14:textId="77777777" w:rsidR="00064CF6" w:rsidRDefault="005C6084">
          <w:pPr>
            <w:pStyle w:val="TM4"/>
            <w:tabs>
              <w:tab w:val="left" w:pos="1440"/>
              <w:tab w:val="right" w:leader="dot" w:pos="9063"/>
            </w:tabs>
            <w:rPr>
              <w:rFonts w:cstheme="minorBidi"/>
              <w:noProof/>
              <w:sz w:val="22"/>
              <w:szCs w:val="22"/>
            </w:rPr>
          </w:pPr>
          <w:hyperlink w:anchor="_Toc490466259" w:history="1">
            <w:r w:rsidR="00064CF6" w:rsidRPr="00237C6E">
              <w:rPr>
                <w:rStyle w:val="Lienhypertexte"/>
                <w:noProof/>
              </w:rPr>
              <w:t>I. 2. B.</w:t>
            </w:r>
            <w:r w:rsidR="00064CF6">
              <w:rPr>
                <w:rFonts w:cstheme="minorBidi"/>
                <w:noProof/>
                <w:sz w:val="22"/>
                <w:szCs w:val="22"/>
              </w:rPr>
              <w:tab/>
            </w:r>
            <w:r w:rsidR="00064CF6" w:rsidRPr="00237C6E">
              <w:rPr>
                <w:rStyle w:val="Lienhypertexte"/>
                <w:noProof/>
              </w:rPr>
              <w:t>Polysomnographic recordings</w:t>
            </w:r>
            <w:r w:rsidR="00064CF6">
              <w:rPr>
                <w:noProof/>
                <w:webHidden/>
              </w:rPr>
              <w:tab/>
            </w:r>
            <w:r w:rsidR="00064CF6">
              <w:rPr>
                <w:noProof/>
                <w:webHidden/>
              </w:rPr>
              <w:fldChar w:fldCharType="begin"/>
            </w:r>
            <w:r w:rsidR="00064CF6">
              <w:rPr>
                <w:noProof/>
                <w:webHidden/>
              </w:rPr>
              <w:instrText xml:space="preserve"> PAGEREF _Toc490466259 \h </w:instrText>
            </w:r>
            <w:r w:rsidR="00064CF6">
              <w:rPr>
                <w:noProof/>
                <w:webHidden/>
              </w:rPr>
            </w:r>
            <w:r w:rsidR="00064CF6">
              <w:rPr>
                <w:noProof/>
                <w:webHidden/>
              </w:rPr>
              <w:fldChar w:fldCharType="separate"/>
            </w:r>
            <w:r w:rsidR="00064CF6">
              <w:rPr>
                <w:noProof/>
                <w:webHidden/>
              </w:rPr>
              <w:t>18</w:t>
            </w:r>
            <w:r w:rsidR="00064CF6">
              <w:rPr>
                <w:noProof/>
                <w:webHidden/>
              </w:rPr>
              <w:fldChar w:fldCharType="end"/>
            </w:r>
          </w:hyperlink>
        </w:p>
        <w:p w14:paraId="69D14EF4" w14:textId="77777777" w:rsidR="00064CF6" w:rsidRDefault="005C6084">
          <w:pPr>
            <w:pStyle w:val="TM4"/>
            <w:tabs>
              <w:tab w:val="left" w:pos="1440"/>
              <w:tab w:val="right" w:leader="dot" w:pos="9063"/>
            </w:tabs>
            <w:rPr>
              <w:rFonts w:cstheme="minorBidi"/>
              <w:noProof/>
              <w:sz w:val="22"/>
              <w:szCs w:val="22"/>
            </w:rPr>
          </w:pPr>
          <w:hyperlink w:anchor="_Toc490466260" w:history="1">
            <w:r w:rsidR="00064CF6" w:rsidRPr="00237C6E">
              <w:rPr>
                <w:rStyle w:val="Lienhypertexte"/>
                <w:noProof/>
              </w:rPr>
              <w:t>I. 2. C.</w:t>
            </w:r>
            <w:r w:rsidR="00064CF6">
              <w:rPr>
                <w:rFonts w:cstheme="minorBidi"/>
                <w:noProof/>
                <w:sz w:val="22"/>
                <w:szCs w:val="22"/>
              </w:rPr>
              <w:tab/>
            </w:r>
            <w:r w:rsidR="00064CF6" w:rsidRPr="00237C6E">
              <w:rPr>
                <w:rStyle w:val="Lienhypertexte"/>
                <w:noProof/>
              </w:rPr>
              <w:t>Sleep stages</w:t>
            </w:r>
            <w:r w:rsidR="00064CF6">
              <w:rPr>
                <w:noProof/>
                <w:webHidden/>
              </w:rPr>
              <w:tab/>
            </w:r>
            <w:r w:rsidR="00064CF6">
              <w:rPr>
                <w:noProof/>
                <w:webHidden/>
              </w:rPr>
              <w:fldChar w:fldCharType="begin"/>
            </w:r>
            <w:r w:rsidR="00064CF6">
              <w:rPr>
                <w:noProof/>
                <w:webHidden/>
              </w:rPr>
              <w:instrText xml:space="preserve"> PAGEREF _Toc490466260 \h </w:instrText>
            </w:r>
            <w:r w:rsidR="00064CF6">
              <w:rPr>
                <w:noProof/>
                <w:webHidden/>
              </w:rPr>
            </w:r>
            <w:r w:rsidR="00064CF6">
              <w:rPr>
                <w:noProof/>
                <w:webHidden/>
              </w:rPr>
              <w:fldChar w:fldCharType="separate"/>
            </w:r>
            <w:r w:rsidR="00064CF6">
              <w:rPr>
                <w:noProof/>
                <w:webHidden/>
              </w:rPr>
              <w:t>19</w:t>
            </w:r>
            <w:r w:rsidR="00064CF6">
              <w:rPr>
                <w:noProof/>
                <w:webHidden/>
              </w:rPr>
              <w:fldChar w:fldCharType="end"/>
            </w:r>
          </w:hyperlink>
        </w:p>
        <w:p w14:paraId="1DCED563" w14:textId="77777777" w:rsidR="00064CF6" w:rsidRDefault="005C6084">
          <w:pPr>
            <w:pStyle w:val="TM4"/>
            <w:tabs>
              <w:tab w:val="left" w:pos="1440"/>
              <w:tab w:val="right" w:leader="dot" w:pos="9063"/>
            </w:tabs>
            <w:rPr>
              <w:rFonts w:cstheme="minorBidi"/>
              <w:noProof/>
              <w:sz w:val="22"/>
              <w:szCs w:val="22"/>
            </w:rPr>
          </w:pPr>
          <w:hyperlink w:anchor="_Toc490466261" w:history="1">
            <w:r w:rsidR="00064CF6" w:rsidRPr="00237C6E">
              <w:rPr>
                <w:rStyle w:val="Lienhypertexte"/>
                <w:noProof/>
              </w:rPr>
              <w:t>I. 2. D.</w:t>
            </w:r>
            <w:r w:rsidR="00064CF6">
              <w:rPr>
                <w:rFonts w:cstheme="minorBidi"/>
                <w:noProof/>
                <w:sz w:val="22"/>
                <w:szCs w:val="22"/>
              </w:rPr>
              <w:tab/>
            </w:r>
            <w:r w:rsidR="00064CF6" w:rsidRPr="00237C6E">
              <w:rPr>
                <w:rStyle w:val="Lienhypertexte"/>
                <w:noProof/>
              </w:rPr>
              <w:t>Sleep architecture</w:t>
            </w:r>
            <w:r w:rsidR="00064CF6">
              <w:rPr>
                <w:noProof/>
                <w:webHidden/>
              </w:rPr>
              <w:tab/>
            </w:r>
            <w:r w:rsidR="00064CF6">
              <w:rPr>
                <w:noProof/>
                <w:webHidden/>
              </w:rPr>
              <w:fldChar w:fldCharType="begin"/>
            </w:r>
            <w:r w:rsidR="00064CF6">
              <w:rPr>
                <w:noProof/>
                <w:webHidden/>
              </w:rPr>
              <w:instrText xml:space="preserve"> PAGEREF _Toc490466261 \h </w:instrText>
            </w:r>
            <w:r w:rsidR="00064CF6">
              <w:rPr>
                <w:noProof/>
                <w:webHidden/>
              </w:rPr>
            </w:r>
            <w:r w:rsidR="00064CF6">
              <w:rPr>
                <w:noProof/>
                <w:webHidden/>
              </w:rPr>
              <w:fldChar w:fldCharType="separate"/>
            </w:r>
            <w:r w:rsidR="00064CF6">
              <w:rPr>
                <w:noProof/>
                <w:webHidden/>
              </w:rPr>
              <w:t>21</w:t>
            </w:r>
            <w:r w:rsidR="00064CF6">
              <w:rPr>
                <w:noProof/>
                <w:webHidden/>
              </w:rPr>
              <w:fldChar w:fldCharType="end"/>
            </w:r>
          </w:hyperlink>
        </w:p>
        <w:p w14:paraId="22DCFC47" w14:textId="77777777" w:rsidR="00064CF6" w:rsidRDefault="005C6084">
          <w:pPr>
            <w:pStyle w:val="TM3"/>
            <w:tabs>
              <w:tab w:val="left" w:pos="1200"/>
              <w:tab w:val="right" w:leader="dot" w:pos="9063"/>
            </w:tabs>
            <w:rPr>
              <w:rFonts w:cstheme="minorBidi"/>
              <w:i w:val="0"/>
              <w:iCs w:val="0"/>
              <w:noProof/>
              <w:sz w:val="22"/>
              <w:szCs w:val="22"/>
            </w:rPr>
          </w:pPr>
          <w:hyperlink w:anchor="_Toc490466262" w:history="1">
            <w:r w:rsidR="00064CF6" w:rsidRPr="00237C6E">
              <w:rPr>
                <w:rStyle w:val="Lienhypertexte"/>
                <w:noProof/>
              </w:rPr>
              <w:t>I. 3.</w:t>
            </w:r>
            <w:r w:rsidR="00064CF6">
              <w:rPr>
                <w:rFonts w:cstheme="minorBidi"/>
                <w:i w:val="0"/>
                <w:iCs w:val="0"/>
                <w:noProof/>
                <w:sz w:val="22"/>
                <w:szCs w:val="22"/>
              </w:rPr>
              <w:tab/>
            </w:r>
            <w:r w:rsidR="00064CF6" w:rsidRPr="00237C6E">
              <w:rPr>
                <w:rStyle w:val="Lienhypertexte"/>
                <w:noProof/>
              </w:rPr>
              <w:t>Link between dreaming and sleep stages</w:t>
            </w:r>
            <w:r w:rsidR="00064CF6">
              <w:rPr>
                <w:noProof/>
                <w:webHidden/>
              </w:rPr>
              <w:tab/>
            </w:r>
            <w:r w:rsidR="00064CF6">
              <w:rPr>
                <w:noProof/>
                <w:webHidden/>
              </w:rPr>
              <w:fldChar w:fldCharType="begin"/>
            </w:r>
            <w:r w:rsidR="00064CF6">
              <w:rPr>
                <w:noProof/>
                <w:webHidden/>
              </w:rPr>
              <w:instrText xml:space="preserve"> PAGEREF _Toc490466262 \h </w:instrText>
            </w:r>
            <w:r w:rsidR="00064CF6">
              <w:rPr>
                <w:noProof/>
                <w:webHidden/>
              </w:rPr>
            </w:r>
            <w:r w:rsidR="00064CF6">
              <w:rPr>
                <w:noProof/>
                <w:webHidden/>
              </w:rPr>
              <w:fldChar w:fldCharType="separate"/>
            </w:r>
            <w:r w:rsidR="00064CF6">
              <w:rPr>
                <w:noProof/>
                <w:webHidden/>
              </w:rPr>
              <w:t>21</w:t>
            </w:r>
            <w:r w:rsidR="00064CF6">
              <w:rPr>
                <w:noProof/>
                <w:webHidden/>
              </w:rPr>
              <w:fldChar w:fldCharType="end"/>
            </w:r>
          </w:hyperlink>
        </w:p>
        <w:p w14:paraId="12C6E3F2" w14:textId="77777777" w:rsidR="00064CF6" w:rsidRDefault="005C6084">
          <w:pPr>
            <w:pStyle w:val="TM4"/>
            <w:tabs>
              <w:tab w:val="left" w:pos="1440"/>
              <w:tab w:val="right" w:leader="dot" w:pos="9063"/>
            </w:tabs>
            <w:rPr>
              <w:rFonts w:cstheme="minorBidi"/>
              <w:noProof/>
              <w:sz w:val="22"/>
              <w:szCs w:val="22"/>
            </w:rPr>
          </w:pPr>
          <w:hyperlink w:anchor="_Toc490466263" w:history="1">
            <w:r w:rsidR="00064CF6" w:rsidRPr="00237C6E">
              <w:rPr>
                <w:rStyle w:val="Lienhypertexte"/>
                <w:noProof/>
              </w:rPr>
              <w:t>I. 3. A.</w:t>
            </w:r>
            <w:r w:rsidR="00064CF6">
              <w:rPr>
                <w:rFonts w:cstheme="minorBidi"/>
                <w:noProof/>
                <w:sz w:val="22"/>
                <w:szCs w:val="22"/>
              </w:rPr>
              <w:tab/>
            </w:r>
            <w:r w:rsidR="00064CF6" w:rsidRPr="00237C6E">
              <w:rPr>
                <w:rStyle w:val="Lienhypertexte"/>
                <w:noProof/>
              </w:rPr>
              <w:t>The REM sleep hypothesis of dreaming</w:t>
            </w:r>
            <w:r w:rsidR="00064CF6">
              <w:rPr>
                <w:noProof/>
                <w:webHidden/>
              </w:rPr>
              <w:tab/>
            </w:r>
            <w:r w:rsidR="00064CF6">
              <w:rPr>
                <w:noProof/>
                <w:webHidden/>
              </w:rPr>
              <w:fldChar w:fldCharType="begin"/>
            </w:r>
            <w:r w:rsidR="00064CF6">
              <w:rPr>
                <w:noProof/>
                <w:webHidden/>
              </w:rPr>
              <w:instrText xml:space="preserve"> PAGEREF _Toc490466263 \h </w:instrText>
            </w:r>
            <w:r w:rsidR="00064CF6">
              <w:rPr>
                <w:noProof/>
                <w:webHidden/>
              </w:rPr>
            </w:r>
            <w:r w:rsidR="00064CF6">
              <w:rPr>
                <w:noProof/>
                <w:webHidden/>
              </w:rPr>
              <w:fldChar w:fldCharType="separate"/>
            </w:r>
            <w:r w:rsidR="00064CF6">
              <w:rPr>
                <w:noProof/>
                <w:webHidden/>
              </w:rPr>
              <w:t>21</w:t>
            </w:r>
            <w:r w:rsidR="00064CF6">
              <w:rPr>
                <w:noProof/>
                <w:webHidden/>
              </w:rPr>
              <w:fldChar w:fldCharType="end"/>
            </w:r>
          </w:hyperlink>
        </w:p>
        <w:p w14:paraId="73237E92" w14:textId="77777777" w:rsidR="00064CF6" w:rsidRDefault="005C6084">
          <w:pPr>
            <w:pStyle w:val="TM4"/>
            <w:tabs>
              <w:tab w:val="left" w:pos="1440"/>
              <w:tab w:val="right" w:leader="dot" w:pos="9063"/>
            </w:tabs>
            <w:rPr>
              <w:rFonts w:cstheme="minorBidi"/>
              <w:noProof/>
              <w:sz w:val="22"/>
              <w:szCs w:val="22"/>
            </w:rPr>
          </w:pPr>
          <w:hyperlink w:anchor="_Toc490466264" w:history="1">
            <w:r w:rsidR="00064CF6" w:rsidRPr="00237C6E">
              <w:rPr>
                <w:rStyle w:val="Lienhypertexte"/>
                <w:noProof/>
              </w:rPr>
              <w:t>I. 3. B.</w:t>
            </w:r>
            <w:r w:rsidR="00064CF6">
              <w:rPr>
                <w:rFonts w:cstheme="minorBidi"/>
                <w:noProof/>
                <w:sz w:val="22"/>
                <w:szCs w:val="22"/>
              </w:rPr>
              <w:tab/>
            </w:r>
            <w:r w:rsidR="00064CF6" w:rsidRPr="00237C6E">
              <w:rPr>
                <w:rStyle w:val="Lienhypertexte"/>
                <w:noProof/>
              </w:rPr>
              <w:t>The new hypothesis: a continuum of mentation during sleep?</w:t>
            </w:r>
            <w:r w:rsidR="00064CF6">
              <w:rPr>
                <w:noProof/>
                <w:webHidden/>
              </w:rPr>
              <w:tab/>
            </w:r>
            <w:r w:rsidR="00064CF6">
              <w:rPr>
                <w:noProof/>
                <w:webHidden/>
              </w:rPr>
              <w:fldChar w:fldCharType="begin"/>
            </w:r>
            <w:r w:rsidR="00064CF6">
              <w:rPr>
                <w:noProof/>
                <w:webHidden/>
              </w:rPr>
              <w:instrText xml:space="preserve"> PAGEREF _Toc490466264 \h </w:instrText>
            </w:r>
            <w:r w:rsidR="00064CF6">
              <w:rPr>
                <w:noProof/>
                <w:webHidden/>
              </w:rPr>
            </w:r>
            <w:r w:rsidR="00064CF6">
              <w:rPr>
                <w:noProof/>
                <w:webHidden/>
              </w:rPr>
              <w:fldChar w:fldCharType="separate"/>
            </w:r>
            <w:r w:rsidR="00064CF6">
              <w:rPr>
                <w:noProof/>
                <w:webHidden/>
              </w:rPr>
              <w:t>22</w:t>
            </w:r>
            <w:r w:rsidR="00064CF6">
              <w:rPr>
                <w:noProof/>
                <w:webHidden/>
              </w:rPr>
              <w:fldChar w:fldCharType="end"/>
            </w:r>
          </w:hyperlink>
        </w:p>
        <w:p w14:paraId="33BBA811" w14:textId="77777777" w:rsidR="00064CF6" w:rsidRDefault="005C6084">
          <w:pPr>
            <w:pStyle w:val="TM3"/>
            <w:tabs>
              <w:tab w:val="left" w:pos="1200"/>
              <w:tab w:val="right" w:leader="dot" w:pos="9063"/>
            </w:tabs>
            <w:rPr>
              <w:rFonts w:cstheme="minorBidi"/>
              <w:i w:val="0"/>
              <w:iCs w:val="0"/>
              <w:noProof/>
              <w:sz w:val="22"/>
              <w:szCs w:val="22"/>
            </w:rPr>
          </w:pPr>
          <w:hyperlink w:anchor="_Toc490466265" w:history="1">
            <w:r w:rsidR="00064CF6" w:rsidRPr="00237C6E">
              <w:rPr>
                <w:rStyle w:val="Lienhypertexte"/>
                <w:noProof/>
              </w:rPr>
              <w:t>I. 4.</w:t>
            </w:r>
            <w:r w:rsidR="00064CF6">
              <w:rPr>
                <w:rFonts w:cstheme="minorBidi"/>
                <w:i w:val="0"/>
                <w:iCs w:val="0"/>
                <w:noProof/>
                <w:sz w:val="22"/>
                <w:szCs w:val="22"/>
              </w:rPr>
              <w:tab/>
            </w:r>
            <w:r w:rsidR="00064CF6" w:rsidRPr="00237C6E">
              <w:rPr>
                <w:rStyle w:val="Lienhypertexte"/>
                <w:noProof/>
              </w:rPr>
              <w:t>Neurophysiological correlates of dreaming</w:t>
            </w:r>
            <w:r w:rsidR="00064CF6">
              <w:rPr>
                <w:noProof/>
                <w:webHidden/>
              </w:rPr>
              <w:tab/>
            </w:r>
            <w:r w:rsidR="00064CF6">
              <w:rPr>
                <w:noProof/>
                <w:webHidden/>
              </w:rPr>
              <w:fldChar w:fldCharType="begin"/>
            </w:r>
            <w:r w:rsidR="00064CF6">
              <w:rPr>
                <w:noProof/>
                <w:webHidden/>
              </w:rPr>
              <w:instrText xml:space="preserve"> PAGEREF _Toc490466265 \h </w:instrText>
            </w:r>
            <w:r w:rsidR="00064CF6">
              <w:rPr>
                <w:noProof/>
                <w:webHidden/>
              </w:rPr>
            </w:r>
            <w:r w:rsidR="00064CF6">
              <w:rPr>
                <w:noProof/>
                <w:webHidden/>
              </w:rPr>
              <w:fldChar w:fldCharType="separate"/>
            </w:r>
            <w:r w:rsidR="00064CF6">
              <w:rPr>
                <w:noProof/>
                <w:webHidden/>
              </w:rPr>
              <w:t>24</w:t>
            </w:r>
            <w:r w:rsidR="00064CF6">
              <w:rPr>
                <w:noProof/>
                <w:webHidden/>
              </w:rPr>
              <w:fldChar w:fldCharType="end"/>
            </w:r>
          </w:hyperlink>
        </w:p>
        <w:p w14:paraId="412B65EC" w14:textId="77777777" w:rsidR="00064CF6" w:rsidRDefault="005C6084">
          <w:pPr>
            <w:pStyle w:val="TM4"/>
            <w:tabs>
              <w:tab w:val="left" w:pos="1440"/>
              <w:tab w:val="right" w:leader="dot" w:pos="9063"/>
            </w:tabs>
            <w:rPr>
              <w:rFonts w:cstheme="minorBidi"/>
              <w:noProof/>
              <w:sz w:val="22"/>
              <w:szCs w:val="22"/>
            </w:rPr>
          </w:pPr>
          <w:hyperlink w:anchor="_Toc490466266" w:history="1">
            <w:r w:rsidR="00064CF6" w:rsidRPr="00237C6E">
              <w:rPr>
                <w:rStyle w:val="Lienhypertexte"/>
                <w:noProof/>
              </w:rPr>
              <w:t>I. 4. A.</w:t>
            </w:r>
            <w:r w:rsidR="00064CF6">
              <w:rPr>
                <w:rFonts w:cstheme="minorBidi"/>
                <w:noProof/>
                <w:sz w:val="22"/>
                <w:szCs w:val="22"/>
              </w:rPr>
              <w:tab/>
            </w:r>
            <w:r w:rsidR="00064CF6" w:rsidRPr="00237C6E">
              <w:rPr>
                <w:rStyle w:val="Lienhypertexte"/>
                <w:noProof/>
              </w:rPr>
              <w:t>Brain activity during REM sleep</w:t>
            </w:r>
            <w:r w:rsidR="00064CF6">
              <w:rPr>
                <w:noProof/>
                <w:webHidden/>
              </w:rPr>
              <w:tab/>
            </w:r>
            <w:r w:rsidR="00064CF6">
              <w:rPr>
                <w:noProof/>
                <w:webHidden/>
              </w:rPr>
              <w:fldChar w:fldCharType="begin"/>
            </w:r>
            <w:r w:rsidR="00064CF6">
              <w:rPr>
                <w:noProof/>
                <w:webHidden/>
              </w:rPr>
              <w:instrText xml:space="preserve"> PAGEREF _Toc490466266 \h </w:instrText>
            </w:r>
            <w:r w:rsidR="00064CF6">
              <w:rPr>
                <w:noProof/>
                <w:webHidden/>
              </w:rPr>
            </w:r>
            <w:r w:rsidR="00064CF6">
              <w:rPr>
                <w:noProof/>
                <w:webHidden/>
              </w:rPr>
              <w:fldChar w:fldCharType="separate"/>
            </w:r>
            <w:r w:rsidR="00064CF6">
              <w:rPr>
                <w:noProof/>
                <w:webHidden/>
              </w:rPr>
              <w:t>24</w:t>
            </w:r>
            <w:r w:rsidR="00064CF6">
              <w:rPr>
                <w:noProof/>
                <w:webHidden/>
              </w:rPr>
              <w:fldChar w:fldCharType="end"/>
            </w:r>
          </w:hyperlink>
        </w:p>
        <w:p w14:paraId="38F1EF18" w14:textId="77777777" w:rsidR="00064CF6" w:rsidRDefault="005C6084">
          <w:pPr>
            <w:pStyle w:val="TM4"/>
            <w:tabs>
              <w:tab w:val="left" w:pos="1440"/>
              <w:tab w:val="right" w:leader="dot" w:pos="9063"/>
            </w:tabs>
            <w:rPr>
              <w:rFonts w:cstheme="minorBidi"/>
              <w:noProof/>
              <w:sz w:val="22"/>
              <w:szCs w:val="22"/>
            </w:rPr>
          </w:pPr>
          <w:hyperlink w:anchor="_Toc490466267" w:history="1">
            <w:r w:rsidR="00064CF6" w:rsidRPr="00237C6E">
              <w:rPr>
                <w:rStyle w:val="Lienhypertexte"/>
                <w:noProof/>
              </w:rPr>
              <w:t>I. 4. B.</w:t>
            </w:r>
            <w:r w:rsidR="00064CF6">
              <w:rPr>
                <w:rFonts w:cstheme="minorBidi"/>
                <w:noProof/>
                <w:sz w:val="22"/>
                <w:szCs w:val="22"/>
              </w:rPr>
              <w:tab/>
            </w:r>
            <w:r w:rsidR="00064CF6" w:rsidRPr="00237C6E">
              <w:rPr>
                <w:rStyle w:val="Lienhypertexte"/>
                <w:noProof/>
              </w:rPr>
              <w:t>Brain activity during lucid dreaming</w:t>
            </w:r>
            <w:r w:rsidR="00064CF6">
              <w:rPr>
                <w:noProof/>
                <w:webHidden/>
              </w:rPr>
              <w:tab/>
            </w:r>
            <w:r w:rsidR="00064CF6">
              <w:rPr>
                <w:noProof/>
                <w:webHidden/>
              </w:rPr>
              <w:fldChar w:fldCharType="begin"/>
            </w:r>
            <w:r w:rsidR="00064CF6">
              <w:rPr>
                <w:noProof/>
                <w:webHidden/>
              </w:rPr>
              <w:instrText xml:space="preserve"> PAGEREF _Toc490466267 \h </w:instrText>
            </w:r>
            <w:r w:rsidR="00064CF6">
              <w:rPr>
                <w:noProof/>
                <w:webHidden/>
              </w:rPr>
            </w:r>
            <w:r w:rsidR="00064CF6">
              <w:rPr>
                <w:noProof/>
                <w:webHidden/>
              </w:rPr>
              <w:fldChar w:fldCharType="separate"/>
            </w:r>
            <w:r w:rsidR="00064CF6">
              <w:rPr>
                <w:noProof/>
                <w:webHidden/>
              </w:rPr>
              <w:t>25</w:t>
            </w:r>
            <w:r w:rsidR="00064CF6">
              <w:rPr>
                <w:noProof/>
                <w:webHidden/>
              </w:rPr>
              <w:fldChar w:fldCharType="end"/>
            </w:r>
          </w:hyperlink>
        </w:p>
        <w:p w14:paraId="346E35D3" w14:textId="77777777" w:rsidR="00064CF6" w:rsidRDefault="005C6084">
          <w:pPr>
            <w:pStyle w:val="TM4"/>
            <w:tabs>
              <w:tab w:val="left" w:pos="1440"/>
              <w:tab w:val="right" w:leader="dot" w:pos="9063"/>
            </w:tabs>
            <w:rPr>
              <w:rFonts w:cstheme="minorBidi"/>
              <w:noProof/>
              <w:sz w:val="22"/>
              <w:szCs w:val="22"/>
            </w:rPr>
          </w:pPr>
          <w:hyperlink w:anchor="_Toc490466268" w:history="1">
            <w:r w:rsidR="00064CF6" w:rsidRPr="00237C6E">
              <w:rPr>
                <w:rStyle w:val="Lienhypertexte"/>
                <w:noProof/>
              </w:rPr>
              <w:t>I. 4. C.</w:t>
            </w:r>
            <w:r w:rsidR="00064CF6">
              <w:rPr>
                <w:rFonts w:cstheme="minorBidi"/>
                <w:noProof/>
                <w:sz w:val="22"/>
                <w:szCs w:val="22"/>
              </w:rPr>
              <w:tab/>
            </w:r>
            <w:r w:rsidR="00064CF6" w:rsidRPr="00237C6E">
              <w:rPr>
                <w:rStyle w:val="Lienhypertexte"/>
                <w:noProof/>
              </w:rPr>
              <w:t>Brain activity in the minutes preceding a dream report</w:t>
            </w:r>
            <w:r w:rsidR="00064CF6">
              <w:rPr>
                <w:noProof/>
                <w:webHidden/>
              </w:rPr>
              <w:tab/>
            </w:r>
            <w:r w:rsidR="00064CF6">
              <w:rPr>
                <w:noProof/>
                <w:webHidden/>
              </w:rPr>
              <w:fldChar w:fldCharType="begin"/>
            </w:r>
            <w:r w:rsidR="00064CF6">
              <w:rPr>
                <w:noProof/>
                <w:webHidden/>
              </w:rPr>
              <w:instrText xml:space="preserve"> PAGEREF _Toc490466268 \h </w:instrText>
            </w:r>
            <w:r w:rsidR="00064CF6">
              <w:rPr>
                <w:noProof/>
                <w:webHidden/>
              </w:rPr>
            </w:r>
            <w:r w:rsidR="00064CF6">
              <w:rPr>
                <w:noProof/>
                <w:webHidden/>
              </w:rPr>
              <w:fldChar w:fldCharType="separate"/>
            </w:r>
            <w:r w:rsidR="00064CF6">
              <w:rPr>
                <w:noProof/>
                <w:webHidden/>
              </w:rPr>
              <w:t>25</w:t>
            </w:r>
            <w:r w:rsidR="00064CF6">
              <w:rPr>
                <w:noProof/>
                <w:webHidden/>
              </w:rPr>
              <w:fldChar w:fldCharType="end"/>
            </w:r>
          </w:hyperlink>
        </w:p>
        <w:p w14:paraId="0313ABC9" w14:textId="77777777" w:rsidR="00064CF6" w:rsidRDefault="005C6084">
          <w:pPr>
            <w:pStyle w:val="TM4"/>
            <w:tabs>
              <w:tab w:val="left" w:pos="1440"/>
              <w:tab w:val="right" w:leader="dot" w:pos="9063"/>
            </w:tabs>
            <w:rPr>
              <w:rFonts w:cstheme="minorBidi"/>
              <w:noProof/>
              <w:sz w:val="22"/>
              <w:szCs w:val="22"/>
            </w:rPr>
          </w:pPr>
          <w:hyperlink w:anchor="_Toc490466269" w:history="1">
            <w:r w:rsidR="00064CF6" w:rsidRPr="00237C6E">
              <w:rPr>
                <w:rStyle w:val="Lienhypertexte"/>
                <w:noProof/>
              </w:rPr>
              <w:t>I. 4. D.</w:t>
            </w:r>
            <w:r w:rsidR="00064CF6">
              <w:rPr>
                <w:rFonts w:cstheme="minorBidi"/>
                <w:noProof/>
                <w:sz w:val="22"/>
                <w:szCs w:val="22"/>
              </w:rPr>
              <w:tab/>
            </w:r>
            <w:r w:rsidR="00064CF6" w:rsidRPr="00237C6E">
              <w:rPr>
                <w:rStyle w:val="Lienhypertexte"/>
                <w:noProof/>
              </w:rPr>
              <w:t>Dreaming as a subsystem of the default mode network</w:t>
            </w:r>
            <w:r w:rsidR="00064CF6">
              <w:rPr>
                <w:noProof/>
                <w:webHidden/>
              </w:rPr>
              <w:tab/>
            </w:r>
            <w:r w:rsidR="00064CF6">
              <w:rPr>
                <w:noProof/>
                <w:webHidden/>
              </w:rPr>
              <w:fldChar w:fldCharType="begin"/>
            </w:r>
            <w:r w:rsidR="00064CF6">
              <w:rPr>
                <w:noProof/>
                <w:webHidden/>
              </w:rPr>
              <w:instrText xml:space="preserve"> PAGEREF _Toc490466269 \h </w:instrText>
            </w:r>
            <w:r w:rsidR="00064CF6">
              <w:rPr>
                <w:noProof/>
                <w:webHidden/>
              </w:rPr>
            </w:r>
            <w:r w:rsidR="00064CF6">
              <w:rPr>
                <w:noProof/>
                <w:webHidden/>
              </w:rPr>
              <w:fldChar w:fldCharType="separate"/>
            </w:r>
            <w:r w:rsidR="00064CF6">
              <w:rPr>
                <w:noProof/>
                <w:webHidden/>
              </w:rPr>
              <w:t>26</w:t>
            </w:r>
            <w:r w:rsidR="00064CF6">
              <w:rPr>
                <w:noProof/>
                <w:webHidden/>
              </w:rPr>
              <w:fldChar w:fldCharType="end"/>
            </w:r>
          </w:hyperlink>
        </w:p>
        <w:p w14:paraId="24B1E01D" w14:textId="77777777" w:rsidR="00064CF6" w:rsidRDefault="005C6084">
          <w:pPr>
            <w:pStyle w:val="TM2"/>
            <w:tabs>
              <w:tab w:val="left" w:pos="720"/>
              <w:tab w:val="right" w:leader="dot" w:pos="9063"/>
            </w:tabs>
            <w:rPr>
              <w:rFonts w:cstheme="minorBidi"/>
              <w:smallCaps w:val="0"/>
              <w:noProof/>
              <w:sz w:val="22"/>
              <w:szCs w:val="22"/>
            </w:rPr>
          </w:pPr>
          <w:hyperlink w:anchor="_Toc490466270" w:history="1">
            <w:r w:rsidR="00064CF6" w:rsidRPr="00237C6E">
              <w:rPr>
                <w:rStyle w:val="Lienhypertexte"/>
                <w:noProof/>
              </w:rPr>
              <w:t>II.</w:t>
            </w:r>
            <w:r w:rsidR="00064CF6">
              <w:rPr>
                <w:rFonts w:cstheme="minorBidi"/>
                <w:smallCaps w:val="0"/>
                <w:noProof/>
                <w:sz w:val="22"/>
                <w:szCs w:val="22"/>
              </w:rPr>
              <w:tab/>
            </w:r>
            <w:r w:rsidR="00064CF6" w:rsidRPr="00237C6E">
              <w:rPr>
                <w:rStyle w:val="Lienhypertexte"/>
                <w:noProof/>
              </w:rPr>
              <w:t>Dream recall</w:t>
            </w:r>
            <w:r w:rsidR="00064CF6">
              <w:rPr>
                <w:noProof/>
                <w:webHidden/>
              </w:rPr>
              <w:tab/>
            </w:r>
            <w:r w:rsidR="00064CF6">
              <w:rPr>
                <w:noProof/>
                <w:webHidden/>
              </w:rPr>
              <w:fldChar w:fldCharType="begin"/>
            </w:r>
            <w:r w:rsidR="00064CF6">
              <w:rPr>
                <w:noProof/>
                <w:webHidden/>
              </w:rPr>
              <w:instrText xml:space="preserve"> PAGEREF _Toc490466270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56EF84D0" w14:textId="77777777" w:rsidR="00064CF6" w:rsidRDefault="005C6084">
          <w:pPr>
            <w:pStyle w:val="TM3"/>
            <w:tabs>
              <w:tab w:val="left" w:pos="1200"/>
              <w:tab w:val="right" w:leader="dot" w:pos="9063"/>
            </w:tabs>
            <w:rPr>
              <w:rFonts w:cstheme="minorBidi"/>
              <w:i w:val="0"/>
              <w:iCs w:val="0"/>
              <w:noProof/>
              <w:sz w:val="22"/>
              <w:szCs w:val="22"/>
            </w:rPr>
          </w:pPr>
          <w:hyperlink w:anchor="_Toc490466271" w:history="1">
            <w:r w:rsidR="00064CF6" w:rsidRPr="00237C6E">
              <w:rPr>
                <w:rStyle w:val="Lienhypertexte"/>
                <w:noProof/>
              </w:rPr>
              <w:t>I. 5.</w:t>
            </w:r>
            <w:r w:rsidR="00064CF6">
              <w:rPr>
                <w:rFonts w:cstheme="minorBidi"/>
                <w:i w:val="0"/>
                <w:iCs w:val="0"/>
                <w:noProof/>
                <w:sz w:val="22"/>
                <w:szCs w:val="22"/>
              </w:rPr>
              <w:tab/>
            </w:r>
            <w:r w:rsidR="00064CF6" w:rsidRPr="00237C6E">
              <w:rPr>
                <w:rStyle w:val="Lienhypertexte"/>
                <w:noProof/>
              </w:rPr>
              <w:t>Why do we forget our dreams?</w:t>
            </w:r>
            <w:r w:rsidR="00064CF6">
              <w:rPr>
                <w:noProof/>
                <w:webHidden/>
              </w:rPr>
              <w:tab/>
            </w:r>
            <w:r w:rsidR="00064CF6">
              <w:rPr>
                <w:noProof/>
                <w:webHidden/>
              </w:rPr>
              <w:fldChar w:fldCharType="begin"/>
            </w:r>
            <w:r w:rsidR="00064CF6">
              <w:rPr>
                <w:noProof/>
                <w:webHidden/>
              </w:rPr>
              <w:instrText xml:space="preserve"> PAGEREF _Toc490466271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3DC70CF5" w14:textId="77777777" w:rsidR="00064CF6" w:rsidRDefault="005C6084">
          <w:pPr>
            <w:pStyle w:val="TM4"/>
            <w:tabs>
              <w:tab w:val="left" w:pos="1440"/>
              <w:tab w:val="right" w:leader="dot" w:pos="9063"/>
            </w:tabs>
            <w:rPr>
              <w:rFonts w:cstheme="minorBidi"/>
              <w:noProof/>
              <w:sz w:val="22"/>
              <w:szCs w:val="22"/>
            </w:rPr>
          </w:pPr>
          <w:hyperlink w:anchor="_Toc490466272" w:history="1">
            <w:r w:rsidR="00064CF6" w:rsidRPr="00237C6E">
              <w:rPr>
                <w:rStyle w:val="Lienhypertexte"/>
                <w:noProof/>
              </w:rPr>
              <w:t>I. 5. A.</w:t>
            </w:r>
            <w:r w:rsidR="00064CF6">
              <w:rPr>
                <w:rFonts w:cstheme="minorBidi"/>
                <w:noProof/>
                <w:sz w:val="22"/>
                <w:szCs w:val="22"/>
              </w:rPr>
              <w:tab/>
            </w:r>
            <w:r w:rsidR="00064CF6" w:rsidRPr="00237C6E">
              <w:rPr>
                <w:rStyle w:val="Lienhypertexte"/>
                <w:noProof/>
              </w:rPr>
              <w:t>Psychanalysis</w:t>
            </w:r>
            <w:r w:rsidR="00064CF6">
              <w:rPr>
                <w:noProof/>
                <w:webHidden/>
              </w:rPr>
              <w:tab/>
            </w:r>
            <w:r w:rsidR="00064CF6">
              <w:rPr>
                <w:noProof/>
                <w:webHidden/>
              </w:rPr>
              <w:fldChar w:fldCharType="begin"/>
            </w:r>
            <w:r w:rsidR="00064CF6">
              <w:rPr>
                <w:noProof/>
                <w:webHidden/>
              </w:rPr>
              <w:instrText xml:space="preserve"> PAGEREF _Toc490466272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1848F457" w14:textId="77777777" w:rsidR="00064CF6" w:rsidRDefault="005C6084">
          <w:pPr>
            <w:pStyle w:val="TM4"/>
            <w:tabs>
              <w:tab w:val="left" w:pos="1440"/>
              <w:tab w:val="right" w:leader="dot" w:pos="9063"/>
            </w:tabs>
            <w:rPr>
              <w:rFonts w:cstheme="minorBidi"/>
              <w:noProof/>
              <w:sz w:val="22"/>
              <w:szCs w:val="22"/>
            </w:rPr>
          </w:pPr>
          <w:hyperlink w:anchor="_Toc490466273" w:history="1">
            <w:r w:rsidR="00064CF6" w:rsidRPr="00237C6E">
              <w:rPr>
                <w:rStyle w:val="Lienhypertexte"/>
                <w:noProof/>
              </w:rPr>
              <w:t>I. 5. B.</w:t>
            </w:r>
            <w:r w:rsidR="00064CF6">
              <w:rPr>
                <w:rFonts w:cstheme="minorBidi"/>
                <w:noProof/>
                <w:sz w:val="22"/>
                <w:szCs w:val="22"/>
              </w:rPr>
              <w:tab/>
            </w:r>
            <w:r w:rsidR="00064CF6" w:rsidRPr="00237C6E">
              <w:rPr>
                <w:rStyle w:val="Lienhypertexte"/>
                <w:noProof/>
              </w:rPr>
              <w:t>The state-shift hypothesis</w:t>
            </w:r>
            <w:r w:rsidR="00064CF6">
              <w:rPr>
                <w:noProof/>
                <w:webHidden/>
              </w:rPr>
              <w:tab/>
            </w:r>
            <w:r w:rsidR="00064CF6">
              <w:rPr>
                <w:noProof/>
                <w:webHidden/>
              </w:rPr>
              <w:fldChar w:fldCharType="begin"/>
            </w:r>
            <w:r w:rsidR="00064CF6">
              <w:rPr>
                <w:noProof/>
                <w:webHidden/>
              </w:rPr>
              <w:instrText xml:space="preserve"> PAGEREF _Toc490466273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41D25F35" w14:textId="77777777" w:rsidR="00064CF6" w:rsidRDefault="005C6084">
          <w:pPr>
            <w:pStyle w:val="TM4"/>
            <w:tabs>
              <w:tab w:val="left" w:pos="1440"/>
              <w:tab w:val="right" w:leader="dot" w:pos="9063"/>
            </w:tabs>
            <w:rPr>
              <w:rFonts w:cstheme="minorBidi"/>
              <w:noProof/>
              <w:sz w:val="22"/>
              <w:szCs w:val="22"/>
            </w:rPr>
          </w:pPr>
          <w:hyperlink w:anchor="_Toc490466274" w:history="1">
            <w:r w:rsidR="00064CF6" w:rsidRPr="00237C6E">
              <w:rPr>
                <w:rStyle w:val="Lienhypertexte"/>
                <w:noProof/>
              </w:rPr>
              <w:t>I. 5. C.</w:t>
            </w:r>
            <w:r w:rsidR="00064CF6">
              <w:rPr>
                <w:rFonts w:cstheme="minorBidi"/>
                <w:noProof/>
                <w:sz w:val="22"/>
                <w:szCs w:val="22"/>
              </w:rPr>
              <w:tab/>
            </w:r>
            <w:r w:rsidR="00064CF6" w:rsidRPr="00237C6E">
              <w:rPr>
                <w:rStyle w:val="Lienhypertexte"/>
                <w:noProof/>
              </w:rPr>
              <w:t>Sleep inertia?</w:t>
            </w:r>
            <w:r w:rsidR="00064CF6">
              <w:rPr>
                <w:noProof/>
                <w:webHidden/>
              </w:rPr>
              <w:tab/>
            </w:r>
            <w:r w:rsidR="00064CF6">
              <w:rPr>
                <w:noProof/>
                <w:webHidden/>
              </w:rPr>
              <w:fldChar w:fldCharType="begin"/>
            </w:r>
            <w:r w:rsidR="00064CF6">
              <w:rPr>
                <w:noProof/>
                <w:webHidden/>
              </w:rPr>
              <w:instrText xml:space="preserve"> PAGEREF _Toc490466274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3E9B5789" w14:textId="77777777" w:rsidR="00064CF6" w:rsidRDefault="005C6084">
          <w:pPr>
            <w:pStyle w:val="TM3"/>
            <w:tabs>
              <w:tab w:val="left" w:pos="1200"/>
              <w:tab w:val="right" w:leader="dot" w:pos="9063"/>
            </w:tabs>
            <w:rPr>
              <w:rFonts w:cstheme="minorBidi"/>
              <w:i w:val="0"/>
              <w:iCs w:val="0"/>
              <w:noProof/>
              <w:sz w:val="22"/>
              <w:szCs w:val="22"/>
            </w:rPr>
          </w:pPr>
          <w:hyperlink w:anchor="_Toc490466275" w:history="1">
            <w:r w:rsidR="00064CF6" w:rsidRPr="00237C6E">
              <w:rPr>
                <w:rStyle w:val="Lienhypertexte"/>
                <w:noProof/>
              </w:rPr>
              <w:t>I. 6.</w:t>
            </w:r>
            <w:r w:rsidR="00064CF6">
              <w:rPr>
                <w:rFonts w:cstheme="minorBidi"/>
                <w:i w:val="0"/>
                <w:iCs w:val="0"/>
                <w:noProof/>
                <w:sz w:val="22"/>
                <w:szCs w:val="22"/>
              </w:rPr>
              <w:tab/>
            </w:r>
            <w:r w:rsidR="00064CF6" w:rsidRPr="00237C6E">
              <w:rPr>
                <w:rStyle w:val="Lienhypertexte"/>
                <w:noProof/>
              </w:rPr>
              <w:t>Dream recall frequency</w:t>
            </w:r>
            <w:r w:rsidR="00064CF6">
              <w:rPr>
                <w:noProof/>
                <w:webHidden/>
              </w:rPr>
              <w:tab/>
            </w:r>
            <w:r w:rsidR="00064CF6">
              <w:rPr>
                <w:noProof/>
                <w:webHidden/>
              </w:rPr>
              <w:fldChar w:fldCharType="begin"/>
            </w:r>
            <w:r w:rsidR="00064CF6">
              <w:rPr>
                <w:noProof/>
                <w:webHidden/>
              </w:rPr>
              <w:instrText xml:space="preserve"> PAGEREF _Toc490466275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6879F018" w14:textId="77777777" w:rsidR="00064CF6" w:rsidRDefault="005C6084">
          <w:pPr>
            <w:pStyle w:val="TM4"/>
            <w:tabs>
              <w:tab w:val="left" w:pos="1440"/>
              <w:tab w:val="right" w:leader="dot" w:pos="9063"/>
            </w:tabs>
            <w:rPr>
              <w:rFonts w:cstheme="minorBidi"/>
              <w:noProof/>
              <w:sz w:val="22"/>
              <w:szCs w:val="22"/>
            </w:rPr>
          </w:pPr>
          <w:hyperlink w:anchor="_Toc490466276" w:history="1">
            <w:r w:rsidR="00064CF6" w:rsidRPr="00237C6E">
              <w:rPr>
                <w:rStyle w:val="Lienhypertexte"/>
                <w:noProof/>
              </w:rPr>
              <w:t>I. 6. A.</w:t>
            </w:r>
            <w:r w:rsidR="00064CF6">
              <w:rPr>
                <w:rFonts w:cstheme="minorBidi"/>
                <w:noProof/>
                <w:sz w:val="22"/>
                <w:szCs w:val="22"/>
              </w:rPr>
              <w:tab/>
            </w:r>
            <w:r w:rsidR="00064CF6" w:rsidRPr="00237C6E">
              <w:rPr>
                <w:rStyle w:val="Lienhypertexte"/>
                <w:noProof/>
              </w:rPr>
              <w:t>Intra-individuals variability</w:t>
            </w:r>
            <w:r w:rsidR="00064CF6">
              <w:rPr>
                <w:noProof/>
                <w:webHidden/>
              </w:rPr>
              <w:tab/>
            </w:r>
            <w:r w:rsidR="00064CF6">
              <w:rPr>
                <w:noProof/>
                <w:webHidden/>
              </w:rPr>
              <w:fldChar w:fldCharType="begin"/>
            </w:r>
            <w:r w:rsidR="00064CF6">
              <w:rPr>
                <w:noProof/>
                <w:webHidden/>
              </w:rPr>
              <w:instrText xml:space="preserve"> PAGEREF _Toc490466276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28FCB3F1" w14:textId="77777777" w:rsidR="00064CF6" w:rsidRDefault="005C6084">
          <w:pPr>
            <w:pStyle w:val="TM4"/>
            <w:tabs>
              <w:tab w:val="left" w:pos="1440"/>
              <w:tab w:val="right" w:leader="dot" w:pos="9063"/>
            </w:tabs>
            <w:rPr>
              <w:rFonts w:cstheme="minorBidi"/>
              <w:noProof/>
              <w:sz w:val="22"/>
              <w:szCs w:val="22"/>
            </w:rPr>
          </w:pPr>
          <w:hyperlink w:anchor="_Toc490466277" w:history="1">
            <w:r w:rsidR="00064CF6" w:rsidRPr="00237C6E">
              <w:rPr>
                <w:rStyle w:val="Lienhypertexte"/>
                <w:noProof/>
              </w:rPr>
              <w:t>I. 6. B.</w:t>
            </w:r>
            <w:r w:rsidR="00064CF6">
              <w:rPr>
                <w:rFonts w:cstheme="minorBidi"/>
                <w:noProof/>
                <w:sz w:val="22"/>
                <w:szCs w:val="22"/>
              </w:rPr>
              <w:tab/>
            </w:r>
            <w:r w:rsidR="00064CF6" w:rsidRPr="00237C6E">
              <w:rPr>
                <w:rStyle w:val="Lienhypertexte"/>
                <w:noProof/>
              </w:rPr>
              <w:t>Inter-individuals variability</w:t>
            </w:r>
            <w:r w:rsidR="00064CF6">
              <w:rPr>
                <w:noProof/>
                <w:webHidden/>
              </w:rPr>
              <w:tab/>
            </w:r>
            <w:r w:rsidR="00064CF6">
              <w:rPr>
                <w:noProof/>
                <w:webHidden/>
              </w:rPr>
              <w:fldChar w:fldCharType="begin"/>
            </w:r>
            <w:r w:rsidR="00064CF6">
              <w:rPr>
                <w:noProof/>
                <w:webHidden/>
              </w:rPr>
              <w:instrText xml:space="preserve"> PAGEREF _Toc490466277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018FFB9F" w14:textId="77777777" w:rsidR="00064CF6" w:rsidRDefault="005C6084">
          <w:pPr>
            <w:pStyle w:val="TM3"/>
            <w:tabs>
              <w:tab w:val="left" w:pos="1200"/>
              <w:tab w:val="right" w:leader="dot" w:pos="9063"/>
            </w:tabs>
            <w:rPr>
              <w:rFonts w:cstheme="minorBidi"/>
              <w:i w:val="0"/>
              <w:iCs w:val="0"/>
              <w:noProof/>
              <w:sz w:val="22"/>
              <w:szCs w:val="22"/>
            </w:rPr>
          </w:pPr>
          <w:hyperlink w:anchor="_Toc490466278" w:history="1">
            <w:r w:rsidR="00064CF6" w:rsidRPr="00237C6E">
              <w:rPr>
                <w:rStyle w:val="Lienhypertexte"/>
                <w:noProof/>
              </w:rPr>
              <w:t>I. 7.</w:t>
            </w:r>
            <w:r w:rsidR="00064CF6">
              <w:rPr>
                <w:rFonts w:cstheme="minorBidi"/>
                <w:i w:val="0"/>
                <w:iCs w:val="0"/>
                <w:noProof/>
                <w:sz w:val="22"/>
                <w:szCs w:val="22"/>
              </w:rPr>
              <w:tab/>
            </w:r>
            <w:r w:rsidR="00064CF6" w:rsidRPr="00237C6E">
              <w:rPr>
                <w:rStyle w:val="Lienhypertexte"/>
                <w:noProof/>
              </w:rPr>
              <w:t>Parameters correlated with DRF</w:t>
            </w:r>
            <w:r w:rsidR="00064CF6">
              <w:rPr>
                <w:noProof/>
                <w:webHidden/>
              </w:rPr>
              <w:tab/>
            </w:r>
            <w:r w:rsidR="00064CF6">
              <w:rPr>
                <w:noProof/>
                <w:webHidden/>
              </w:rPr>
              <w:fldChar w:fldCharType="begin"/>
            </w:r>
            <w:r w:rsidR="00064CF6">
              <w:rPr>
                <w:noProof/>
                <w:webHidden/>
              </w:rPr>
              <w:instrText xml:space="preserve"> PAGEREF _Toc490466278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0BB4B8CA" w14:textId="77777777" w:rsidR="00064CF6" w:rsidRDefault="005C6084">
          <w:pPr>
            <w:pStyle w:val="TM4"/>
            <w:tabs>
              <w:tab w:val="left" w:pos="1440"/>
              <w:tab w:val="right" w:leader="dot" w:pos="9063"/>
            </w:tabs>
            <w:rPr>
              <w:rFonts w:cstheme="minorBidi"/>
              <w:noProof/>
              <w:sz w:val="22"/>
              <w:szCs w:val="22"/>
            </w:rPr>
          </w:pPr>
          <w:hyperlink w:anchor="_Toc490466279" w:history="1">
            <w:r w:rsidR="00064CF6" w:rsidRPr="00237C6E">
              <w:rPr>
                <w:rStyle w:val="Lienhypertexte"/>
                <w:noProof/>
              </w:rPr>
              <w:t>I. 7. A.</w:t>
            </w:r>
            <w:r w:rsidR="00064CF6">
              <w:rPr>
                <w:rFonts w:cstheme="minorBidi"/>
                <w:noProof/>
                <w:sz w:val="22"/>
                <w:szCs w:val="22"/>
              </w:rPr>
              <w:tab/>
            </w:r>
            <w:r w:rsidR="00064CF6" w:rsidRPr="00237C6E">
              <w:rPr>
                <w:rStyle w:val="Lienhypertexte"/>
                <w:noProof/>
              </w:rPr>
              <w:t>Psychological factors</w:t>
            </w:r>
            <w:r w:rsidR="00064CF6">
              <w:rPr>
                <w:noProof/>
                <w:webHidden/>
              </w:rPr>
              <w:tab/>
            </w:r>
            <w:r w:rsidR="00064CF6">
              <w:rPr>
                <w:noProof/>
                <w:webHidden/>
              </w:rPr>
              <w:fldChar w:fldCharType="begin"/>
            </w:r>
            <w:r w:rsidR="00064CF6">
              <w:rPr>
                <w:noProof/>
                <w:webHidden/>
              </w:rPr>
              <w:instrText xml:space="preserve"> PAGEREF _Toc490466279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2F21CF70" w14:textId="77777777" w:rsidR="00064CF6" w:rsidRDefault="005C6084">
          <w:pPr>
            <w:pStyle w:val="TM4"/>
            <w:tabs>
              <w:tab w:val="left" w:pos="1440"/>
              <w:tab w:val="right" w:leader="dot" w:pos="9063"/>
            </w:tabs>
            <w:rPr>
              <w:rFonts w:cstheme="minorBidi"/>
              <w:noProof/>
              <w:sz w:val="22"/>
              <w:szCs w:val="22"/>
            </w:rPr>
          </w:pPr>
          <w:hyperlink w:anchor="_Toc490466280" w:history="1">
            <w:r w:rsidR="00064CF6" w:rsidRPr="00237C6E">
              <w:rPr>
                <w:rStyle w:val="Lienhypertexte"/>
                <w:noProof/>
              </w:rPr>
              <w:t>I. 7. B.</w:t>
            </w:r>
            <w:r w:rsidR="00064CF6">
              <w:rPr>
                <w:rFonts w:cstheme="minorBidi"/>
                <w:noProof/>
                <w:sz w:val="22"/>
                <w:szCs w:val="22"/>
              </w:rPr>
              <w:tab/>
            </w:r>
            <w:r w:rsidR="00064CF6" w:rsidRPr="00237C6E">
              <w:rPr>
                <w:rStyle w:val="Lienhypertexte"/>
                <w:noProof/>
              </w:rPr>
              <w:t>Physiological parameters</w:t>
            </w:r>
            <w:r w:rsidR="00064CF6">
              <w:rPr>
                <w:noProof/>
                <w:webHidden/>
              </w:rPr>
              <w:tab/>
            </w:r>
            <w:r w:rsidR="00064CF6">
              <w:rPr>
                <w:noProof/>
                <w:webHidden/>
              </w:rPr>
              <w:fldChar w:fldCharType="begin"/>
            </w:r>
            <w:r w:rsidR="00064CF6">
              <w:rPr>
                <w:noProof/>
                <w:webHidden/>
              </w:rPr>
              <w:instrText xml:space="preserve"> PAGEREF _Toc490466280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3F1FC78E" w14:textId="77777777" w:rsidR="00064CF6" w:rsidRDefault="005C6084">
          <w:pPr>
            <w:pStyle w:val="TM4"/>
            <w:tabs>
              <w:tab w:val="left" w:pos="1440"/>
              <w:tab w:val="right" w:leader="dot" w:pos="9063"/>
            </w:tabs>
            <w:rPr>
              <w:rFonts w:cstheme="minorBidi"/>
              <w:noProof/>
              <w:sz w:val="22"/>
              <w:szCs w:val="22"/>
            </w:rPr>
          </w:pPr>
          <w:hyperlink w:anchor="_Toc490466281" w:history="1">
            <w:r w:rsidR="00064CF6" w:rsidRPr="00237C6E">
              <w:rPr>
                <w:rStyle w:val="Lienhypertexte"/>
                <w:noProof/>
              </w:rPr>
              <w:t>I. 7. C.</w:t>
            </w:r>
            <w:r w:rsidR="00064CF6">
              <w:rPr>
                <w:rFonts w:cstheme="minorBidi"/>
                <w:noProof/>
                <w:sz w:val="22"/>
                <w:szCs w:val="22"/>
              </w:rPr>
              <w:tab/>
            </w:r>
            <w:r w:rsidR="00064CF6" w:rsidRPr="00237C6E">
              <w:rPr>
                <w:rStyle w:val="Lienhypertexte"/>
                <w:noProof/>
              </w:rPr>
              <w:t>Sleep parameters</w:t>
            </w:r>
            <w:r w:rsidR="00064CF6">
              <w:rPr>
                <w:noProof/>
                <w:webHidden/>
              </w:rPr>
              <w:tab/>
            </w:r>
            <w:r w:rsidR="00064CF6">
              <w:rPr>
                <w:noProof/>
                <w:webHidden/>
              </w:rPr>
              <w:fldChar w:fldCharType="begin"/>
            </w:r>
            <w:r w:rsidR="00064CF6">
              <w:rPr>
                <w:noProof/>
                <w:webHidden/>
              </w:rPr>
              <w:instrText xml:space="preserve"> PAGEREF _Toc490466281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413755D6" w14:textId="77777777" w:rsidR="00064CF6" w:rsidRDefault="005C6084">
          <w:pPr>
            <w:pStyle w:val="TM3"/>
            <w:tabs>
              <w:tab w:val="left" w:pos="1200"/>
              <w:tab w:val="right" w:leader="dot" w:pos="9063"/>
            </w:tabs>
            <w:rPr>
              <w:rFonts w:cstheme="minorBidi"/>
              <w:i w:val="0"/>
              <w:iCs w:val="0"/>
              <w:noProof/>
              <w:sz w:val="22"/>
              <w:szCs w:val="22"/>
            </w:rPr>
          </w:pPr>
          <w:hyperlink w:anchor="_Toc490466282" w:history="1">
            <w:r w:rsidR="00064CF6" w:rsidRPr="00237C6E">
              <w:rPr>
                <w:rStyle w:val="Lienhypertexte"/>
                <w:noProof/>
              </w:rPr>
              <w:t>I. 8.</w:t>
            </w:r>
            <w:r w:rsidR="00064CF6">
              <w:rPr>
                <w:rFonts w:cstheme="minorBidi"/>
                <w:i w:val="0"/>
                <w:iCs w:val="0"/>
                <w:noProof/>
                <w:sz w:val="22"/>
                <w:szCs w:val="22"/>
              </w:rPr>
              <w:tab/>
            </w:r>
            <w:r w:rsidR="00064CF6" w:rsidRPr="00237C6E">
              <w:rPr>
                <w:rStyle w:val="Lienhypertexte"/>
                <w:noProof/>
              </w:rPr>
              <w:t>Brain activity associated with a high or low DRF</w:t>
            </w:r>
            <w:r w:rsidR="00064CF6">
              <w:rPr>
                <w:noProof/>
                <w:webHidden/>
              </w:rPr>
              <w:tab/>
            </w:r>
            <w:r w:rsidR="00064CF6">
              <w:rPr>
                <w:noProof/>
                <w:webHidden/>
              </w:rPr>
              <w:fldChar w:fldCharType="begin"/>
            </w:r>
            <w:r w:rsidR="00064CF6">
              <w:rPr>
                <w:noProof/>
                <w:webHidden/>
              </w:rPr>
              <w:instrText xml:space="preserve"> PAGEREF _Toc490466282 \h </w:instrText>
            </w:r>
            <w:r w:rsidR="00064CF6">
              <w:rPr>
                <w:noProof/>
                <w:webHidden/>
              </w:rPr>
            </w:r>
            <w:r w:rsidR="00064CF6">
              <w:rPr>
                <w:noProof/>
                <w:webHidden/>
              </w:rPr>
              <w:fldChar w:fldCharType="separate"/>
            </w:r>
            <w:r w:rsidR="00064CF6">
              <w:rPr>
                <w:noProof/>
                <w:webHidden/>
              </w:rPr>
              <w:t>29</w:t>
            </w:r>
            <w:r w:rsidR="00064CF6">
              <w:rPr>
                <w:noProof/>
                <w:webHidden/>
              </w:rPr>
              <w:fldChar w:fldCharType="end"/>
            </w:r>
          </w:hyperlink>
        </w:p>
        <w:p w14:paraId="02E4BA3A" w14:textId="77777777" w:rsidR="00064CF6" w:rsidRDefault="005C6084">
          <w:pPr>
            <w:pStyle w:val="TM4"/>
            <w:tabs>
              <w:tab w:val="left" w:pos="1440"/>
              <w:tab w:val="right" w:leader="dot" w:pos="9063"/>
            </w:tabs>
            <w:rPr>
              <w:rFonts w:cstheme="minorBidi"/>
              <w:noProof/>
              <w:sz w:val="22"/>
              <w:szCs w:val="22"/>
            </w:rPr>
          </w:pPr>
          <w:hyperlink w:anchor="_Toc490466283" w:history="1">
            <w:r w:rsidR="00064CF6" w:rsidRPr="00237C6E">
              <w:rPr>
                <w:rStyle w:val="Lienhypertexte"/>
                <w:noProof/>
              </w:rPr>
              <w:t>I. 8. A.</w:t>
            </w:r>
            <w:r w:rsidR="00064CF6">
              <w:rPr>
                <w:rFonts w:cstheme="minorBidi"/>
                <w:noProof/>
                <w:sz w:val="22"/>
                <w:szCs w:val="22"/>
              </w:rPr>
              <w:tab/>
            </w:r>
            <w:r w:rsidR="00064CF6" w:rsidRPr="00237C6E">
              <w:rPr>
                <w:rStyle w:val="Lienhypertexte"/>
                <w:noProof/>
              </w:rPr>
              <w:t>EEG studies</w:t>
            </w:r>
            <w:r w:rsidR="00064CF6">
              <w:rPr>
                <w:noProof/>
                <w:webHidden/>
              </w:rPr>
              <w:tab/>
            </w:r>
            <w:r w:rsidR="00064CF6">
              <w:rPr>
                <w:noProof/>
                <w:webHidden/>
              </w:rPr>
              <w:fldChar w:fldCharType="begin"/>
            </w:r>
            <w:r w:rsidR="00064CF6">
              <w:rPr>
                <w:noProof/>
                <w:webHidden/>
              </w:rPr>
              <w:instrText xml:space="preserve"> PAGEREF _Toc490466283 \h </w:instrText>
            </w:r>
            <w:r w:rsidR="00064CF6">
              <w:rPr>
                <w:noProof/>
                <w:webHidden/>
              </w:rPr>
            </w:r>
            <w:r w:rsidR="00064CF6">
              <w:rPr>
                <w:noProof/>
                <w:webHidden/>
              </w:rPr>
              <w:fldChar w:fldCharType="separate"/>
            </w:r>
            <w:r w:rsidR="00064CF6">
              <w:rPr>
                <w:noProof/>
                <w:webHidden/>
              </w:rPr>
              <w:t>29</w:t>
            </w:r>
            <w:r w:rsidR="00064CF6">
              <w:rPr>
                <w:noProof/>
                <w:webHidden/>
              </w:rPr>
              <w:fldChar w:fldCharType="end"/>
            </w:r>
          </w:hyperlink>
        </w:p>
        <w:p w14:paraId="1BC9017D" w14:textId="77777777" w:rsidR="00064CF6" w:rsidRDefault="005C6084">
          <w:pPr>
            <w:pStyle w:val="TM4"/>
            <w:tabs>
              <w:tab w:val="left" w:pos="1440"/>
              <w:tab w:val="right" w:leader="dot" w:pos="9063"/>
            </w:tabs>
            <w:rPr>
              <w:rFonts w:cstheme="minorBidi"/>
              <w:noProof/>
              <w:sz w:val="22"/>
              <w:szCs w:val="22"/>
            </w:rPr>
          </w:pPr>
          <w:hyperlink w:anchor="_Toc490466284" w:history="1">
            <w:r w:rsidR="00064CF6" w:rsidRPr="00237C6E">
              <w:rPr>
                <w:rStyle w:val="Lienhypertexte"/>
                <w:noProof/>
              </w:rPr>
              <w:t>I. 8. B.</w:t>
            </w:r>
            <w:r w:rsidR="00064CF6">
              <w:rPr>
                <w:rFonts w:cstheme="minorBidi"/>
                <w:noProof/>
                <w:sz w:val="22"/>
                <w:szCs w:val="22"/>
              </w:rPr>
              <w:tab/>
            </w:r>
            <w:r w:rsidR="00064CF6" w:rsidRPr="00237C6E">
              <w:rPr>
                <w:rStyle w:val="Lienhypertexte"/>
                <w:noProof/>
              </w:rPr>
              <w:t>PET study</w:t>
            </w:r>
            <w:r w:rsidR="00064CF6">
              <w:rPr>
                <w:noProof/>
                <w:webHidden/>
              </w:rPr>
              <w:tab/>
            </w:r>
            <w:r w:rsidR="00064CF6">
              <w:rPr>
                <w:noProof/>
                <w:webHidden/>
              </w:rPr>
              <w:fldChar w:fldCharType="begin"/>
            </w:r>
            <w:r w:rsidR="00064CF6">
              <w:rPr>
                <w:noProof/>
                <w:webHidden/>
              </w:rPr>
              <w:instrText xml:space="preserve"> PAGEREF _Toc490466284 \h </w:instrText>
            </w:r>
            <w:r w:rsidR="00064CF6">
              <w:rPr>
                <w:noProof/>
                <w:webHidden/>
              </w:rPr>
            </w:r>
            <w:r w:rsidR="00064CF6">
              <w:rPr>
                <w:noProof/>
                <w:webHidden/>
              </w:rPr>
              <w:fldChar w:fldCharType="separate"/>
            </w:r>
            <w:r w:rsidR="00064CF6">
              <w:rPr>
                <w:noProof/>
                <w:webHidden/>
              </w:rPr>
              <w:t>29</w:t>
            </w:r>
            <w:r w:rsidR="00064CF6">
              <w:rPr>
                <w:noProof/>
                <w:webHidden/>
              </w:rPr>
              <w:fldChar w:fldCharType="end"/>
            </w:r>
          </w:hyperlink>
        </w:p>
        <w:p w14:paraId="094AD7A8" w14:textId="77777777" w:rsidR="00064CF6" w:rsidRDefault="005C6084">
          <w:pPr>
            <w:pStyle w:val="TM4"/>
            <w:tabs>
              <w:tab w:val="left" w:pos="1440"/>
              <w:tab w:val="right" w:leader="dot" w:pos="9063"/>
            </w:tabs>
            <w:rPr>
              <w:rFonts w:cstheme="minorBidi"/>
              <w:noProof/>
              <w:sz w:val="22"/>
              <w:szCs w:val="22"/>
            </w:rPr>
          </w:pPr>
          <w:hyperlink w:anchor="_Toc490466285" w:history="1">
            <w:r w:rsidR="00064CF6" w:rsidRPr="00237C6E">
              <w:rPr>
                <w:rStyle w:val="Lienhypertexte"/>
                <w:noProof/>
              </w:rPr>
              <w:t>I. 8. C.</w:t>
            </w:r>
            <w:r w:rsidR="00064CF6">
              <w:rPr>
                <w:rFonts w:cstheme="minorBidi"/>
                <w:noProof/>
                <w:sz w:val="22"/>
                <w:szCs w:val="22"/>
              </w:rPr>
              <w:tab/>
            </w:r>
            <w:r w:rsidR="00064CF6" w:rsidRPr="00237C6E">
              <w:rPr>
                <w:rStyle w:val="Lienhypertexte"/>
                <w:noProof/>
              </w:rPr>
              <w:t>Summary and future outlook</w:t>
            </w:r>
            <w:r w:rsidR="00064CF6">
              <w:rPr>
                <w:noProof/>
                <w:webHidden/>
              </w:rPr>
              <w:tab/>
            </w:r>
            <w:r w:rsidR="00064CF6">
              <w:rPr>
                <w:noProof/>
                <w:webHidden/>
              </w:rPr>
              <w:fldChar w:fldCharType="begin"/>
            </w:r>
            <w:r w:rsidR="00064CF6">
              <w:rPr>
                <w:noProof/>
                <w:webHidden/>
              </w:rPr>
              <w:instrText xml:space="preserve"> PAGEREF _Toc490466285 \h </w:instrText>
            </w:r>
            <w:r w:rsidR="00064CF6">
              <w:rPr>
                <w:noProof/>
                <w:webHidden/>
              </w:rPr>
            </w:r>
            <w:r w:rsidR="00064CF6">
              <w:rPr>
                <w:noProof/>
                <w:webHidden/>
              </w:rPr>
              <w:fldChar w:fldCharType="separate"/>
            </w:r>
            <w:r w:rsidR="00064CF6">
              <w:rPr>
                <w:noProof/>
                <w:webHidden/>
              </w:rPr>
              <w:t>29</w:t>
            </w:r>
            <w:r w:rsidR="00064CF6">
              <w:rPr>
                <w:noProof/>
                <w:webHidden/>
              </w:rPr>
              <w:fldChar w:fldCharType="end"/>
            </w:r>
          </w:hyperlink>
        </w:p>
        <w:p w14:paraId="173FF7D7" w14:textId="77777777" w:rsidR="00064CF6" w:rsidRDefault="005C6084">
          <w:pPr>
            <w:pStyle w:val="TM2"/>
            <w:tabs>
              <w:tab w:val="left" w:pos="720"/>
              <w:tab w:val="right" w:leader="dot" w:pos="9063"/>
            </w:tabs>
            <w:rPr>
              <w:rFonts w:cstheme="minorBidi"/>
              <w:smallCaps w:val="0"/>
              <w:noProof/>
              <w:sz w:val="22"/>
              <w:szCs w:val="22"/>
            </w:rPr>
          </w:pPr>
          <w:hyperlink w:anchor="_Toc490466286" w:history="1">
            <w:r w:rsidR="00064CF6" w:rsidRPr="00237C6E">
              <w:rPr>
                <w:rStyle w:val="Lienhypertexte"/>
                <w:noProof/>
              </w:rPr>
              <w:t>III.</w:t>
            </w:r>
            <w:r w:rsidR="00064CF6">
              <w:rPr>
                <w:rFonts w:cstheme="minorBidi"/>
                <w:smallCaps w:val="0"/>
                <w:noProof/>
                <w:sz w:val="22"/>
                <w:szCs w:val="22"/>
              </w:rPr>
              <w:tab/>
            </w:r>
            <w:r w:rsidR="00064CF6" w:rsidRPr="00237C6E">
              <w:rPr>
                <w:rStyle w:val="Lienhypertexte"/>
                <w:noProof/>
              </w:rPr>
              <w:t>Dream content and dream function</w:t>
            </w:r>
            <w:r w:rsidR="00064CF6">
              <w:rPr>
                <w:noProof/>
                <w:webHidden/>
              </w:rPr>
              <w:tab/>
            </w:r>
            <w:r w:rsidR="00064CF6">
              <w:rPr>
                <w:noProof/>
                <w:webHidden/>
              </w:rPr>
              <w:fldChar w:fldCharType="begin"/>
            </w:r>
            <w:r w:rsidR="00064CF6">
              <w:rPr>
                <w:noProof/>
                <w:webHidden/>
              </w:rPr>
              <w:instrText xml:space="preserve"> PAGEREF _Toc490466286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0C13A23D" w14:textId="77777777" w:rsidR="00064CF6" w:rsidRDefault="005C6084">
          <w:pPr>
            <w:pStyle w:val="TM3"/>
            <w:tabs>
              <w:tab w:val="left" w:pos="1200"/>
              <w:tab w:val="right" w:leader="dot" w:pos="9063"/>
            </w:tabs>
            <w:rPr>
              <w:rFonts w:cstheme="minorBidi"/>
              <w:i w:val="0"/>
              <w:iCs w:val="0"/>
              <w:noProof/>
              <w:sz w:val="22"/>
              <w:szCs w:val="22"/>
            </w:rPr>
          </w:pPr>
          <w:hyperlink w:anchor="_Toc490466287" w:history="1">
            <w:r w:rsidR="00064CF6" w:rsidRPr="00237C6E">
              <w:rPr>
                <w:rStyle w:val="Lienhypertexte"/>
                <w:noProof/>
              </w:rPr>
              <w:t>I. 9.</w:t>
            </w:r>
            <w:r w:rsidR="00064CF6">
              <w:rPr>
                <w:rFonts w:cstheme="minorBidi"/>
                <w:i w:val="0"/>
                <w:iCs w:val="0"/>
                <w:noProof/>
                <w:sz w:val="22"/>
                <w:szCs w:val="22"/>
              </w:rPr>
              <w:tab/>
            </w:r>
            <w:r w:rsidR="00064CF6" w:rsidRPr="00237C6E">
              <w:rPr>
                <w:rStyle w:val="Lienhypertexte"/>
                <w:noProof/>
              </w:rPr>
              <w:t>Dream content</w:t>
            </w:r>
            <w:r w:rsidR="00064CF6">
              <w:rPr>
                <w:noProof/>
                <w:webHidden/>
              </w:rPr>
              <w:tab/>
            </w:r>
            <w:r w:rsidR="00064CF6">
              <w:rPr>
                <w:noProof/>
                <w:webHidden/>
              </w:rPr>
              <w:fldChar w:fldCharType="begin"/>
            </w:r>
            <w:r w:rsidR="00064CF6">
              <w:rPr>
                <w:noProof/>
                <w:webHidden/>
              </w:rPr>
              <w:instrText xml:space="preserve"> PAGEREF _Toc490466287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6843BB4D" w14:textId="77777777" w:rsidR="00064CF6" w:rsidRDefault="005C6084">
          <w:pPr>
            <w:pStyle w:val="TM4"/>
            <w:tabs>
              <w:tab w:val="left" w:pos="1440"/>
              <w:tab w:val="right" w:leader="dot" w:pos="9063"/>
            </w:tabs>
            <w:rPr>
              <w:rFonts w:cstheme="minorBidi"/>
              <w:noProof/>
              <w:sz w:val="22"/>
              <w:szCs w:val="22"/>
            </w:rPr>
          </w:pPr>
          <w:hyperlink w:anchor="_Toc490466288" w:history="1">
            <w:r w:rsidR="00064CF6" w:rsidRPr="00237C6E">
              <w:rPr>
                <w:rStyle w:val="Lienhypertexte"/>
                <w:noProof/>
              </w:rPr>
              <w:t>I. 9. A.</w:t>
            </w:r>
            <w:r w:rsidR="00064CF6">
              <w:rPr>
                <w:rFonts w:cstheme="minorBidi"/>
                <w:noProof/>
                <w:sz w:val="22"/>
                <w:szCs w:val="22"/>
              </w:rPr>
              <w:tab/>
            </w:r>
            <w:r w:rsidR="00064CF6" w:rsidRPr="00237C6E">
              <w:rPr>
                <w:rStyle w:val="Lienhypertexte"/>
                <w:noProof/>
              </w:rPr>
              <w:t>Methodology: basic principles of dream content analysis</w:t>
            </w:r>
            <w:r w:rsidR="00064CF6">
              <w:rPr>
                <w:noProof/>
                <w:webHidden/>
              </w:rPr>
              <w:tab/>
            </w:r>
            <w:r w:rsidR="00064CF6">
              <w:rPr>
                <w:noProof/>
                <w:webHidden/>
              </w:rPr>
              <w:fldChar w:fldCharType="begin"/>
            </w:r>
            <w:r w:rsidR="00064CF6">
              <w:rPr>
                <w:noProof/>
                <w:webHidden/>
              </w:rPr>
              <w:instrText xml:space="preserve"> PAGEREF _Toc490466288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09755B35" w14:textId="77777777" w:rsidR="00064CF6" w:rsidRDefault="005C6084">
          <w:pPr>
            <w:pStyle w:val="TM4"/>
            <w:tabs>
              <w:tab w:val="left" w:pos="1440"/>
              <w:tab w:val="right" w:leader="dot" w:pos="9063"/>
            </w:tabs>
            <w:rPr>
              <w:rFonts w:cstheme="minorBidi"/>
              <w:noProof/>
              <w:sz w:val="22"/>
              <w:szCs w:val="22"/>
            </w:rPr>
          </w:pPr>
          <w:hyperlink w:anchor="_Toc490466289" w:history="1">
            <w:r w:rsidR="00064CF6" w:rsidRPr="00237C6E">
              <w:rPr>
                <w:rStyle w:val="Lienhypertexte"/>
                <w:noProof/>
              </w:rPr>
              <w:t>I. 9. B.</w:t>
            </w:r>
            <w:r w:rsidR="00064CF6">
              <w:rPr>
                <w:rFonts w:cstheme="minorBidi"/>
                <w:noProof/>
                <w:sz w:val="22"/>
                <w:szCs w:val="22"/>
              </w:rPr>
              <w:tab/>
            </w:r>
            <w:r w:rsidR="00064CF6" w:rsidRPr="00237C6E">
              <w:rPr>
                <w:rStyle w:val="Lienhypertexte"/>
                <w:noProof/>
              </w:rPr>
              <w:t>Experimental results</w:t>
            </w:r>
            <w:r w:rsidR="00064CF6">
              <w:rPr>
                <w:noProof/>
                <w:webHidden/>
              </w:rPr>
              <w:tab/>
            </w:r>
            <w:r w:rsidR="00064CF6">
              <w:rPr>
                <w:noProof/>
                <w:webHidden/>
              </w:rPr>
              <w:fldChar w:fldCharType="begin"/>
            </w:r>
            <w:r w:rsidR="00064CF6">
              <w:rPr>
                <w:noProof/>
                <w:webHidden/>
              </w:rPr>
              <w:instrText xml:space="preserve"> PAGEREF _Toc490466289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7638B8BF" w14:textId="77777777" w:rsidR="00064CF6" w:rsidRDefault="005C6084">
          <w:pPr>
            <w:pStyle w:val="TM4"/>
            <w:tabs>
              <w:tab w:val="left" w:pos="1440"/>
              <w:tab w:val="right" w:leader="dot" w:pos="9063"/>
            </w:tabs>
            <w:rPr>
              <w:rFonts w:cstheme="minorBidi"/>
              <w:noProof/>
              <w:sz w:val="22"/>
              <w:szCs w:val="22"/>
            </w:rPr>
          </w:pPr>
          <w:hyperlink w:anchor="_Toc490466290" w:history="1">
            <w:r w:rsidR="00064CF6" w:rsidRPr="00237C6E">
              <w:rPr>
                <w:rStyle w:val="Lienhypertexte"/>
                <w:noProof/>
              </w:rPr>
              <w:t>I. 9. C.</w:t>
            </w:r>
            <w:r w:rsidR="00064CF6">
              <w:rPr>
                <w:rFonts w:cstheme="minorBidi"/>
                <w:noProof/>
                <w:sz w:val="22"/>
                <w:szCs w:val="22"/>
              </w:rPr>
              <w:tab/>
            </w:r>
            <w:r w:rsidR="00064CF6" w:rsidRPr="00237C6E">
              <w:rPr>
                <w:rStyle w:val="Lienhypertexte"/>
                <w:noProof/>
              </w:rPr>
              <w:t>The memory sources of dreams</w:t>
            </w:r>
            <w:r w:rsidR="00064CF6">
              <w:rPr>
                <w:noProof/>
                <w:webHidden/>
              </w:rPr>
              <w:tab/>
            </w:r>
            <w:r w:rsidR="00064CF6">
              <w:rPr>
                <w:noProof/>
                <w:webHidden/>
              </w:rPr>
              <w:fldChar w:fldCharType="begin"/>
            </w:r>
            <w:r w:rsidR="00064CF6">
              <w:rPr>
                <w:noProof/>
                <w:webHidden/>
              </w:rPr>
              <w:instrText xml:space="preserve"> PAGEREF _Toc490466290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791475F0" w14:textId="77777777" w:rsidR="00064CF6" w:rsidRDefault="005C6084">
          <w:pPr>
            <w:pStyle w:val="TM3"/>
            <w:tabs>
              <w:tab w:val="left" w:pos="1200"/>
              <w:tab w:val="right" w:leader="dot" w:pos="9063"/>
            </w:tabs>
            <w:rPr>
              <w:rFonts w:cstheme="minorBidi"/>
              <w:i w:val="0"/>
              <w:iCs w:val="0"/>
              <w:noProof/>
              <w:sz w:val="22"/>
              <w:szCs w:val="22"/>
            </w:rPr>
          </w:pPr>
          <w:hyperlink w:anchor="_Toc490466291" w:history="1">
            <w:r w:rsidR="00064CF6" w:rsidRPr="00237C6E">
              <w:rPr>
                <w:rStyle w:val="Lienhypertexte"/>
                <w:noProof/>
              </w:rPr>
              <w:t>I. 10.</w:t>
            </w:r>
            <w:r w:rsidR="00064CF6">
              <w:rPr>
                <w:rFonts w:cstheme="minorBidi"/>
                <w:i w:val="0"/>
                <w:iCs w:val="0"/>
                <w:noProof/>
                <w:sz w:val="22"/>
                <w:szCs w:val="22"/>
              </w:rPr>
              <w:tab/>
            </w:r>
            <w:r w:rsidR="00064CF6" w:rsidRPr="00237C6E">
              <w:rPr>
                <w:rStyle w:val="Lienhypertexte"/>
                <w:noProof/>
              </w:rPr>
              <w:t>The function(s) of dreams</w:t>
            </w:r>
            <w:r w:rsidR="00064CF6">
              <w:rPr>
                <w:noProof/>
                <w:webHidden/>
              </w:rPr>
              <w:tab/>
            </w:r>
            <w:r w:rsidR="00064CF6">
              <w:rPr>
                <w:noProof/>
                <w:webHidden/>
              </w:rPr>
              <w:fldChar w:fldCharType="begin"/>
            </w:r>
            <w:r w:rsidR="00064CF6">
              <w:rPr>
                <w:noProof/>
                <w:webHidden/>
              </w:rPr>
              <w:instrText xml:space="preserve"> PAGEREF _Toc490466291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20FD7073" w14:textId="77777777" w:rsidR="00064CF6" w:rsidRDefault="005C6084">
          <w:pPr>
            <w:pStyle w:val="TM4"/>
            <w:tabs>
              <w:tab w:val="left" w:pos="1680"/>
              <w:tab w:val="right" w:leader="dot" w:pos="9063"/>
            </w:tabs>
            <w:rPr>
              <w:rFonts w:cstheme="minorBidi"/>
              <w:noProof/>
              <w:sz w:val="22"/>
              <w:szCs w:val="22"/>
            </w:rPr>
          </w:pPr>
          <w:hyperlink w:anchor="_Toc490466292" w:history="1">
            <w:r w:rsidR="00064CF6" w:rsidRPr="00237C6E">
              <w:rPr>
                <w:rStyle w:val="Lienhypertexte"/>
                <w:noProof/>
              </w:rPr>
              <w:t>I. 10. A.</w:t>
            </w:r>
            <w:r w:rsidR="00064CF6">
              <w:rPr>
                <w:rFonts w:cstheme="minorBidi"/>
                <w:noProof/>
                <w:sz w:val="22"/>
                <w:szCs w:val="22"/>
              </w:rPr>
              <w:tab/>
            </w:r>
            <w:r w:rsidR="00064CF6" w:rsidRPr="00237C6E">
              <w:rPr>
                <w:rStyle w:val="Lienhypertexte"/>
                <w:noProof/>
              </w:rPr>
              <w:t>Historical perspective</w:t>
            </w:r>
            <w:r w:rsidR="00064CF6">
              <w:rPr>
                <w:noProof/>
                <w:webHidden/>
              </w:rPr>
              <w:tab/>
            </w:r>
            <w:r w:rsidR="00064CF6">
              <w:rPr>
                <w:noProof/>
                <w:webHidden/>
              </w:rPr>
              <w:fldChar w:fldCharType="begin"/>
            </w:r>
            <w:r w:rsidR="00064CF6">
              <w:rPr>
                <w:noProof/>
                <w:webHidden/>
              </w:rPr>
              <w:instrText xml:space="preserve"> PAGEREF _Toc490466292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35CFB3C9" w14:textId="77777777" w:rsidR="00064CF6" w:rsidRDefault="005C6084">
          <w:pPr>
            <w:pStyle w:val="TM4"/>
            <w:tabs>
              <w:tab w:val="left" w:pos="1680"/>
              <w:tab w:val="right" w:leader="dot" w:pos="9063"/>
            </w:tabs>
            <w:rPr>
              <w:rFonts w:cstheme="minorBidi"/>
              <w:noProof/>
              <w:sz w:val="22"/>
              <w:szCs w:val="22"/>
            </w:rPr>
          </w:pPr>
          <w:hyperlink w:anchor="_Toc490466293" w:history="1">
            <w:r w:rsidR="00064CF6" w:rsidRPr="00237C6E">
              <w:rPr>
                <w:rStyle w:val="Lienhypertexte"/>
                <w:noProof/>
              </w:rPr>
              <w:t>I. 10. B.</w:t>
            </w:r>
            <w:r w:rsidR="00064CF6">
              <w:rPr>
                <w:rFonts w:cstheme="minorBidi"/>
                <w:noProof/>
                <w:sz w:val="22"/>
                <w:szCs w:val="22"/>
              </w:rPr>
              <w:tab/>
            </w:r>
            <w:r w:rsidR="00064CF6" w:rsidRPr="00237C6E">
              <w:rPr>
                <w:rStyle w:val="Lienhypertexte"/>
                <w:noProof/>
              </w:rPr>
              <w:t>Emotional regulation</w:t>
            </w:r>
            <w:r w:rsidR="00064CF6">
              <w:rPr>
                <w:noProof/>
                <w:webHidden/>
              </w:rPr>
              <w:tab/>
            </w:r>
            <w:r w:rsidR="00064CF6">
              <w:rPr>
                <w:noProof/>
                <w:webHidden/>
              </w:rPr>
              <w:fldChar w:fldCharType="begin"/>
            </w:r>
            <w:r w:rsidR="00064CF6">
              <w:rPr>
                <w:noProof/>
                <w:webHidden/>
              </w:rPr>
              <w:instrText xml:space="preserve"> PAGEREF _Toc490466293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7C30EED9" w14:textId="77777777" w:rsidR="00064CF6" w:rsidRDefault="005C6084">
          <w:pPr>
            <w:pStyle w:val="TM4"/>
            <w:tabs>
              <w:tab w:val="left" w:pos="1680"/>
              <w:tab w:val="right" w:leader="dot" w:pos="9063"/>
            </w:tabs>
            <w:rPr>
              <w:rFonts w:cstheme="minorBidi"/>
              <w:noProof/>
              <w:sz w:val="22"/>
              <w:szCs w:val="22"/>
            </w:rPr>
          </w:pPr>
          <w:hyperlink w:anchor="_Toc490466294" w:history="1">
            <w:r w:rsidR="00064CF6" w:rsidRPr="00237C6E">
              <w:rPr>
                <w:rStyle w:val="Lienhypertexte"/>
                <w:noProof/>
              </w:rPr>
              <w:t>I. 10. C.</w:t>
            </w:r>
            <w:r w:rsidR="00064CF6">
              <w:rPr>
                <w:rFonts w:cstheme="minorBidi"/>
                <w:noProof/>
                <w:sz w:val="22"/>
                <w:szCs w:val="22"/>
              </w:rPr>
              <w:tab/>
            </w:r>
            <w:r w:rsidR="00064CF6" w:rsidRPr="00237C6E">
              <w:rPr>
                <w:rStyle w:val="Lienhypertexte"/>
                <w:noProof/>
              </w:rPr>
              <w:t>Memory processing</w:t>
            </w:r>
            <w:r w:rsidR="00064CF6">
              <w:rPr>
                <w:noProof/>
                <w:webHidden/>
              </w:rPr>
              <w:tab/>
            </w:r>
            <w:r w:rsidR="00064CF6">
              <w:rPr>
                <w:noProof/>
                <w:webHidden/>
              </w:rPr>
              <w:fldChar w:fldCharType="begin"/>
            </w:r>
            <w:r w:rsidR="00064CF6">
              <w:rPr>
                <w:noProof/>
                <w:webHidden/>
              </w:rPr>
              <w:instrText xml:space="preserve"> PAGEREF _Toc490466294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7C47E9F3" w14:textId="77777777" w:rsidR="00064CF6" w:rsidRDefault="005C6084">
          <w:pPr>
            <w:pStyle w:val="TM4"/>
            <w:tabs>
              <w:tab w:val="left" w:pos="1680"/>
              <w:tab w:val="right" w:leader="dot" w:pos="9063"/>
            </w:tabs>
            <w:rPr>
              <w:rFonts w:cstheme="minorBidi"/>
              <w:noProof/>
              <w:sz w:val="22"/>
              <w:szCs w:val="22"/>
            </w:rPr>
          </w:pPr>
          <w:hyperlink w:anchor="_Toc490466295" w:history="1">
            <w:r w:rsidR="00064CF6" w:rsidRPr="00237C6E">
              <w:rPr>
                <w:rStyle w:val="Lienhypertexte"/>
                <w:noProof/>
              </w:rPr>
              <w:t>I. 10. D.</w:t>
            </w:r>
            <w:r w:rsidR="00064CF6">
              <w:rPr>
                <w:rFonts w:cstheme="minorBidi"/>
                <w:noProof/>
                <w:sz w:val="22"/>
                <w:szCs w:val="22"/>
              </w:rPr>
              <w:tab/>
            </w:r>
            <w:r w:rsidR="00064CF6" w:rsidRPr="00237C6E">
              <w:rPr>
                <w:rStyle w:val="Lienhypertexte"/>
                <w:noProof/>
              </w:rPr>
              <w:t>Others hypotheses</w:t>
            </w:r>
            <w:r w:rsidR="00064CF6">
              <w:rPr>
                <w:noProof/>
                <w:webHidden/>
              </w:rPr>
              <w:tab/>
            </w:r>
            <w:r w:rsidR="00064CF6">
              <w:rPr>
                <w:noProof/>
                <w:webHidden/>
              </w:rPr>
              <w:fldChar w:fldCharType="begin"/>
            </w:r>
            <w:r w:rsidR="00064CF6">
              <w:rPr>
                <w:noProof/>
                <w:webHidden/>
              </w:rPr>
              <w:instrText xml:space="preserve"> PAGEREF _Toc490466295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6DE6F780" w14:textId="77777777" w:rsidR="00064CF6" w:rsidRDefault="005C6084">
          <w:pPr>
            <w:pStyle w:val="TM2"/>
            <w:tabs>
              <w:tab w:val="left" w:pos="720"/>
              <w:tab w:val="right" w:leader="dot" w:pos="9063"/>
            </w:tabs>
            <w:rPr>
              <w:rFonts w:cstheme="minorBidi"/>
              <w:smallCaps w:val="0"/>
              <w:noProof/>
              <w:sz w:val="22"/>
              <w:szCs w:val="22"/>
            </w:rPr>
          </w:pPr>
          <w:hyperlink w:anchor="_Toc490466296" w:history="1">
            <w:r w:rsidR="00064CF6" w:rsidRPr="00237C6E">
              <w:rPr>
                <w:rStyle w:val="Lienhypertexte"/>
                <w:noProof/>
              </w:rPr>
              <w:t>IV.</w:t>
            </w:r>
            <w:r w:rsidR="00064CF6">
              <w:rPr>
                <w:rFonts w:cstheme="minorBidi"/>
                <w:smallCaps w:val="0"/>
                <w:noProof/>
                <w:sz w:val="22"/>
                <w:szCs w:val="22"/>
              </w:rPr>
              <w:tab/>
            </w:r>
            <w:r w:rsidR="00064CF6" w:rsidRPr="00237C6E">
              <w:rPr>
                <w:rStyle w:val="Lienhypertexte"/>
                <w:noProof/>
              </w:rPr>
              <w:t>Hypothesis and objectives</w:t>
            </w:r>
            <w:r w:rsidR="00064CF6">
              <w:rPr>
                <w:noProof/>
                <w:webHidden/>
              </w:rPr>
              <w:tab/>
            </w:r>
            <w:r w:rsidR="00064CF6">
              <w:rPr>
                <w:noProof/>
                <w:webHidden/>
              </w:rPr>
              <w:fldChar w:fldCharType="begin"/>
            </w:r>
            <w:r w:rsidR="00064CF6">
              <w:rPr>
                <w:noProof/>
                <w:webHidden/>
              </w:rPr>
              <w:instrText xml:space="preserve"> PAGEREF _Toc490466296 \h </w:instrText>
            </w:r>
            <w:r w:rsidR="00064CF6">
              <w:rPr>
                <w:noProof/>
                <w:webHidden/>
              </w:rPr>
            </w:r>
            <w:r w:rsidR="00064CF6">
              <w:rPr>
                <w:noProof/>
                <w:webHidden/>
              </w:rPr>
              <w:fldChar w:fldCharType="separate"/>
            </w:r>
            <w:r w:rsidR="00064CF6">
              <w:rPr>
                <w:noProof/>
                <w:webHidden/>
              </w:rPr>
              <w:t>31</w:t>
            </w:r>
            <w:r w:rsidR="00064CF6">
              <w:rPr>
                <w:noProof/>
                <w:webHidden/>
              </w:rPr>
              <w:fldChar w:fldCharType="end"/>
            </w:r>
          </w:hyperlink>
        </w:p>
        <w:p w14:paraId="50B1DCD0" w14:textId="77777777" w:rsidR="00064CF6" w:rsidRDefault="005C6084">
          <w:pPr>
            <w:pStyle w:val="TM3"/>
            <w:tabs>
              <w:tab w:val="left" w:pos="1200"/>
              <w:tab w:val="right" w:leader="dot" w:pos="9063"/>
            </w:tabs>
            <w:rPr>
              <w:rFonts w:cstheme="minorBidi"/>
              <w:i w:val="0"/>
              <w:iCs w:val="0"/>
              <w:noProof/>
              <w:sz w:val="22"/>
              <w:szCs w:val="22"/>
            </w:rPr>
          </w:pPr>
          <w:hyperlink w:anchor="_Toc490466297" w:history="1">
            <w:r w:rsidR="00064CF6" w:rsidRPr="00237C6E">
              <w:rPr>
                <w:rStyle w:val="Lienhypertexte"/>
                <w:noProof/>
              </w:rPr>
              <w:t>I. 11.</w:t>
            </w:r>
            <w:r w:rsidR="00064CF6">
              <w:rPr>
                <w:rFonts w:cstheme="minorBidi"/>
                <w:i w:val="0"/>
                <w:iCs w:val="0"/>
                <w:noProof/>
                <w:sz w:val="22"/>
                <w:szCs w:val="22"/>
              </w:rPr>
              <w:tab/>
            </w:r>
            <w:r w:rsidR="00064CF6" w:rsidRPr="00237C6E">
              <w:rPr>
                <w:rStyle w:val="Lienhypertexte"/>
                <w:noProof/>
              </w:rPr>
              <w:t>Unresolved issues</w:t>
            </w:r>
            <w:r w:rsidR="00064CF6">
              <w:rPr>
                <w:noProof/>
                <w:webHidden/>
              </w:rPr>
              <w:tab/>
            </w:r>
            <w:r w:rsidR="00064CF6">
              <w:rPr>
                <w:noProof/>
                <w:webHidden/>
              </w:rPr>
              <w:fldChar w:fldCharType="begin"/>
            </w:r>
            <w:r w:rsidR="00064CF6">
              <w:rPr>
                <w:noProof/>
                <w:webHidden/>
              </w:rPr>
              <w:instrText xml:space="preserve"> PAGEREF _Toc490466297 \h </w:instrText>
            </w:r>
            <w:r w:rsidR="00064CF6">
              <w:rPr>
                <w:noProof/>
                <w:webHidden/>
              </w:rPr>
            </w:r>
            <w:r w:rsidR="00064CF6">
              <w:rPr>
                <w:noProof/>
                <w:webHidden/>
              </w:rPr>
              <w:fldChar w:fldCharType="separate"/>
            </w:r>
            <w:r w:rsidR="00064CF6">
              <w:rPr>
                <w:noProof/>
                <w:webHidden/>
              </w:rPr>
              <w:t>31</w:t>
            </w:r>
            <w:r w:rsidR="00064CF6">
              <w:rPr>
                <w:noProof/>
                <w:webHidden/>
              </w:rPr>
              <w:fldChar w:fldCharType="end"/>
            </w:r>
          </w:hyperlink>
        </w:p>
        <w:p w14:paraId="52710661" w14:textId="77777777" w:rsidR="00064CF6" w:rsidRDefault="005C6084">
          <w:pPr>
            <w:pStyle w:val="TM4"/>
            <w:tabs>
              <w:tab w:val="left" w:pos="1680"/>
              <w:tab w:val="right" w:leader="dot" w:pos="9063"/>
            </w:tabs>
            <w:rPr>
              <w:rFonts w:cstheme="minorBidi"/>
              <w:noProof/>
              <w:sz w:val="22"/>
              <w:szCs w:val="22"/>
            </w:rPr>
          </w:pPr>
          <w:hyperlink w:anchor="_Toc490466298" w:history="1">
            <w:r w:rsidR="00064CF6" w:rsidRPr="00237C6E">
              <w:rPr>
                <w:rStyle w:val="Lienhypertexte"/>
                <w:noProof/>
              </w:rPr>
              <w:t>I. 11. A.</w:t>
            </w:r>
            <w:r w:rsidR="00064CF6">
              <w:rPr>
                <w:rFonts w:cstheme="minorBidi"/>
                <w:noProof/>
                <w:sz w:val="22"/>
                <w:szCs w:val="22"/>
              </w:rPr>
              <w:tab/>
            </w:r>
            <w:r w:rsidR="00064CF6" w:rsidRPr="00237C6E">
              <w:rPr>
                <w:rStyle w:val="Lienhypertexte"/>
                <w:noProof/>
              </w:rPr>
              <w:t>Differences between HR and LR at awakening</w:t>
            </w:r>
            <w:r w:rsidR="00064CF6">
              <w:rPr>
                <w:noProof/>
                <w:webHidden/>
              </w:rPr>
              <w:tab/>
            </w:r>
            <w:r w:rsidR="00064CF6">
              <w:rPr>
                <w:noProof/>
                <w:webHidden/>
              </w:rPr>
              <w:fldChar w:fldCharType="begin"/>
            </w:r>
            <w:r w:rsidR="00064CF6">
              <w:rPr>
                <w:noProof/>
                <w:webHidden/>
              </w:rPr>
              <w:instrText xml:space="preserve"> PAGEREF _Toc490466298 \h </w:instrText>
            </w:r>
            <w:r w:rsidR="00064CF6">
              <w:rPr>
                <w:noProof/>
                <w:webHidden/>
              </w:rPr>
            </w:r>
            <w:r w:rsidR="00064CF6">
              <w:rPr>
                <w:noProof/>
                <w:webHidden/>
              </w:rPr>
              <w:fldChar w:fldCharType="separate"/>
            </w:r>
            <w:r w:rsidR="00064CF6">
              <w:rPr>
                <w:noProof/>
                <w:webHidden/>
              </w:rPr>
              <w:t>31</w:t>
            </w:r>
            <w:r w:rsidR="00064CF6">
              <w:rPr>
                <w:noProof/>
                <w:webHidden/>
              </w:rPr>
              <w:fldChar w:fldCharType="end"/>
            </w:r>
          </w:hyperlink>
        </w:p>
        <w:p w14:paraId="550EA9E1" w14:textId="77777777" w:rsidR="00064CF6" w:rsidRDefault="005C6084">
          <w:pPr>
            <w:pStyle w:val="TM4"/>
            <w:tabs>
              <w:tab w:val="left" w:pos="1680"/>
              <w:tab w:val="right" w:leader="dot" w:pos="9063"/>
            </w:tabs>
            <w:rPr>
              <w:rFonts w:cstheme="minorBidi"/>
              <w:noProof/>
              <w:sz w:val="22"/>
              <w:szCs w:val="22"/>
            </w:rPr>
          </w:pPr>
          <w:hyperlink w:anchor="_Toc490466299" w:history="1">
            <w:r w:rsidR="00064CF6" w:rsidRPr="00237C6E">
              <w:rPr>
                <w:rStyle w:val="Lienhypertexte"/>
                <w:noProof/>
              </w:rPr>
              <w:t>I. 11. B.</w:t>
            </w:r>
            <w:r w:rsidR="00064CF6">
              <w:rPr>
                <w:rFonts w:cstheme="minorBidi"/>
                <w:noProof/>
                <w:sz w:val="22"/>
                <w:szCs w:val="22"/>
              </w:rPr>
              <w:tab/>
            </w:r>
            <w:r w:rsidR="00064CF6" w:rsidRPr="00237C6E">
              <w:rPr>
                <w:rStyle w:val="Lienhypertexte"/>
                <w:noProof/>
              </w:rPr>
              <w:t>Differences in the micro-structure of HR and LR</w:t>
            </w:r>
            <w:r w:rsidR="00064CF6">
              <w:rPr>
                <w:noProof/>
                <w:webHidden/>
              </w:rPr>
              <w:tab/>
            </w:r>
            <w:r w:rsidR="00064CF6">
              <w:rPr>
                <w:noProof/>
                <w:webHidden/>
              </w:rPr>
              <w:fldChar w:fldCharType="begin"/>
            </w:r>
            <w:r w:rsidR="00064CF6">
              <w:rPr>
                <w:noProof/>
                <w:webHidden/>
              </w:rPr>
              <w:instrText xml:space="preserve"> PAGEREF _Toc490466299 \h </w:instrText>
            </w:r>
            <w:r w:rsidR="00064CF6">
              <w:rPr>
                <w:noProof/>
                <w:webHidden/>
              </w:rPr>
            </w:r>
            <w:r w:rsidR="00064CF6">
              <w:rPr>
                <w:noProof/>
                <w:webHidden/>
              </w:rPr>
              <w:fldChar w:fldCharType="separate"/>
            </w:r>
            <w:r w:rsidR="00064CF6">
              <w:rPr>
                <w:noProof/>
                <w:webHidden/>
              </w:rPr>
              <w:t>31</w:t>
            </w:r>
            <w:r w:rsidR="00064CF6">
              <w:rPr>
                <w:noProof/>
                <w:webHidden/>
              </w:rPr>
              <w:fldChar w:fldCharType="end"/>
            </w:r>
          </w:hyperlink>
        </w:p>
        <w:p w14:paraId="2E97F322" w14:textId="77777777" w:rsidR="00064CF6" w:rsidRDefault="005C6084">
          <w:pPr>
            <w:pStyle w:val="TM4"/>
            <w:tabs>
              <w:tab w:val="left" w:pos="1680"/>
              <w:tab w:val="right" w:leader="dot" w:pos="9063"/>
            </w:tabs>
            <w:rPr>
              <w:rFonts w:cstheme="minorBidi"/>
              <w:noProof/>
              <w:sz w:val="22"/>
              <w:szCs w:val="22"/>
            </w:rPr>
          </w:pPr>
          <w:hyperlink w:anchor="_Toc490466300" w:history="1">
            <w:r w:rsidR="00064CF6" w:rsidRPr="00237C6E">
              <w:rPr>
                <w:rStyle w:val="Lienhypertexte"/>
                <w:noProof/>
              </w:rPr>
              <w:t>I. 11. C.</w:t>
            </w:r>
            <w:r w:rsidR="00064CF6">
              <w:rPr>
                <w:rFonts w:cstheme="minorBidi"/>
                <w:noProof/>
                <w:sz w:val="22"/>
                <w:szCs w:val="22"/>
              </w:rPr>
              <w:tab/>
            </w:r>
            <w:r w:rsidR="00064CF6" w:rsidRPr="00237C6E">
              <w:rPr>
                <w:rStyle w:val="Lienhypertexte"/>
                <w:noProof/>
              </w:rPr>
              <w:t>What are the memory sources of dreaming?</w:t>
            </w:r>
            <w:r w:rsidR="00064CF6">
              <w:rPr>
                <w:noProof/>
                <w:webHidden/>
              </w:rPr>
              <w:tab/>
            </w:r>
            <w:r w:rsidR="00064CF6">
              <w:rPr>
                <w:noProof/>
                <w:webHidden/>
              </w:rPr>
              <w:fldChar w:fldCharType="begin"/>
            </w:r>
            <w:r w:rsidR="00064CF6">
              <w:rPr>
                <w:noProof/>
                <w:webHidden/>
              </w:rPr>
              <w:instrText xml:space="preserve"> PAGEREF _Toc490466300 \h </w:instrText>
            </w:r>
            <w:r w:rsidR="00064CF6">
              <w:rPr>
                <w:noProof/>
                <w:webHidden/>
              </w:rPr>
            </w:r>
            <w:r w:rsidR="00064CF6">
              <w:rPr>
                <w:noProof/>
                <w:webHidden/>
              </w:rPr>
              <w:fldChar w:fldCharType="separate"/>
            </w:r>
            <w:r w:rsidR="00064CF6">
              <w:rPr>
                <w:noProof/>
                <w:webHidden/>
              </w:rPr>
              <w:t>31</w:t>
            </w:r>
            <w:r w:rsidR="00064CF6">
              <w:rPr>
                <w:noProof/>
                <w:webHidden/>
              </w:rPr>
              <w:fldChar w:fldCharType="end"/>
            </w:r>
          </w:hyperlink>
        </w:p>
        <w:p w14:paraId="16572364" w14:textId="77777777" w:rsidR="00064CF6" w:rsidRDefault="005C6084">
          <w:pPr>
            <w:pStyle w:val="TM1"/>
            <w:rPr>
              <w:rFonts w:cstheme="minorBidi"/>
              <w:b w:val="0"/>
              <w:bCs w:val="0"/>
              <w:caps w:val="0"/>
              <w:noProof/>
              <w:sz w:val="22"/>
              <w:szCs w:val="22"/>
            </w:rPr>
          </w:pPr>
          <w:hyperlink w:anchor="_Toc490466301" w:history="1">
            <w:r w:rsidR="00064CF6" w:rsidRPr="00237C6E">
              <w:rPr>
                <w:rStyle w:val="Lienhypertexte"/>
                <w:noProof/>
              </w:rPr>
              <w:t>EXPERIMENTAL RESULTS</w:t>
            </w:r>
            <w:r w:rsidR="00064CF6">
              <w:rPr>
                <w:noProof/>
                <w:webHidden/>
              </w:rPr>
              <w:tab/>
            </w:r>
            <w:r w:rsidR="00064CF6">
              <w:rPr>
                <w:noProof/>
                <w:webHidden/>
              </w:rPr>
              <w:fldChar w:fldCharType="begin"/>
            </w:r>
            <w:r w:rsidR="00064CF6">
              <w:rPr>
                <w:noProof/>
                <w:webHidden/>
              </w:rPr>
              <w:instrText xml:space="preserve"> PAGEREF _Toc490466301 \h </w:instrText>
            </w:r>
            <w:r w:rsidR="00064CF6">
              <w:rPr>
                <w:noProof/>
                <w:webHidden/>
              </w:rPr>
            </w:r>
            <w:r w:rsidR="00064CF6">
              <w:rPr>
                <w:noProof/>
                <w:webHidden/>
              </w:rPr>
              <w:fldChar w:fldCharType="separate"/>
            </w:r>
            <w:r w:rsidR="00064CF6">
              <w:rPr>
                <w:noProof/>
                <w:webHidden/>
              </w:rPr>
              <w:t>32</w:t>
            </w:r>
            <w:r w:rsidR="00064CF6">
              <w:rPr>
                <w:noProof/>
                <w:webHidden/>
              </w:rPr>
              <w:fldChar w:fldCharType="end"/>
            </w:r>
          </w:hyperlink>
        </w:p>
        <w:p w14:paraId="27F5641C" w14:textId="77777777" w:rsidR="00064CF6" w:rsidRDefault="005C6084">
          <w:pPr>
            <w:pStyle w:val="TM1"/>
            <w:rPr>
              <w:rFonts w:cstheme="minorBidi"/>
              <w:b w:val="0"/>
              <w:bCs w:val="0"/>
              <w:caps w:val="0"/>
              <w:noProof/>
              <w:sz w:val="22"/>
              <w:szCs w:val="22"/>
            </w:rPr>
          </w:pPr>
          <w:hyperlink w:anchor="_Toc490466302" w:history="1">
            <w:r w:rsidR="00064CF6" w:rsidRPr="00237C6E">
              <w:rPr>
                <w:rStyle w:val="Lienhypertexte"/>
                <w:noProof/>
              </w:rPr>
              <w:t>METHODOLOGICAL DEVELOPMENT</w:t>
            </w:r>
            <w:r w:rsidR="00064CF6">
              <w:rPr>
                <w:noProof/>
                <w:webHidden/>
              </w:rPr>
              <w:tab/>
            </w:r>
            <w:r w:rsidR="00064CF6">
              <w:rPr>
                <w:noProof/>
                <w:webHidden/>
              </w:rPr>
              <w:fldChar w:fldCharType="begin"/>
            </w:r>
            <w:r w:rsidR="00064CF6">
              <w:rPr>
                <w:noProof/>
                <w:webHidden/>
              </w:rPr>
              <w:instrText xml:space="preserve"> PAGEREF _Toc490466302 \h </w:instrText>
            </w:r>
            <w:r w:rsidR="00064CF6">
              <w:rPr>
                <w:noProof/>
                <w:webHidden/>
              </w:rPr>
            </w:r>
            <w:r w:rsidR="00064CF6">
              <w:rPr>
                <w:noProof/>
                <w:webHidden/>
              </w:rPr>
              <w:fldChar w:fldCharType="separate"/>
            </w:r>
            <w:r w:rsidR="00064CF6">
              <w:rPr>
                <w:noProof/>
                <w:webHidden/>
              </w:rPr>
              <w:t>33</w:t>
            </w:r>
            <w:r w:rsidR="00064CF6">
              <w:rPr>
                <w:noProof/>
                <w:webHidden/>
              </w:rPr>
              <w:fldChar w:fldCharType="end"/>
            </w:r>
          </w:hyperlink>
        </w:p>
        <w:p w14:paraId="0C0E432B" w14:textId="77777777" w:rsidR="00064CF6" w:rsidRDefault="005C6084">
          <w:pPr>
            <w:pStyle w:val="TM1"/>
            <w:rPr>
              <w:rFonts w:cstheme="minorBidi"/>
              <w:b w:val="0"/>
              <w:bCs w:val="0"/>
              <w:caps w:val="0"/>
              <w:noProof/>
              <w:sz w:val="22"/>
              <w:szCs w:val="22"/>
            </w:rPr>
          </w:pPr>
          <w:hyperlink w:anchor="_Toc490466303" w:history="1">
            <w:r w:rsidR="00064CF6" w:rsidRPr="00237C6E">
              <w:rPr>
                <w:rStyle w:val="Lienhypertexte"/>
                <w:noProof/>
              </w:rPr>
              <w:t>GENERAL DISCUSSION</w:t>
            </w:r>
            <w:r w:rsidR="00064CF6">
              <w:rPr>
                <w:noProof/>
                <w:webHidden/>
              </w:rPr>
              <w:tab/>
            </w:r>
            <w:r w:rsidR="00064CF6">
              <w:rPr>
                <w:noProof/>
                <w:webHidden/>
              </w:rPr>
              <w:fldChar w:fldCharType="begin"/>
            </w:r>
            <w:r w:rsidR="00064CF6">
              <w:rPr>
                <w:noProof/>
                <w:webHidden/>
              </w:rPr>
              <w:instrText xml:space="preserve"> PAGEREF _Toc490466303 \h </w:instrText>
            </w:r>
            <w:r w:rsidR="00064CF6">
              <w:rPr>
                <w:noProof/>
                <w:webHidden/>
              </w:rPr>
            </w:r>
            <w:r w:rsidR="00064CF6">
              <w:rPr>
                <w:noProof/>
                <w:webHidden/>
              </w:rPr>
              <w:fldChar w:fldCharType="separate"/>
            </w:r>
            <w:r w:rsidR="00064CF6">
              <w:rPr>
                <w:noProof/>
                <w:webHidden/>
              </w:rPr>
              <w:t>34</w:t>
            </w:r>
            <w:r w:rsidR="00064CF6">
              <w:rPr>
                <w:noProof/>
                <w:webHidden/>
              </w:rPr>
              <w:fldChar w:fldCharType="end"/>
            </w:r>
          </w:hyperlink>
        </w:p>
        <w:p w14:paraId="1A33768E" w14:textId="77777777" w:rsidR="00064CF6" w:rsidRDefault="005C6084">
          <w:pPr>
            <w:pStyle w:val="TM1"/>
            <w:rPr>
              <w:rFonts w:cstheme="minorBidi"/>
              <w:b w:val="0"/>
              <w:bCs w:val="0"/>
              <w:caps w:val="0"/>
              <w:noProof/>
              <w:sz w:val="22"/>
              <w:szCs w:val="22"/>
            </w:rPr>
          </w:pPr>
          <w:hyperlink w:anchor="_Toc490466304" w:history="1">
            <w:r w:rsidR="00064CF6" w:rsidRPr="00237C6E">
              <w:rPr>
                <w:rStyle w:val="Lienhypertexte"/>
                <w:noProof/>
              </w:rPr>
              <w:t>ANNEXES</w:t>
            </w:r>
            <w:r w:rsidR="00064CF6">
              <w:rPr>
                <w:noProof/>
                <w:webHidden/>
              </w:rPr>
              <w:tab/>
            </w:r>
            <w:r w:rsidR="00064CF6">
              <w:rPr>
                <w:noProof/>
                <w:webHidden/>
              </w:rPr>
              <w:fldChar w:fldCharType="begin"/>
            </w:r>
            <w:r w:rsidR="00064CF6">
              <w:rPr>
                <w:noProof/>
                <w:webHidden/>
              </w:rPr>
              <w:instrText xml:space="preserve"> PAGEREF _Toc490466304 \h </w:instrText>
            </w:r>
            <w:r w:rsidR="00064CF6">
              <w:rPr>
                <w:noProof/>
                <w:webHidden/>
              </w:rPr>
            </w:r>
            <w:r w:rsidR="00064CF6">
              <w:rPr>
                <w:noProof/>
                <w:webHidden/>
              </w:rPr>
              <w:fldChar w:fldCharType="separate"/>
            </w:r>
            <w:r w:rsidR="00064CF6">
              <w:rPr>
                <w:noProof/>
                <w:webHidden/>
              </w:rPr>
              <w:t>35</w:t>
            </w:r>
            <w:r w:rsidR="00064CF6">
              <w:rPr>
                <w:noProof/>
                <w:webHidden/>
              </w:rPr>
              <w:fldChar w:fldCharType="end"/>
            </w:r>
          </w:hyperlink>
        </w:p>
        <w:p w14:paraId="4357E653" w14:textId="77777777" w:rsidR="00064CF6" w:rsidRDefault="005C6084">
          <w:pPr>
            <w:pStyle w:val="TM1"/>
            <w:rPr>
              <w:rFonts w:cstheme="minorBidi"/>
              <w:b w:val="0"/>
              <w:bCs w:val="0"/>
              <w:caps w:val="0"/>
              <w:noProof/>
              <w:sz w:val="22"/>
              <w:szCs w:val="22"/>
            </w:rPr>
          </w:pPr>
          <w:hyperlink w:anchor="_Toc490466305" w:history="1">
            <w:r w:rsidR="00064CF6" w:rsidRPr="00237C6E">
              <w:rPr>
                <w:rStyle w:val="Lienhypertexte"/>
                <w:noProof/>
              </w:rPr>
              <w:t>REFERENCES</w:t>
            </w:r>
            <w:r w:rsidR="00064CF6">
              <w:rPr>
                <w:noProof/>
                <w:webHidden/>
              </w:rPr>
              <w:tab/>
            </w:r>
            <w:r w:rsidR="00064CF6">
              <w:rPr>
                <w:noProof/>
                <w:webHidden/>
              </w:rPr>
              <w:fldChar w:fldCharType="begin"/>
            </w:r>
            <w:r w:rsidR="00064CF6">
              <w:rPr>
                <w:noProof/>
                <w:webHidden/>
              </w:rPr>
              <w:instrText xml:space="preserve"> PAGEREF _Toc490466305 \h </w:instrText>
            </w:r>
            <w:r w:rsidR="00064CF6">
              <w:rPr>
                <w:noProof/>
                <w:webHidden/>
              </w:rPr>
            </w:r>
            <w:r w:rsidR="00064CF6">
              <w:rPr>
                <w:noProof/>
                <w:webHidden/>
              </w:rPr>
              <w:fldChar w:fldCharType="separate"/>
            </w:r>
            <w:r w:rsidR="00064CF6">
              <w:rPr>
                <w:noProof/>
                <w:webHidden/>
              </w:rPr>
              <w:t>36</w:t>
            </w:r>
            <w:r w:rsidR="00064CF6">
              <w:rPr>
                <w:noProof/>
                <w:webHidden/>
              </w:rPr>
              <w:fldChar w:fldCharType="end"/>
            </w:r>
          </w:hyperlink>
        </w:p>
        <w:p w14:paraId="61D32C23" w14:textId="70D7BF2C" w:rsidR="00E8570D" w:rsidRDefault="009306E8" w:rsidP="00A06F55">
          <w:r>
            <w:rPr>
              <w:rFonts w:asciiTheme="minorHAnsi" w:hAnsiTheme="minorHAnsi" w:cstheme="minorHAnsi"/>
              <w:sz w:val="20"/>
              <w:szCs w:val="24"/>
            </w:rPr>
            <w:fldChar w:fldCharType="end"/>
          </w:r>
        </w:p>
      </w:sdtContent>
    </w:sdt>
    <w:p w14:paraId="7D511E24" w14:textId="77777777" w:rsidR="00A8104E" w:rsidRDefault="00A8104E" w:rsidP="00D249CA">
      <w:r>
        <w:br w:type="page"/>
      </w:r>
    </w:p>
    <w:p w14:paraId="2BFE4CB5" w14:textId="320E4593" w:rsidR="007F080B" w:rsidRDefault="004900F5" w:rsidP="003A78B4">
      <w:pPr>
        <w:pStyle w:val="Partie"/>
      </w:pPr>
      <w:bookmarkStart w:id="3" w:name="_Toc490466248"/>
      <w:r>
        <w:t>LIST OF PUBLICATIONS</w:t>
      </w:r>
      <w:bookmarkEnd w:id="3"/>
    </w:p>
    <w:p w14:paraId="546D9A5F" w14:textId="77777777" w:rsidR="00D104C9" w:rsidRDefault="00D104C9" w:rsidP="00760B85">
      <w:pPr>
        <w:rPr>
          <w:b/>
        </w:rPr>
      </w:pPr>
    </w:p>
    <w:p w14:paraId="1DB7704E" w14:textId="497EBFFB" w:rsidR="00760B85" w:rsidRPr="00D5559C" w:rsidRDefault="00760B85" w:rsidP="00760B85">
      <w:pPr>
        <w:rPr>
          <w:b/>
        </w:rPr>
      </w:pPr>
      <w:r w:rsidRPr="00D5559C">
        <w:rPr>
          <w:b/>
        </w:rPr>
        <w:t>Peer-reviewed publications</w:t>
      </w:r>
    </w:p>
    <w:p w14:paraId="71A10662" w14:textId="77777777" w:rsidR="00760B85" w:rsidRDefault="00760B85" w:rsidP="00760B85"/>
    <w:p w14:paraId="1E97ED0F" w14:textId="5222C138" w:rsidR="00760B85" w:rsidRPr="00760B85" w:rsidRDefault="00760B85" w:rsidP="00760B85">
      <w:pPr>
        <w:rPr>
          <w:b/>
        </w:rPr>
      </w:pPr>
      <w:r w:rsidRPr="00760B85">
        <w:rPr>
          <w:b/>
        </w:rPr>
        <w:t>Submitted or under review</w:t>
      </w:r>
    </w:p>
    <w:p w14:paraId="1A5B6753" w14:textId="77777777" w:rsidR="00760B85" w:rsidRDefault="00760B85" w:rsidP="00760B85"/>
    <w:p w14:paraId="3F9796CC" w14:textId="3580DA11" w:rsidR="00760B85" w:rsidRDefault="00760B85" w:rsidP="00760B85">
      <w:pPr>
        <w:rPr>
          <w:b/>
        </w:rPr>
      </w:pPr>
      <w:r w:rsidRPr="00760B85">
        <w:rPr>
          <w:b/>
        </w:rPr>
        <w:t>In preparation</w:t>
      </w:r>
    </w:p>
    <w:p w14:paraId="13BE0CA4" w14:textId="77777777" w:rsidR="00681497" w:rsidRDefault="00681497" w:rsidP="00760B85">
      <w:pPr>
        <w:rPr>
          <w:b/>
        </w:rPr>
      </w:pPr>
    </w:p>
    <w:p w14:paraId="1094ABE1" w14:textId="4BDDB6E3" w:rsidR="006D3E74" w:rsidRPr="00681497" w:rsidRDefault="00681497" w:rsidP="00681497">
      <w:r w:rsidRPr="00681497">
        <w:rPr>
          <w:b/>
        </w:rPr>
        <w:t>*</w:t>
      </w:r>
      <w:r>
        <w:rPr>
          <w:b/>
        </w:rPr>
        <w:t xml:space="preserve"> </w:t>
      </w:r>
      <w:r w:rsidR="006D3E74" w:rsidRPr="00681497">
        <w:t xml:space="preserve">The authors </w:t>
      </w:r>
      <w:r w:rsidRPr="00681497">
        <w:t>contributed</w:t>
      </w:r>
      <w:r w:rsidR="006D3E74" w:rsidRPr="00681497">
        <w:t xml:space="preserve"> equally to this work</w:t>
      </w:r>
    </w:p>
    <w:p w14:paraId="55D17885" w14:textId="77777777" w:rsidR="00BF6464" w:rsidRDefault="00BF6464" w:rsidP="00D249CA">
      <w:r>
        <w:br w:type="page"/>
      </w:r>
    </w:p>
    <w:p w14:paraId="546A97D7" w14:textId="73385978" w:rsidR="00451D36" w:rsidRPr="003A78B4" w:rsidRDefault="00FC6885" w:rsidP="00451D36">
      <w:pPr>
        <w:pStyle w:val="Partie"/>
      </w:pPr>
      <w:bookmarkStart w:id="4" w:name="_Toc490466249"/>
      <w:r>
        <w:t xml:space="preserve">LIST OF </w:t>
      </w:r>
      <w:r w:rsidR="002053F7">
        <w:t>ACRONYM</w:t>
      </w:r>
      <w:r w:rsidR="00954560" w:rsidRPr="003A78B4">
        <w:t>S</w:t>
      </w:r>
      <w:bookmarkEnd w:id="4"/>
    </w:p>
    <w:p w14:paraId="6483BBA3" w14:textId="77777777" w:rsidR="00954560" w:rsidRDefault="00954560" w:rsidP="00D249CA">
      <w:r>
        <w:br w:type="page"/>
      </w:r>
    </w:p>
    <w:p w14:paraId="51DD8507" w14:textId="1A4A2696" w:rsidR="00451D36" w:rsidRDefault="00565B07" w:rsidP="00451D36">
      <w:pPr>
        <w:pStyle w:val="Partie"/>
      </w:pPr>
      <w:bookmarkStart w:id="5" w:name="_Toc490466250"/>
      <w:r>
        <w:t>FIGURES AND TABLES</w:t>
      </w:r>
      <w:bookmarkEnd w:id="5"/>
    </w:p>
    <w:p w14:paraId="03BC482F" w14:textId="3A4538CE" w:rsidR="00451D36" w:rsidRDefault="00451D36" w:rsidP="00451D36">
      <w:r>
        <w:br w:type="page"/>
      </w:r>
    </w:p>
    <w:p w14:paraId="5379E8A9" w14:textId="77777777" w:rsidR="00354499" w:rsidRPr="00334756" w:rsidRDefault="00354499" w:rsidP="00354499">
      <w:pPr>
        <w:pStyle w:val="Partie"/>
        <w:rPr>
          <w:lang w:val="fr-FR"/>
        </w:rPr>
      </w:pPr>
      <w:bookmarkStart w:id="6" w:name="_Toc490466251"/>
      <w:r w:rsidRPr="00334756">
        <w:rPr>
          <w:lang w:val="fr-FR"/>
        </w:rPr>
        <w:t>ACKNOWLEDGMENTS</w:t>
      </w:r>
      <w:bookmarkEnd w:id="6"/>
    </w:p>
    <w:p w14:paraId="7DA164CB" w14:textId="2253A1E7" w:rsidR="00354499" w:rsidRPr="00334756" w:rsidRDefault="00354499">
      <w:pPr>
        <w:spacing w:after="200" w:line="276" w:lineRule="auto"/>
        <w:jc w:val="left"/>
        <w:rPr>
          <w:rFonts w:ascii="Georgia" w:hAnsi="Georgia"/>
          <w:sz w:val="60"/>
          <w:szCs w:val="60"/>
          <w:lang w:val="fr-FR"/>
        </w:rPr>
      </w:pPr>
      <w:r w:rsidRPr="00334756">
        <w:rPr>
          <w:lang w:val="fr-FR"/>
        </w:rPr>
        <w:br w:type="page"/>
      </w:r>
    </w:p>
    <w:p w14:paraId="77DE8960" w14:textId="77777777" w:rsidR="00A93C52" w:rsidRDefault="00A93C52" w:rsidP="00056E0C">
      <w:pPr>
        <w:pStyle w:val="Partie"/>
        <w:rPr>
          <w:lang w:val="fr-FR"/>
        </w:rPr>
      </w:pPr>
    </w:p>
    <w:p w14:paraId="2CC258E6" w14:textId="6026A1CF" w:rsidR="00C25137" w:rsidRDefault="0080175B" w:rsidP="00056E0C">
      <w:pPr>
        <w:pStyle w:val="Partie"/>
        <w:rPr>
          <w:lang w:val="fr-FR"/>
        </w:rPr>
      </w:pPr>
      <w:bookmarkStart w:id="7" w:name="_Toc490466252"/>
      <w:r w:rsidRPr="00334756">
        <w:rPr>
          <w:lang w:val="fr-FR"/>
        </w:rPr>
        <w:t>GENERAL INTRODUCTION</w:t>
      </w:r>
      <w:bookmarkEnd w:id="7"/>
    </w:p>
    <w:p w14:paraId="1CF8FC5F" w14:textId="77777777" w:rsidR="009B51B0" w:rsidRDefault="009B51B0">
      <w:pPr>
        <w:spacing w:after="200" w:line="276" w:lineRule="auto"/>
        <w:jc w:val="left"/>
        <w:rPr>
          <w:lang w:val="fr-FR"/>
        </w:rPr>
      </w:pPr>
      <w:r>
        <w:rPr>
          <w:lang w:val="fr-FR"/>
        </w:rPr>
        <w:br w:type="page"/>
      </w:r>
    </w:p>
    <w:p w14:paraId="451A6F72" w14:textId="3EE61D25" w:rsidR="00C25137" w:rsidRDefault="00C25137">
      <w:pPr>
        <w:spacing w:after="200" w:line="276" w:lineRule="auto"/>
        <w:jc w:val="left"/>
        <w:rPr>
          <w:rFonts w:ascii="Georgia" w:hAnsi="Georgia"/>
          <w:sz w:val="60"/>
          <w:szCs w:val="60"/>
          <w:lang w:val="fr-FR"/>
        </w:rPr>
      </w:pPr>
      <w:r>
        <w:rPr>
          <w:lang w:val="fr-FR"/>
        </w:rPr>
        <w:br w:type="page"/>
      </w:r>
    </w:p>
    <w:p w14:paraId="188FCFE1" w14:textId="0A9F12FB" w:rsidR="00C46098" w:rsidRPr="00334756" w:rsidRDefault="00C25137" w:rsidP="00A628CB">
      <w:pPr>
        <w:jc w:val="center"/>
        <w:rPr>
          <w:lang w:val="fr-FR"/>
        </w:rPr>
      </w:pPr>
      <w:r>
        <w:rPr>
          <w:noProof/>
        </w:rPr>
        <w:drawing>
          <wp:inline distT="0" distB="0" distL="0" distR="0" wp14:anchorId="13A7D6FE" wp14:editId="25FCC18B">
            <wp:extent cx="5466083" cy="7920000"/>
            <wp:effectExtent l="0" t="0" r="127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ndville_Une_promenade_dans_le_ciel_-color1.jpeg"/>
                    <pic:cNvPicPr/>
                  </pic:nvPicPr>
                  <pic:blipFill rotWithShape="1">
                    <a:blip r:embed="rId9">
                      <a:clrChange>
                        <a:clrFrom>
                          <a:srgbClr val="E1E5F0"/>
                        </a:clrFrom>
                        <a:clrTo>
                          <a:srgbClr val="E1E5F0">
                            <a:alpha val="0"/>
                          </a:srgbClr>
                        </a:clrTo>
                      </a:clrChange>
                      <a:extLst>
                        <a:ext uri="{28A0092B-C50C-407E-A947-70E740481C1C}">
                          <a14:useLocalDpi xmlns:a14="http://schemas.microsoft.com/office/drawing/2010/main" val="0"/>
                        </a:ext>
                      </a:extLst>
                    </a:blip>
                    <a:srcRect b="5810"/>
                    <a:stretch/>
                  </pic:blipFill>
                  <pic:spPr bwMode="auto">
                    <a:xfrm>
                      <a:off x="0" y="0"/>
                      <a:ext cx="5466083" cy="7920000"/>
                    </a:xfrm>
                    <a:prstGeom prst="rect">
                      <a:avLst/>
                    </a:prstGeom>
                    <a:ln>
                      <a:noFill/>
                    </a:ln>
                    <a:extLst>
                      <a:ext uri="{53640926-AAD7-44D8-BBD7-CCE9431645EC}">
                        <a14:shadowObscured xmlns:a14="http://schemas.microsoft.com/office/drawing/2010/main"/>
                      </a:ext>
                    </a:extLst>
                  </pic:spPr>
                </pic:pic>
              </a:graphicData>
            </a:graphic>
          </wp:inline>
        </w:drawing>
      </w:r>
    </w:p>
    <w:p w14:paraId="6C99AD36" w14:textId="77777777" w:rsidR="00305648" w:rsidRDefault="00305648" w:rsidP="00C25137">
      <w:pPr>
        <w:jc w:val="right"/>
        <w:rPr>
          <w:lang w:val="fr-FR"/>
        </w:rPr>
      </w:pPr>
    </w:p>
    <w:p w14:paraId="2B595A02" w14:textId="5272482C" w:rsidR="00C25137" w:rsidRDefault="00B67BA9" w:rsidP="00C25137">
      <w:pPr>
        <w:jc w:val="right"/>
        <w:rPr>
          <w:lang w:val="fr-FR"/>
        </w:rPr>
      </w:pPr>
      <w:r>
        <w:rPr>
          <w:lang w:val="fr-FR"/>
        </w:rPr>
        <w:t xml:space="preserve">Jean-Jacques </w:t>
      </w:r>
      <w:r w:rsidR="00C25137">
        <w:rPr>
          <w:lang w:val="fr-FR"/>
        </w:rPr>
        <w:t xml:space="preserve">Grandville. </w:t>
      </w:r>
      <w:r w:rsidR="00C25137" w:rsidRPr="00C25137">
        <w:rPr>
          <w:i/>
          <w:lang w:val="fr-FR"/>
        </w:rPr>
        <w:t>Second rêve –Une promenade dans le ciel</w:t>
      </w:r>
      <w:r w:rsidR="00C25137">
        <w:rPr>
          <w:lang w:val="fr-FR"/>
        </w:rPr>
        <w:t>, 1847</w:t>
      </w:r>
    </w:p>
    <w:p w14:paraId="36D92C9F" w14:textId="77777777" w:rsidR="009E43B3" w:rsidRDefault="009E43B3" w:rsidP="00D249CA">
      <w:pPr>
        <w:rPr>
          <w:lang w:val="fr-FR"/>
        </w:rPr>
      </w:pPr>
      <w:r w:rsidRPr="00334756">
        <w:rPr>
          <w:lang w:val="fr-FR"/>
        </w:rPr>
        <w:br w:type="page"/>
      </w:r>
    </w:p>
    <w:p w14:paraId="4491AB06" w14:textId="58405D8E" w:rsidR="005F7A87" w:rsidRDefault="00C12AB9" w:rsidP="00D249CA">
      <w:pPr>
        <w:pStyle w:val="Titre"/>
      </w:pPr>
      <w:bookmarkStart w:id="8" w:name="_Toc490466253"/>
      <w:r>
        <w:t>The science of sleep and dreams</w:t>
      </w:r>
      <w:bookmarkEnd w:id="8"/>
    </w:p>
    <w:p w14:paraId="69C534E9" w14:textId="1CA9F0BF" w:rsidR="00840CE3" w:rsidRPr="00A44045" w:rsidRDefault="00A44045" w:rsidP="0074462A">
      <w:pPr>
        <w:pStyle w:val="Citation"/>
      </w:pPr>
      <w:r w:rsidRPr="00A44045">
        <w:t xml:space="preserve">« </w:t>
      </w:r>
      <w:r w:rsidR="007A2648" w:rsidRPr="007A2648">
        <w:t>Dream science holds an intermediate position between history and biology. It is a science of observation, because observation is an essential part of it, but it is also an historical science in the sense that the elapsed dream can never be reenacted and is therefore investigated, not directly, but through memory.</w:t>
      </w:r>
      <w:r>
        <w:t xml:space="preserve"> </w:t>
      </w:r>
      <w:r w:rsidRPr="00A44045">
        <w:t>»</w:t>
      </w:r>
    </w:p>
    <w:p w14:paraId="7FD1695D" w14:textId="77777777" w:rsidR="007A2648" w:rsidRPr="004C02A1" w:rsidRDefault="007A2648" w:rsidP="00A44045">
      <w:pPr>
        <w:pStyle w:val="Citation"/>
        <w:rPr>
          <w:lang w:val="fr-FR"/>
        </w:rPr>
      </w:pPr>
      <w:r w:rsidRPr="004C02A1">
        <w:rPr>
          <w:lang w:val="fr-FR"/>
        </w:rPr>
        <w:t>Yves Delage. Le rêve. Etude psychologique, philosophique et littéraire. 1920</w:t>
      </w:r>
    </w:p>
    <w:p w14:paraId="19D90A6F" w14:textId="4059B349" w:rsidR="00C91717" w:rsidRPr="00425F08" w:rsidRDefault="00C1191D" w:rsidP="00D249CA">
      <w:pPr>
        <w:pStyle w:val="Titre1"/>
      </w:pPr>
      <w:bookmarkStart w:id="9" w:name="_Toc490466254"/>
      <w:r>
        <w:t>Dreams</w:t>
      </w:r>
      <w:bookmarkEnd w:id="9"/>
    </w:p>
    <w:p w14:paraId="2E055A61" w14:textId="302E2318" w:rsidR="00471E4D" w:rsidRDefault="002018D2" w:rsidP="00D249CA">
      <w:pPr>
        <w:pStyle w:val="Titre2"/>
      </w:pPr>
      <w:bookmarkStart w:id="10" w:name="_Toc490466255"/>
      <w:r>
        <w:t xml:space="preserve">Modern </w:t>
      </w:r>
      <w:r w:rsidR="00CA6FD3">
        <w:t>d</w:t>
      </w:r>
      <w:r w:rsidR="00112EBE">
        <w:t>efinition</w:t>
      </w:r>
      <w:bookmarkEnd w:id="10"/>
      <w:r w:rsidR="00112EBE">
        <w:t xml:space="preserve"> </w:t>
      </w:r>
    </w:p>
    <w:p w14:paraId="2CFFD5C8" w14:textId="2A23DB61" w:rsidR="008208BB" w:rsidRDefault="00D249CA" w:rsidP="00847791">
      <w:pPr>
        <w:rPr>
          <w:rStyle w:val="hvr"/>
        </w:rPr>
      </w:pPr>
      <w:r w:rsidRPr="00D249CA">
        <w:t xml:space="preserve">According to the </w:t>
      </w:r>
      <w:r w:rsidR="00A41D10">
        <w:t>Cambridge Dictionary</w:t>
      </w:r>
      <w:r w:rsidRPr="00D249CA">
        <w:t xml:space="preserve">, a dream is a </w:t>
      </w:r>
      <w:r w:rsidR="00A41D10" w:rsidRPr="0019220E">
        <w:rPr>
          <w:i/>
        </w:rPr>
        <w:t>“</w:t>
      </w:r>
      <w:r w:rsidR="00A41D10" w:rsidRPr="0019220E">
        <w:rPr>
          <w:rStyle w:val="hvr"/>
          <w:i/>
        </w:rPr>
        <w:t xml:space="preserve">series of events or images that happen in </w:t>
      </w:r>
      <w:r w:rsidR="00A6350F" w:rsidRPr="0019220E">
        <w:rPr>
          <w:rStyle w:val="hvr"/>
          <w:i/>
        </w:rPr>
        <w:t>the</w:t>
      </w:r>
      <w:r w:rsidR="00A41D10" w:rsidRPr="0019220E">
        <w:rPr>
          <w:rStyle w:val="hvr"/>
          <w:i/>
        </w:rPr>
        <w:t xml:space="preserve"> mind when </w:t>
      </w:r>
      <w:r w:rsidR="00330D70" w:rsidRPr="0019220E">
        <w:rPr>
          <w:rStyle w:val="hvr"/>
          <w:i/>
        </w:rPr>
        <w:t>one is</w:t>
      </w:r>
      <w:r w:rsidR="00A41D10" w:rsidRPr="0019220E">
        <w:rPr>
          <w:rStyle w:val="hvr"/>
          <w:i/>
        </w:rPr>
        <w:t xml:space="preserve"> sleeping”</w:t>
      </w:r>
      <w:r w:rsidR="00563127">
        <w:rPr>
          <w:rStyle w:val="hvr"/>
        </w:rPr>
        <w:t>.</w:t>
      </w:r>
      <w:r w:rsidR="00592095">
        <w:rPr>
          <w:rStyle w:val="hvr"/>
        </w:rPr>
        <w:t xml:space="preserve"> </w:t>
      </w:r>
      <w:r w:rsidR="003D3537">
        <w:rPr>
          <w:rStyle w:val="hvr"/>
        </w:rPr>
        <w:t>This vague definition illustrates quite clearly how little we know about dream</w:t>
      </w:r>
      <w:r w:rsidR="004369A6">
        <w:rPr>
          <w:rStyle w:val="hvr"/>
        </w:rPr>
        <w:t>s</w:t>
      </w:r>
      <w:r w:rsidR="00926BFC">
        <w:rPr>
          <w:rStyle w:val="hvr"/>
        </w:rPr>
        <w:t>, despite more than a century of experimental research</w:t>
      </w:r>
      <w:r w:rsidR="0005343B">
        <w:rPr>
          <w:rStyle w:val="hvr"/>
        </w:rPr>
        <w:t xml:space="preserve"> and millennia of religious and philosophical speculation</w:t>
      </w:r>
      <w:r w:rsidR="005A2B15">
        <w:rPr>
          <w:rStyle w:val="hvr"/>
        </w:rPr>
        <w:t xml:space="preserve"> on </w:t>
      </w:r>
      <w:r w:rsidR="00E71191">
        <w:rPr>
          <w:rStyle w:val="hvr"/>
        </w:rPr>
        <w:t>their</w:t>
      </w:r>
      <w:r w:rsidR="005A2B15">
        <w:rPr>
          <w:rStyle w:val="hvr"/>
        </w:rPr>
        <w:t xml:space="preserve"> nature and meaning</w:t>
      </w:r>
      <w:r w:rsidR="0005343B">
        <w:rPr>
          <w:rStyle w:val="hvr"/>
        </w:rPr>
        <w:t>.</w:t>
      </w:r>
      <w:r w:rsidR="001C644D">
        <w:rPr>
          <w:rStyle w:val="hvr"/>
        </w:rPr>
        <w:t xml:space="preserve"> </w:t>
      </w:r>
      <w:r w:rsidR="0038795E">
        <w:rPr>
          <w:rStyle w:val="hvr"/>
        </w:rPr>
        <w:t xml:space="preserve">The main reason for </w:t>
      </w:r>
      <w:r w:rsidR="004E795F">
        <w:rPr>
          <w:rStyle w:val="hvr"/>
        </w:rPr>
        <w:t xml:space="preserve">this lack of </w:t>
      </w:r>
      <w:r w:rsidR="006F6369">
        <w:rPr>
          <w:rStyle w:val="hvr"/>
        </w:rPr>
        <w:t xml:space="preserve">a </w:t>
      </w:r>
      <w:r w:rsidR="004E795F">
        <w:rPr>
          <w:rStyle w:val="hvr"/>
        </w:rPr>
        <w:t>clear</w:t>
      </w:r>
      <w:r w:rsidR="006F6369">
        <w:rPr>
          <w:rStyle w:val="hvr"/>
        </w:rPr>
        <w:t xml:space="preserve"> and consensual</w:t>
      </w:r>
      <w:r w:rsidR="004E795F">
        <w:rPr>
          <w:rStyle w:val="hvr"/>
        </w:rPr>
        <w:t xml:space="preserve"> definition</w:t>
      </w:r>
      <w:r w:rsidR="007F73C2">
        <w:rPr>
          <w:rStyle w:val="hvr"/>
        </w:rPr>
        <w:t xml:space="preserve"> </w:t>
      </w:r>
      <w:r w:rsidR="007F73C2">
        <w:rPr>
          <w:rStyle w:val="hvr"/>
        </w:rPr>
        <w:fldChar w:fldCharType="begin"/>
      </w:r>
      <w:r w:rsidR="00FC4B35">
        <w:rPr>
          <w:rStyle w:val="hvr"/>
        </w:rPr>
        <w:instrText xml:space="preserve"> ADDIN ZOTERO_ITEM CSL_CITATION {"citationID":"a144ef1begn","properties":{"formattedCitation":"(Pagel et al. 2001)","plainCitation":"(Pagel et al. 2001)"},"citationItems":[{"id":1223,"uris":["http://zotero.org/users/2461669/items/55PE8H36"],"uri":["http://zotero.org/users/2461669/items/55PE8H36"],"itemData":{"id":1223,"type":"article-journal","title":"Definitions of dream: A paradigm for comparing field descriptive specific studies of dream.","container-title":"Dreaming","page":"195","volume":"11","issue":"4","author":[{"family":"Pagel","given":"J. F."},{"family":"Blagrove","given":"M."},{"family":"Levin","given":"R."},{"family":"Stickgold","given":"B."},{"family":"White","given":"S."}],"issued":{"date-parts":[["2001"]]}}}],"schema":"https://github.com/citation-style-language/schema/raw/master/csl-citation.json"} </w:instrText>
      </w:r>
      <w:r w:rsidR="007F73C2">
        <w:rPr>
          <w:rStyle w:val="hvr"/>
        </w:rPr>
        <w:fldChar w:fldCharType="separate"/>
      </w:r>
      <w:r w:rsidR="00FC4B35" w:rsidRPr="00FC4B35">
        <w:t>(Pagel et al. 2001)</w:t>
      </w:r>
      <w:r w:rsidR="007F73C2">
        <w:rPr>
          <w:rStyle w:val="hvr"/>
        </w:rPr>
        <w:fldChar w:fldCharType="end"/>
      </w:r>
      <w:r w:rsidR="004E795F">
        <w:rPr>
          <w:rStyle w:val="hvr"/>
        </w:rPr>
        <w:t xml:space="preserve"> </w:t>
      </w:r>
      <w:r w:rsidR="0038795E">
        <w:rPr>
          <w:rStyle w:val="hvr"/>
        </w:rPr>
        <w:t xml:space="preserve">is </w:t>
      </w:r>
      <w:r w:rsidR="005F3A5C">
        <w:rPr>
          <w:rStyle w:val="hvr"/>
        </w:rPr>
        <w:t>due to the fact that</w:t>
      </w:r>
      <w:r w:rsidR="0038795E">
        <w:rPr>
          <w:rStyle w:val="hvr"/>
        </w:rPr>
        <w:t xml:space="preserve"> dream</w:t>
      </w:r>
      <w:r w:rsidR="00431D4F">
        <w:rPr>
          <w:rStyle w:val="hvr"/>
        </w:rPr>
        <w:t>ing is</w:t>
      </w:r>
      <w:r w:rsidR="00D544F2">
        <w:rPr>
          <w:rStyle w:val="hvr"/>
        </w:rPr>
        <w:t>, by nature,</w:t>
      </w:r>
      <w:r w:rsidR="003B109F">
        <w:rPr>
          <w:rStyle w:val="hvr"/>
        </w:rPr>
        <w:t xml:space="preserve"> </w:t>
      </w:r>
      <w:r w:rsidR="0038795E">
        <w:rPr>
          <w:rStyle w:val="hvr"/>
        </w:rPr>
        <w:t>elusive</w:t>
      </w:r>
      <w:r w:rsidR="00431D4F">
        <w:rPr>
          <w:rStyle w:val="hvr"/>
        </w:rPr>
        <w:t xml:space="preserve">, or, to </w:t>
      </w:r>
      <w:r w:rsidR="00D570F2">
        <w:rPr>
          <w:rStyle w:val="hvr"/>
        </w:rPr>
        <w:t>say it in other words</w:t>
      </w:r>
      <w:r w:rsidR="00895EA3">
        <w:rPr>
          <w:rStyle w:val="hvr"/>
        </w:rPr>
        <w:t xml:space="preserve">, </w:t>
      </w:r>
      <w:r w:rsidR="00895EA3" w:rsidRPr="00895EA3">
        <w:rPr>
          <w:rStyle w:val="hvr"/>
          <w:i/>
        </w:rPr>
        <w:t>“</w:t>
      </w:r>
      <w:r w:rsidR="00B044C3" w:rsidRPr="00895EA3">
        <w:rPr>
          <w:rStyle w:val="hvr"/>
          <w:i/>
        </w:rPr>
        <w:t xml:space="preserve">a phenomenon that we </w:t>
      </w:r>
      <w:r w:rsidR="00263239">
        <w:rPr>
          <w:rStyle w:val="hvr"/>
          <w:i/>
        </w:rPr>
        <w:t xml:space="preserve">can </w:t>
      </w:r>
      <w:r w:rsidR="00B044C3" w:rsidRPr="00895EA3">
        <w:rPr>
          <w:rStyle w:val="hvr"/>
          <w:i/>
        </w:rPr>
        <w:t>observe only during its absence</w:t>
      </w:r>
      <w:r w:rsidR="00895EA3" w:rsidRPr="00895EA3">
        <w:rPr>
          <w:rStyle w:val="hvr"/>
          <w:i/>
        </w:rPr>
        <w:t>”</w:t>
      </w:r>
      <w:r w:rsidR="00B044C3">
        <w:rPr>
          <w:rStyle w:val="hvr"/>
        </w:rPr>
        <w:t xml:space="preserve"> (Paul Valery, </w:t>
      </w:r>
      <w:r w:rsidR="00B044C3" w:rsidRPr="00010D1D">
        <w:rPr>
          <w:rStyle w:val="hvr"/>
          <w:i/>
        </w:rPr>
        <w:t>Analecta</w:t>
      </w:r>
      <w:r w:rsidR="00B044C3">
        <w:rPr>
          <w:rStyle w:val="hvr"/>
        </w:rPr>
        <w:t>, 1926)</w:t>
      </w:r>
      <w:r w:rsidR="008F69F2">
        <w:rPr>
          <w:rStyle w:val="hvr"/>
        </w:rPr>
        <w:t>.</w:t>
      </w:r>
      <w:r w:rsidR="002D461B">
        <w:rPr>
          <w:rStyle w:val="hvr"/>
        </w:rPr>
        <w:t xml:space="preserve"> </w:t>
      </w:r>
      <w:r w:rsidR="00E00ED5">
        <w:rPr>
          <w:rStyle w:val="hvr"/>
        </w:rPr>
        <w:t xml:space="preserve">Indeed, </w:t>
      </w:r>
      <w:r w:rsidR="00C0485D">
        <w:rPr>
          <w:rStyle w:val="hvr"/>
        </w:rPr>
        <w:t>we still do not know precisely when dreaming occur</w:t>
      </w:r>
      <w:r w:rsidR="002644C9">
        <w:rPr>
          <w:rStyle w:val="hvr"/>
        </w:rPr>
        <w:t>s</w:t>
      </w:r>
      <w:r w:rsidR="00C0485D">
        <w:rPr>
          <w:rStyle w:val="hvr"/>
        </w:rPr>
        <w:t xml:space="preserve"> during sleep, </w:t>
      </w:r>
      <w:r w:rsidR="002644C9">
        <w:rPr>
          <w:rStyle w:val="hvr"/>
        </w:rPr>
        <w:t xml:space="preserve">and </w:t>
      </w:r>
      <w:r w:rsidR="00A800F8">
        <w:rPr>
          <w:rStyle w:val="hvr"/>
        </w:rPr>
        <w:t>the</w:t>
      </w:r>
      <w:r w:rsidR="002644C9">
        <w:rPr>
          <w:rStyle w:val="hvr"/>
        </w:rPr>
        <w:t xml:space="preserve"> dreamer alone is witness to his or her dream. </w:t>
      </w:r>
      <w:r w:rsidR="001C1175">
        <w:rPr>
          <w:rStyle w:val="hvr"/>
        </w:rPr>
        <w:t>For that reason, the</w:t>
      </w:r>
      <w:r w:rsidR="00A800F8">
        <w:rPr>
          <w:rStyle w:val="hvr"/>
        </w:rPr>
        <w:t xml:space="preserve"> study of dreaming </w:t>
      </w:r>
      <w:r w:rsidR="001C1175">
        <w:rPr>
          <w:rStyle w:val="hvr"/>
        </w:rPr>
        <w:t>relies critically</w:t>
      </w:r>
      <w:r w:rsidR="00E663D7">
        <w:rPr>
          <w:rStyle w:val="hvr"/>
        </w:rPr>
        <w:t xml:space="preserve"> on the introspective recall</w:t>
      </w:r>
      <w:r w:rsidR="00860A00">
        <w:rPr>
          <w:rStyle w:val="hvr"/>
        </w:rPr>
        <w:t xml:space="preserve">, or </w:t>
      </w:r>
      <w:r w:rsidR="00860A00" w:rsidRPr="00860A00">
        <w:rPr>
          <w:rStyle w:val="hvr"/>
          <w:i/>
        </w:rPr>
        <w:t>“retrospection”</w:t>
      </w:r>
      <w:r w:rsidR="00860A00">
        <w:rPr>
          <w:rStyle w:val="hvr"/>
        </w:rPr>
        <w:t xml:space="preserve"> </w:t>
      </w:r>
      <w:r w:rsidR="00860A00">
        <w:rPr>
          <w:rStyle w:val="hvr"/>
        </w:rPr>
        <w:fldChar w:fldCharType="begin"/>
      </w:r>
      <w:r w:rsidR="00FC4B35">
        <w:rPr>
          <w:rStyle w:val="hvr"/>
        </w:rPr>
        <w:instrText xml:space="preserve"> ADDIN ZOTERO_ITEM CSL_CITATION {"citationID":"4SuQWzM5","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860A00">
        <w:rPr>
          <w:rStyle w:val="hvr"/>
        </w:rPr>
        <w:fldChar w:fldCharType="separate"/>
      </w:r>
      <w:r w:rsidR="00FC4B35" w:rsidRPr="00FC4B35">
        <w:t>(Schwartz et al. 2005)</w:t>
      </w:r>
      <w:r w:rsidR="00860A00">
        <w:rPr>
          <w:rStyle w:val="hvr"/>
        </w:rPr>
        <w:fldChar w:fldCharType="end"/>
      </w:r>
      <w:r w:rsidR="00E94FF8">
        <w:rPr>
          <w:rStyle w:val="hvr"/>
        </w:rPr>
        <w:t>,</w:t>
      </w:r>
      <w:r w:rsidR="00E663D7">
        <w:rPr>
          <w:rStyle w:val="hvr"/>
        </w:rPr>
        <w:t xml:space="preserve"> of the dreamer.</w:t>
      </w:r>
      <w:r w:rsidR="00236E4A">
        <w:rPr>
          <w:rStyle w:val="hvr"/>
        </w:rPr>
        <w:t xml:space="preserve"> </w:t>
      </w:r>
      <w:r w:rsidR="00E663D7">
        <w:rPr>
          <w:rStyle w:val="hvr"/>
        </w:rPr>
        <w:t xml:space="preserve"> </w:t>
      </w:r>
    </w:p>
    <w:p w14:paraId="04B8ECF9" w14:textId="2FD8B52F" w:rsidR="003D4D4F" w:rsidRDefault="007C642E" w:rsidP="003D4D4F">
      <w:pPr>
        <w:pStyle w:val="Titre2"/>
        <w:rPr>
          <w:rStyle w:val="hvr"/>
        </w:rPr>
      </w:pPr>
      <w:bookmarkStart w:id="11" w:name="_Toc490466256"/>
      <w:r>
        <w:rPr>
          <w:rStyle w:val="hvr"/>
        </w:rPr>
        <w:t>Scientific conceptualization</w:t>
      </w:r>
      <w:bookmarkEnd w:id="11"/>
    </w:p>
    <w:p w14:paraId="70976BBF" w14:textId="0C47DF29" w:rsidR="00185F7C" w:rsidRPr="00FA1D24" w:rsidRDefault="00B8192F" w:rsidP="00847791">
      <w:pPr>
        <w:rPr>
          <w:rStyle w:val="hvr"/>
          <w:color w:val="FF0000"/>
        </w:rPr>
      </w:pPr>
      <w:r>
        <w:rPr>
          <w:rStyle w:val="hvr"/>
        </w:rPr>
        <w:t>This</w:t>
      </w:r>
      <w:r w:rsidR="00953DDF">
        <w:rPr>
          <w:rStyle w:val="hvr"/>
        </w:rPr>
        <w:t xml:space="preserve"> observation</w:t>
      </w:r>
      <w:r>
        <w:rPr>
          <w:rStyle w:val="hvr"/>
        </w:rPr>
        <w:t xml:space="preserve"> led Guénolé to </w:t>
      </w:r>
      <w:r w:rsidR="009D5E47">
        <w:rPr>
          <w:rStyle w:val="hvr"/>
        </w:rPr>
        <w:t xml:space="preserve">distinguish </w:t>
      </w:r>
      <w:r w:rsidR="00813CF9">
        <w:rPr>
          <w:rStyle w:val="hvr"/>
        </w:rPr>
        <w:t>three successive forms</w:t>
      </w:r>
      <w:r w:rsidR="00590077">
        <w:rPr>
          <w:rStyle w:val="hvr"/>
        </w:rPr>
        <w:t xml:space="preserve"> of the dreaming phenomenon</w:t>
      </w:r>
      <w:r w:rsidR="00D644B1">
        <w:rPr>
          <w:rStyle w:val="hvr"/>
        </w:rPr>
        <w:t xml:space="preserve">, </w:t>
      </w:r>
      <w:r w:rsidR="00FD55B0">
        <w:rPr>
          <w:rStyle w:val="hvr"/>
        </w:rPr>
        <w:t>intertwined like nesting dolls</w:t>
      </w:r>
      <w:r w:rsidR="00762C15">
        <w:rPr>
          <w:rStyle w:val="hvr"/>
        </w:rPr>
        <w:t xml:space="preserve"> </w:t>
      </w:r>
      <w:r w:rsidR="00762C15">
        <w:rPr>
          <w:rStyle w:val="hvr"/>
        </w:rPr>
        <w:fldChar w:fldCharType="begin"/>
      </w:r>
      <w:r w:rsidR="00FC4B35">
        <w:rPr>
          <w:rStyle w:val="hvr"/>
        </w:rPr>
        <w:instrText xml:space="preserve"> ADDIN ZOTERO_ITEM CSL_CITATION {"citationID":"hSDCg9ju","properties":{"formattedCitation":"{\\rtf (Gu\\uc0\\u233{}nol\\uc0\\u233{} 2009)}","plainCitation":"(Guénolé 2009)"},"citationItems":[{"id":1225,"uris":["http://zotero.org/users/2461669/items/HW85P2E5"],"uri":["http://zotero.org/users/2461669/items/HW85P2E5"],"itemData":{"id":1225,"type":"article-journal","title":"À quel moment le rêve se produit-il au cours d’une nuit de sommeil ? Une revue des données psychophysiologiques","container-title":"Médecine du Sommeil","page":"56-64","volume":"6","issue":"2","source":"CrossRef","DOI":"10.1016/j.msom.2009.05.004","ISSN":"17694493","shortTitle":"À quel moment le rêve se produit-il au cours d’une nuit de sommeil ?","language":"fr","author":[{"family":"Guénolé","given":"F."}],"issued":{"date-parts":[["2009",4]]}}}],"schema":"https://github.com/citation-style-language/schema/raw/master/csl-citation.json"} </w:instrText>
      </w:r>
      <w:r w:rsidR="00762C15">
        <w:rPr>
          <w:rStyle w:val="hvr"/>
        </w:rPr>
        <w:fldChar w:fldCharType="separate"/>
      </w:r>
      <w:r w:rsidR="00FC4B35" w:rsidRPr="00FC4B35">
        <w:rPr>
          <w:szCs w:val="24"/>
        </w:rPr>
        <w:t>(Guénolé 2009)</w:t>
      </w:r>
      <w:r w:rsidR="00762C15">
        <w:rPr>
          <w:rStyle w:val="hvr"/>
        </w:rPr>
        <w:fldChar w:fldCharType="end"/>
      </w:r>
      <w:r w:rsidR="00813CF9">
        <w:rPr>
          <w:rStyle w:val="hvr"/>
        </w:rPr>
        <w:t xml:space="preserve">. </w:t>
      </w:r>
      <w:r w:rsidR="00637430">
        <w:rPr>
          <w:rStyle w:val="hvr"/>
        </w:rPr>
        <w:t xml:space="preserve">The primordial state is the </w:t>
      </w:r>
      <w:r w:rsidR="007E6C9F">
        <w:rPr>
          <w:rStyle w:val="hvr"/>
        </w:rPr>
        <w:t>dream-experience</w:t>
      </w:r>
      <w:r w:rsidR="008A35D0">
        <w:rPr>
          <w:rStyle w:val="hvr"/>
        </w:rPr>
        <w:t>, which occurs</w:t>
      </w:r>
      <w:r w:rsidR="00637430">
        <w:rPr>
          <w:rStyle w:val="hvr"/>
        </w:rPr>
        <w:t xml:space="preserve"> during sleep, </w:t>
      </w:r>
      <w:r w:rsidR="00AE28DD">
        <w:rPr>
          <w:rStyle w:val="hvr"/>
        </w:rPr>
        <w:t xml:space="preserve">and </w:t>
      </w:r>
      <w:r w:rsidR="00915B50">
        <w:rPr>
          <w:rStyle w:val="hvr"/>
        </w:rPr>
        <w:t>of which very little</w:t>
      </w:r>
      <w:r w:rsidR="001D4669">
        <w:rPr>
          <w:rStyle w:val="hvr"/>
        </w:rPr>
        <w:t xml:space="preserve"> is known</w:t>
      </w:r>
      <w:r w:rsidR="00505478">
        <w:rPr>
          <w:rStyle w:val="hvr"/>
        </w:rPr>
        <w:t xml:space="preserve"> because </w:t>
      </w:r>
      <w:r w:rsidR="00686449">
        <w:rPr>
          <w:rStyle w:val="hvr"/>
        </w:rPr>
        <w:t xml:space="preserve">the dreamer has no means </w:t>
      </w:r>
      <w:r w:rsidR="00513B58">
        <w:rPr>
          <w:rStyle w:val="hvr"/>
        </w:rPr>
        <w:t xml:space="preserve">to communicate in real-time </w:t>
      </w:r>
      <w:r w:rsidR="00990DD3">
        <w:rPr>
          <w:rStyle w:val="hvr"/>
        </w:rPr>
        <w:t>his or her oneiric travels to</w:t>
      </w:r>
      <w:r w:rsidR="00686449">
        <w:rPr>
          <w:rStyle w:val="hvr"/>
        </w:rPr>
        <w:t xml:space="preserve"> the external world</w:t>
      </w:r>
      <w:r w:rsidR="00990DD3">
        <w:rPr>
          <w:rStyle w:val="hvr"/>
        </w:rPr>
        <w:t xml:space="preserve">. </w:t>
      </w:r>
      <w:r w:rsidR="00E03BB2">
        <w:rPr>
          <w:rStyle w:val="hvr"/>
        </w:rPr>
        <w:t xml:space="preserve">With the notable exception of lucid dreaming, </w:t>
      </w:r>
      <w:r w:rsidR="00AC2DDA">
        <w:rPr>
          <w:rStyle w:val="hvr"/>
        </w:rPr>
        <w:t>t</w:t>
      </w:r>
      <w:r w:rsidR="00C65104">
        <w:rPr>
          <w:rStyle w:val="hvr"/>
        </w:rPr>
        <w:t xml:space="preserve">he </w:t>
      </w:r>
      <w:r w:rsidR="007E6C9F">
        <w:rPr>
          <w:rStyle w:val="hvr"/>
        </w:rPr>
        <w:t>dream-experience</w:t>
      </w:r>
      <w:r w:rsidR="00C65104">
        <w:rPr>
          <w:rStyle w:val="hvr"/>
        </w:rPr>
        <w:t xml:space="preserve"> is unobservable to the waking consciousness, </w:t>
      </w:r>
      <w:r w:rsidR="007F336B">
        <w:rPr>
          <w:rStyle w:val="hvr"/>
        </w:rPr>
        <w:t>b</w:t>
      </w:r>
      <w:r w:rsidR="00C65104" w:rsidRPr="00C65104">
        <w:rPr>
          <w:rStyle w:val="hvr"/>
        </w:rPr>
        <w:t>e it that of an external observer, but also that of the dreamer him</w:t>
      </w:r>
      <w:r w:rsidR="003C7912">
        <w:rPr>
          <w:rStyle w:val="hvr"/>
        </w:rPr>
        <w:t>-</w:t>
      </w:r>
      <w:r w:rsidR="00AC2DDA">
        <w:rPr>
          <w:rStyle w:val="hvr"/>
        </w:rPr>
        <w:t xml:space="preserve"> or her</w:t>
      </w:r>
      <w:r w:rsidR="00C65104" w:rsidRPr="00C65104">
        <w:rPr>
          <w:rStyle w:val="hvr"/>
        </w:rPr>
        <w:t>self.</w:t>
      </w:r>
      <w:r w:rsidR="00953477">
        <w:rPr>
          <w:rStyle w:val="hvr"/>
        </w:rPr>
        <w:t xml:space="preserve"> The second form is the </w:t>
      </w:r>
      <w:r w:rsidR="00500B85">
        <w:rPr>
          <w:rStyle w:val="hvr"/>
        </w:rPr>
        <w:t xml:space="preserve">memory of the </w:t>
      </w:r>
      <w:r w:rsidR="007E6C9F">
        <w:rPr>
          <w:rStyle w:val="hvr"/>
        </w:rPr>
        <w:t>dream-experience</w:t>
      </w:r>
      <w:r w:rsidR="00953477">
        <w:rPr>
          <w:rStyle w:val="hvr"/>
        </w:rPr>
        <w:t xml:space="preserve"> as we recall it after awakening</w:t>
      </w:r>
      <w:r w:rsidR="009A5BAF">
        <w:rPr>
          <w:rStyle w:val="hvr"/>
        </w:rPr>
        <w:t xml:space="preserve">. </w:t>
      </w:r>
      <w:r w:rsidR="00532605">
        <w:rPr>
          <w:rStyle w:val="hvr"/>
        </w:rPr>
        <w:t>Importantly, the dream recall occur in a consciousness state different from the one in which the dream was experienced</w:t>
      </w:r>
      <w:r w:rsidR="00320022">
        <w:rPr>
          <w:rStyle w:val="hvr"/>
        </w:rPr>
        <w:t>.</w:t>
      </w:r>
      <w:r w:rsidR="00532605">
        <w:rPr>
          <w:rStyle w:val="hvr"/>
        </w:rPr>
        <w:t xml:space="preserve"> </w:t>
      </w:r>
      <w:r w:rsidR="00FC0EEE">
        <w:rPr>
          <w:rStyle w:val="hvr"/>
        </w:rPr>
        <w:t>As a memory object</w:t>
      </w:r>
      <w:r w:rsidR="006B00CB">
        <w:rPr>
          <w:rStyle w:val="hvr"/>
        </w:rPr>
        <w:t>, dream recall</w:t>
      </w:r>
      <w:r w:rsidR="00D61E58">
        <w:rPr>
          <w:rStyle w:val="hvr"/>
        </w:rPr>
        <w:t xml:space="preserve"> is therefore likely to be influenced by several mechanisms such as forgetting, reconstruction, verbal description difficulties and censorships</w:t>
      </w:r>
      <w:r w:rsidR="00236E4A">
        <w:rPr>
          <w:rStyle w:val="hvr"/>
        </w:rPr>
        <w:t xml:space="preserve"> </w:t>
      </w:r>
      <w:r w:rsidR="00236E4A">
        <w:rPr>
          <w:rStyle w:val="hvr"/>
        </w:rPr>
        <w:fldChar w:fldCharType="begin"/>
      </w:r>
      <w:r w:rsidR="00FC4B35">
        <w:rPr>
          <w:rStyle w:val="hvr"/>
        </w:rPr>
        <w:instrText xml:space="preserve"> ADDIN ZOTERO_ITEM CSL_CITATION {"citationID":"62PIgVNR","properties":{"formattedCitation":"(Schwartz and Maquet 2002; Schwartz et al. 2005)","plainCitation":"(Schwartz and Maquet 2002; Schwartz et al. 2005)"},"citationItems":[{"id":653,"uris":["http://zotero.org/users/2461669/items/2P3XIJTF"],"uri":["http://zotero.org/users/2461669/items/2P3XIJTF"],"itemData":{"id":653,"type":"article-journal","title":"Sleep imaging and the neuro-psychological assessment of dreams","container-title":"Trends in cognitive sciences","page":"23–30","volume":"6","issue":"1","source":"Google Scholar","author":[{"family":"Schwartz","given":"Sophie"},{"family":"Maquet","given":"P."}],"issued":{"date-parts":[["2002"]]}}},{"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236E4A">
        <w:rPr>
          <w:rStyle w:val="hvr"/>
        </w:rPr>
        <w:fldChar w:fldCharType="separate"/>
      </w:r>
      <w:r w:rsidR="00FC4B35" w:rsidRPr="00FC4B35">
        <w:t>(Schwartz and Maquet 2002; Schwartz et al. 2005)</w:t>
      </w:r>
      <w:r w:rsidR="00236E4A">
        <w:rPr>
          <w:rStyle w:val="hvr"/>
        </w:rPr>
        <w:fldChar w:fldCharType="end"/>
      </w:r>
      <w:r w:rsidR="005466E5">
        <w:rPr>
          <w:rStyle w:val="hvr"/>
        </w:rPr>
        <w:t>. T</w:t>
      </w:r>
      <w:r w:rsidR="008B3294">
        <w:rPr>
          <w:rStyle w:val="hvr"/>
        </w:rPr>
        <w:t xml:space="preserve">he </w:t>
      </w:r>
      <w:r w:rsidR="007F633F">
        <w:rPr>
          <w:rStyle w:val="hvr"/>
        </w:rPr>
        <w:t xml:space="preserve">third and </w:t>
      </w:r>
      <w:r w:rsidR="00C621C7">
        <w:rPr>
          <w:rStyle w:val="hvr"/>
        </w:rPr>
        <w:t xml:space="preserve">last </w:t>
      </w:r>
      <w:r w:rsidR="00E05FF8">
        <w:rPr>
          <w:rStyle w:val="hvr"/>
        </w:rPr>
        <w:t xml:space="preserve">element </w:t>
      </w:r>
      <w:r w:rsidR="004D1EA6">
        <w:rPr>
          <w:rStyle w:val="hvr"/>
        </w:rPr>
        <w:t>of the model</w:t>
      </w:r>
      <w:r w:rsidR="00BE22EE">
        <w:rPr>
          <w:rStyle w:val="hvr"/>
        </w:rPr>
        <w:t xml:space="preserve"> </w:t>
      </w:r>
      <w:r w:rsidR="008B3294">
        <w:rPr>
          <w:rStyle w:val="hvr"/>
        </w:rPr>
        <w:t xml:space="preserve">is the </w:t>
      </w:r>
      <w:r w:rsidR="00A93760">
        <w:rPr>
          <w:rStyle w:val="hvr"/>
        </w:rPr>
        <w:t xml:space="preserve">verbal </w:t>
      </w:r>
      <w:r w:rsidR="009E4B87">
        <w:rPr>
          <w:rStyle w:val="hvr"/>
        </w:rPr>
        <w:t>report</w:t>
      </w:r>
      <w:r w:rsidR="008B3294">
        <w:rPr>
          <w:rStyle w:val="hvr"/>
        </w:rPr>
        <w:t xml:space="preserve"> </w:t>
      </w:r>
      <w:r w:rsidR="009E4B87">
        <w:rPr>
          <w:rStyle w:val="hvr"/>
        </w:rPr>
        <w:t>of the dream</w:t>
      </w:r>
      <w:r w:rsidR="00DB1AA6">
        <w:rPr>
          <w:rStyle w:val="hvr"/>
        </w:rPr>
        <w:t xml:space="preserve"> memory</w:t>
      </w:r>
      <w:r w:rsidR="00FD620F">
        <w:rPr>
          <w:rStyle w:val="hvr"/>
        </w:rPr>
        <w:t>,</w:t>
      </w:r>
      <w:r w:rsidR="008B3294">
        <w:rPr>
          <w:rStyle w:val="hvr"/>
        </w:rPr>
        <w:t xml:space="preserve"> </w:t>
      </w:r>
      <w:r w:rsidR="00DB1AA6">
        <w:rPr>
          <w:rStyle w:val="hvr"/>
        </w:rPr>
        <w:t>using</w:t>
      </w:r>
      <w:r w:rsidR="008B3294">
        <w:rPr>
          <w:rStyle w:val="hvr"/>
        </w:rPr>
        <w:t xml:space="preserve"> words or pictures.</w:t>
      </w:r>
      <w:r w:rsidR="001354BD">
        <w:rPr>
          <w:rStyle w:val="hvr"/>
        </w:rPr>
        <w:t xml:space="preserve"> </w:t>
      </w:r>
      <w:r w:rsidR="00CE2234">
        <w:rPr>
          <w:rStyle w:val="hvr"/>
        </w:rPr>
        <w:t>The dream report is the</w:t>
      </w:r>
      <w:r w:rsidR="00175F4E">
        <w:rPr>
          <w:rStyle w:val="hvr"/>
        </w:rPr>
        <w:t xml:space="preserve"> only one that can actually be </w:t>
      </w:r>
      <w:r w:rsidR="00CE2234">
        <w:rPr>
          <w:rStyle w:val="hvr"/>
        </w:rPr>
        <w:t xml:space="preserve">communicated to others and therefore </w:t>
      </w:r>
      <w:r w:rsidR="00F57200">
        <w:rPr>
          <w:rStyle w:val="hvr"/>
        </w:rPr>
        <w:t xml:space="preserve">the only one </w:t>
      </w:r>
      <w:r w:rsidR="00CE2234">
        <w:rPr>
          <w:rStyle w:val="hvr"/>
        </w:rPr>
        <w:t xml:space="preserve">eligible to empirical </w:t>
      </w:r>
      <w:r w:rsidR="00354755">
        <w:rPr>
          <w:rStyle w:val="hvr"/>
        </w:rPr>
        <w:t>investigation</w:t>
      </w:r>
      <w:r w:rsidR="00D27B00">
        <w:rPr>
          <w:rStyle w:val="hvr"/>
        </w:rPr>
        <w:t>.</w:t>
      </w:r>
      <w:r w:rsidR="00AE400D">
        <w:rPr>
          <w:rStyle w:val="hvr"/>
        </w:rPr>
        <w:t xml:space="preserve"> </w:t>
      </w:r>
      <w:r w:rsidR="0075371B" w:rsidRPr="00D173ED">
        <w:rPr>
          <w:rStyle w:val="hvr"/>
        </w:rPr>
        <w:t xml:space="preserve">As a consequence, </w:t>
      </w:r>
      <w:r w:rsidR="00D173ED" w:rsidRPr="00D173ED">
        <w:rPr>
          <w:rStyle w:val="hvr"/>
        </w:rPr>
        <w:t xml:space="preserve">most of the </w:t>
      </w:r>
      <w:r w:rsidR="00A52DF0">
        <w:rPr>
          <w:rStyle w:val="hvr"/>
        </w:rPr>
        <w:t xml:space="preserve">dream </w:t>
      </w:r>
      <w:r w:rsidR="00D173ED" w:rsidRPr="00D173ED">
        <w:rPr>
          <w:rStyle w:val="hvr"/>
        </w:rPr>
        <w:t>research</w:t>
      </w:r>
      <w:r w:rsidR="00A52DF0">
        <w:rPr>
          <w:rStyle w:val="hvr"/>
        </w:rPr>
        <w:t xml:space="preserve"> </w:t>
      </w:r>
      <w:r w:rsidR="00D173ED" w:rsidRPr="00D173ED">
        <w:rPr>
          <w:rStyle w:val="hvr"/>
        </w:rPr>
        <w:t>has in fact focused on dream reports</w:t>
      </w:r>
      <w:r w:rsidR="00D173ED">
        <w:rPr>
          <w:rStyle w:val="hvr"/>
          <w:color w:val="FF0000"/>
        </w:rPr>
        <w:t>.</w:t>
      </w:r>
    </w:p>
    <w:p w14:paraId="661F49E6" w14:textId="5962DA4A" w:rsidR="00827527" w:rsidRPr="00827527" w:rsidRDefault="00E13C59" w:rsidP="00827527">
      <w:r>
        <w:rPr>
          <w:noProof/>
        </w:rPr>
        <w:drawing>
          <wp:inline distT="0" distB="0" distL="0" distR="0" wp14:anchorId="6775A42B" wp14:editId="3FFC604E">
            <wp:extent cx="5760732" cy="2020828"/>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tro_Guenol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32" cy="2020828"/>
                    </a:xfrm>
                    <a:prstGeom prst="rect">
                      <a:avLst/>
                    </a:prstGeom>
                  </pic:spPr>
                </pic:pic>
              </a:graphicData>
            </a:graphic>
          </wp:inline>
        </w:drawing>
      </w:r>
    </w:p>
    <w:p w14:paraId="7ACC8477" w14:textId="3AF1B7A7" w:rsidR="00E13C59" w:rsidRDefault="00E13C59" w:rsidP="00CA54AC">
      <w:pPr>
        <w:pStyle w:val="Lgende"/>
      </w:pPr>
      <w:r>
        <w:t xml:space="preserve">Figure </w:t>
      </w:r>
      <w:fldSimple w:instr=" SEQ Figure \* ARABIC ">
        <w:r w:rsidR="00671241">
          <w:rPr>
            <w:noProof/>
          </w:rPr>
          <w:t>1</w:t>
        </w:r>
      </w:fldSimple>
      <w:r>
        <w:t xml:space="preserve">: </w:t>
      </w:r>
      <w:r w:rsidR="007727F2">
        <w:t>G</w:t>
      </w:r>
      <w:r w:rsidR="00943E0E">
        <w:t>ué</w:t>
      </w:r>
      <w:r w:rsidR="007727F2">
        <w:t>nol</w:t>
      </w:r>
      <w:r w:rsidR="00943E0E">
        <w:t>é</w:t>
      </w:r>
      <w:r w:rsidR="007727F2">
        <w:t>’s model of dreaming</w:t>
      </w:r>
      <w:r>
        <w:t xml:space="preserve"> </w:t>
      </w:r>
      <w:r w:rsidRPr="00513B16">
        <w:rPr>
          <w:b w:val="0"/>
        </w:rPr>
        <w:t>(</w:t>
      </w:r>
      <w:r w:rsidR="005C433D" w:rsidRPr="00513B16">
        <w:rPr>
          <w:b w:val="0"/>
        </w:rPr>
        <w:t>Guénolé</w:t>
      </w:r>
      <w:r w:rsidRPr="00513B16">
        <w:rPr>
          <w:b w:val="0"/>
        </w:rPr>
        <w:t>, 2009)</w:t>
      </w:r>
    </w:p>
    <w:p w14:paraId="25A4C032" w14:textId="57A20377" w:rsidR="00432459" w:rsidRDefault="00144D00" w:rsidP="00D249CA">
      <w:pPr>
        <w:rPr>
          <w:rStyle w:val="hvr"/>
        </w:rPr>
      </w:pPr>
      <w:r>
        <w:rPr>
          <w:rStyle w:val="hvr"/>
        </w:rPr>
        <w:t xml:space="preserve">Because of this inherent constraint, dreaming still remains one of the great mystery of the human cognition. </w:t>
      </w:r>
      <w:r w:rsidR="00C1792A">
        <w:rPr>
          <w:rStyle w:val="hvr"/>
        </w:rPr>
        <w:t>S</w:t>
      </w:r>
      <w:r w:rsidR="00032EE2">
        <w:rPr>
          <w:rStyle w:val="hvr"/>
        </w:rPr>
        <w:t xml:space="preserve">everal questions </w:t>
      </w:r>
      <w:r>
        <w:rPr>
          <w:rStyle w:val="hvr"/>
        </w:rPr>
        <w:t xml:space="preserve">on its nature and meaning are still not answered: </w:t>
      </w:r>
      <w:r w:rsidR="00DD03BA">
        <w:rPr>
          <w:rStyle w:val="hvr"/>
        </w:rPr>
        <w:t>do we dream every nights</w:t>
      </w:r>
      <w:r w:rsidR="00032EE2">
        <w:rPr>
          <w:rStyle w:val="hvr"/>
        </w:rPr>
        <w:t xml:space="preserve">? </w:t>
      </w:r>
      <w:r w:rsidR="00DD03BA">
        <w:rPr>
          <w:rStyle w:val="hvr"/>
        </w:rPr>
        <w:t>For how long</w:t>
      </w:r>
      <w:r w:rsidR="00032EE2">
        <w:rPr>
          <w:rStyle w:val="hvr"/>
        </w:rPr>
        <w:t>?</w:t>
      </w:r>
      <w:r w:rsidR="00DD03BA">
        <w:rPr>
          <w:rStyle w:val="hvr"/>
        </w:rPr>
        <w:t xml:space="preserve"> </w:t>
      </w:r>
      <w:r w:rsidR="004A5288">
        <w:rPr>
          <w:rStyle w:val="hvr"/>
        </w:rPr>
        <w:t xml:space="preserve">Why do we sometimes recall our dreams and sometimes not? </w:t>
      </w:r>
      <w:r w:rsidR="006B69CB">
        <w:rPr>
          <w:rStyle w:val="hvr"/>
        </w:rPr>
        <w:t>Are dream reports accurate and exhaustive transcriptions of the dream experience</w:t>
      </w:r>
      <w:r w:rsidR="001711CA">
        <w:rPr>
          <w:rStyle w:val="hvr"/>
        </w:rPr>
        <w:t>?</w:t>
      </w:r>
      <w:r w:rsidR="006B69CB">
        <w:rPr>
          <w:rStyle w:val="hvr"/>
        </w:rPr>
        <w:t xml:space="preserve"> </w:t>
      </w:r>
      <w:r w:rsidR="004A5288">
        <w:rPr>
          <w:rStyle w:val="hvr"/>
        </w:rPr>
        <w:t xml:space="preserve">What is, or </w:t>
      </w:r>
      <w:r w:rsidR="008A594A">
        <w:rPr>
          <w:rStyle w:val="hvr"/>
        </w:rPr>
        <w:t xml:space="preserve">what </w:t>
      </w:r>
      <w:r w:rsidR="004A5288">
        <w:rPr>
          <w:rStyle w:val="hvr"/>
        </w:rPr>
        <w:t>are, the function(s) of dreaming?</w:t>
      </w:r>
      <w:r w:rsidR="00C744C8">
        <w:rPr>
          <w:rStyle w:val="hvr"/>
        </w:rPr>
        <w:t xml:space="preserve"> What are the neurophysiological correlates of dreaming? </w:t>
      </w:r>
    </w:p>
    <w:p w14:paraId="4E83921E" w14:textId="77259463" w:rsidR="00032EE2" w:rsidRPr="00706D88" w:rsidRDefault="00432459" w:rsidP="00D249CA">
      <w:pPr>
        <w:rPr>
          <w:rStyle w:val="hvr"/>
        </w:rPr>
      </w:pPr>
      <w:r w:rsidRPr="00706D88">
        <w:rPr>
          <w:rStyle w:val="hvr"/>
        </w:rPr>
        <w:t>The aim of the present thesis</w:t>
      </w:r>
      <w:r w:rsidR="004A5288" w:rsidRPr="00706D88">
        <w:rPr>
          <w:rStyle w:val="hvr"/>
        </w:rPr>
        <w:t xml:space="preserve"> </w:t>
      </w:r>
      <w:r w:rsidRPr="00706D88">
        <w:rPr>
          <w:rStyle w:val="hvr"/>
        </w:rPr>
        <w:t>is to offer a modest contribution to the ongoing effo</w:t>
      </w:r>
      <w:r w:rsidR="00C1393D" w:rsidRPr="00706D88">
        <w:rPr>
          <w:rStyle w:val="hvr"/>
        </w:rPr>
        <w:t xml:space="preserve">rt to </w:t>
      </w:r>
      <w:r w:rsidRPr="00706D88">
        <w:rPr>
          <w:rStyle w:val="hvr"/>
        </w:rPr>
        <w:t xml:space="preserve">solve these </w:t>
      </w:r>
      <w:r w:rsidR="00C1393D" w:rsidRPr="00706D88">
        <w:rPr>
          <w:rStyle w:val="hvr"/>
        </w:rPr>
        <w:t xml:space="preserve">questions. </w:t>
      </w:r>
      <w:r w:rsidR="005F7767" w:rsidRPr="00706D88">
        <w:rPr>
          <w:rStyle w:val="hvr"/>
        </w:rPr>
        <w:t xml:space="preserve">Our first research axis </w:t>
      </w:r>
      <w:r w:rsidR="00E7258D" w:rsidRPr="00706D88">
        <w:rPr>
          <w:rStyle w:val="hvr"/>
        </w:rPr>
        <w:t xml:space="preserve">concerned </w:t>
      </w:r>
      <w:r w:rsidR="004736AF" w:rsidRPr="00706D88">
        <w:rPr>
          <w:rStyle w:val="hvr"/>
        </w:rPr>
        <w:t>the neurophysiological correlates of dream recall frequency</w:t>
      </w:r>
      <w:r w:rsidR="00E7258D" w:rsidRPr="00706D88">
        <w:rPr>
          <w:rStyle w:val="hvr"/>
        </w:rPr>
        <w:t xml:space="preserve">. </w:t>
      </w:r>
    </w:p>
    <w:p w14:paraId="6FE3358A" w14:textId="0B52BAC7" w:rsidR="00AC2454" w:rsidRDefault="007D01E6" w:rsidP="00D249CA">
      <w:pPr>
        <w:pStyle w:val="Titre1"/>
      </w:pPr>
      <w:bookmarkStart w:id="12" w:name="_Toc490466257"/>
      <w:r>
        <w:t>Sleep</w:t>
      </w:r>
      <w:bookmarkEnd w:id="12"/>
    </w:p>
    <w:p w14:paraId="683C3F81" w14:textId="263E8B08" w:rsidR="00963E47" w:rsidRDefault="001B093C" w:rsidP="00D249CA">
      <w:pPr>
        <w:pStyle w:val="Titre2"/>
      </w:pPr>
      <w:bookmarkStart w:id="13" w:name="_Toc490466258"/>
      <w:r>
        <w:t>Definition</w:t>
      </w:r>
      <w:bookmarkEnd w:id="13"/>
    </w:p>
    <w:p w14:paraId="4AC18EC6" w14:textId="11715BCB" w:rsidR="002F4E2D" w:rsidRDefault="007625E6" w:rsidP="0085330A">
      <w:r>
        <w:t>Sleep is a normal physiological and periodic state characterized by vigilance suspension</w:t>
      </w:r>
      <w:r w:rsidR="00F6162B">
        <w:t>, which generally occurs during night time in humans</w:t>
      </w:r>
      <w:r w:rsidR="002A4979">
        <w:t xml:space="preserve">. </w:t>
      </w:r>
      <w:r w:rsidR="008F5BE9">
        <w:t>Sleep</w:t>
      </w:r>
      <w:r w:rsidR="002A4979">
        <w:t xml:space="preserve"> is a vital need</w:t>
      </w:r>
      <w:r w:rsidR="008F5BE9">
        <w:t xml:space="preserve"> </w:t>
      </w:r>
      <w:r w:rsidR="002A4979">
        <w:t xml:space="preserve">that </w:t>
      </w:r>
      <w:r>
        <w:t xml:space="preserve">allows </w:t>
      </w:r>
      <w:r w:rsidR="00E21035">
        <w:t xml:space="preserve">restoration of the </w:t>
      </w:r>
      <w:r w:rsidR="008F5BE9">
        <w:t xml:space="preserve">immune, </w:t>
      </w:r>
      <w:r w:rsidR="00E21035">
        <w:t>nervous, skeletal and</w:t>
      </w:r>
      <w:r w:rsidR="008F5BE9">
        <w:t xml:space="preserve"> muscular systems</w:t>
      </w:r>
      <w:r w:rsidR="004238B9">
        <w:t xml:space="preserve">, leading some authors to postulate that </w:t>
      </w:r>
      <w:r w:rsidR="004238B9" w:rsidRPr="004238B9">
        <w:rPr>
          <w:i/>
        </w:rPr>
        <w:t>“sleep is the price we pay for being alive”</w:t>
      </w:r>
      <w:r w:rsidR="004238B9">
        <w:t xml:space="preserve"> </w:t>
      </w:r>
      <w:r w:rsidR="004238B9">
        <w:fldChar w:fldCharType="begin"/>
      </w:r>
      <w:r w:rsidR="00FC4B35">
        <w:instrText xml:space="preserve"> ADDIN ZOTERO_ITEM CSL_CITATION {"citationID":"Ae5cOx8k","properties":{"formattedCitation":"(Tononi and Cirelli 2014)","plainCitation":"(Tononi and Cirelli 2014)"},"citationItems":[{"id":668,"uris":["http://zotero.org/users/2461669/items/JATT2JH9"],"uri":["http://zotero.org/users/2461669/items/JATT2JH9"],"itemData":{"id":668,"type":"article-journal","title":"Sleep and the Price of Plasticity: From Synaptic and Cellular Homeostasis to Memory Consolidation and Integration","container-title":"Neuron","page":"12-34","volume":"81","issue":"1","source":"CrossRef","DOI":"10.1016/j.neuron.2013.12.025","ISSN":"08966273","shortTitle":"Sleep and the Price of Plasticity","language":"en","author":[{"family":"Tononi","given":"Giulio"},{"family":"Cirelli","given":"Chiara"}],"issued":{"date-parts":[["2014",1]]}}}],"schema":"https://github.com/citation-style-language/schema/raw/master/csl-citation.json"} </w:instrText>
      </w:r>
      <w:r w:rsidR="004238B9">
        <w:fldChar w:fldCharType="separate"/>
      </w:r>
      <w:r w:rsidR="00FC4B35" w:rsidRPr="00FC4B35">
        <w:t>(Tononi and Cirelli 2014)</w:t>
      </w:r>
      <w:r w:rsidR="004238B9">
        <w:fldChar w:fldCharType="end"/>
      </w:r>
      <w:r w:rsidR="004238B9">
        <w:t xml:space="preserve">. </w:t>
      </w:r>
      <w:r w:rsidR="00EA7B4A">
        <w:t>Long regarded as an idle state</w:t>
      </w:r>
      <w:r w:rsidR="00E86A50">
        <w:t xml:space="preserve">, it is becoming increasingly evident that </w:t>
      </w:r>
      <w:r w:rsidR="00E37AAA">
        <w:t xml:space="preserve">sleep is </w:t>
      </w:r>
      <w:r w:rsidR="00792576" w:rsidRPr="00792576">
        <w:rPr>
          <w:i/>
        </w:rPr>
        <w:t>“</w:t>
      </w:r>
      <w:r w:rsidR="00E37AAA" w:rsidRPr="00792576">
        <w:rPr>
          <w:i/>
        </w:rPr>
        <w:t>first and foremost a brain process</w:t>
      </w:r>
      <w:r w:rsidR="00792576" w:rsidRPr="00792576">
        <w:rPr>
          <w:i/>
        </w:rPr>
        <w:t>”</w:t>
      </w:r>
      <w:r w:rsidR="00792576">
        <w:t xml:space="preserve"> </w:t>
      </w:r>
      <w:r w:rsidR="00792576">
        <w:fldChar w:fldCharType="begin"/>
      </w:r>
      <w:r w:rsidR="00FC4B35">
        <w:instrText xml:space="preserve"> ADDIN ZOTERO_ITEM CSL_CITATION {"citationID":"yQUbAQ4c","properties":{"formattedCitation":"(Hirshkowitz 2004)","plainCitation":"(Hirshkowitz 2004)"},"citationItems":[{"id":57,"uris":["http://zotero.org/users/2461669/items/ANJC5TXP"],"uri":["http://zotero.org/users/2461669/items/ANJC5TXP"],"itemData":{"id":57,"type":"article-journal","title":"Normal human sleep: an overview","container-title":"Medical Clinics of North America","page":"551-565","volume":"88","issue":"3","source":"CrossRef","DOI":"10.1016/j.mcna.2004.01.001","ISSN":"00257125","shortTitle":"Normal human sleep","language":"en","author":[{"family":"Hirshkowitz","given":"Max"}],"issued":{"date-parts":[["2004",5]]}}}],"schema":"https://github.com/citation-style-language/schema/raw/master/csl-citation.json"} </w:instrText>
      </w:r>
      <w:r w:rsidR="00792576">
        <w:fldChar w:fldCharType="separate"/>
      </w:r>
      <w:r w:rsidR="00FC4B35" w:rsidRPr="00FC4B35">
        <w:t>(Hirshkowitz 2004)</w:t>
      </w:r>
      <w:r w:rsidR="00792576">
        <w:fldChar w:fldCharType="end"/>
      </w:r>
      <w:r w:rsidR="00E37AAA">
        <w:t xml:space="preserve"> in which</w:t>
      </w:r>
      <w:r w:rsidR="002F4E2D">
        <w:t xml:space="preserve"> </w:t>
      </w:r>
      <w:r w:rsidR="00AB1524">
        <w:t>the brain is “</w:t>
      </w:r>
      <w:r w:rsidR="002F4E2D" w:rsidRPr="002F4E2D">
        <w:rPr>
          <w:i/>
        </w:rPr>
        <w:t>hard at work and helps makes something of the world”</w:t>
      </w:r>
      <w:r w:rsidR="00431252">
        <w:rPr>
          <w:i/>
        </w:rPr>
        <w:t>,</w:t>
      </w:r>
      <w:r w:rsidR="002F4E2D">
        <w:t xml:space="preserve"> to borrow the words of Heraclitus</w:t>
      </w:r>
      <w:r w:rsidR="00EF45F8">
        <w:t>’</w:t>
      </w:r>
      <w:r w:rsidR="00D73134">
        <w:t>s famous aphorism</w:t>
      </w:r>
      <w:r w:rsidR="009C4A8B">
        <w:t xml:space="preserve"> (f</w:t>
      </w:r>
      <w:r w:rsidR="0033024D">
        <w:t xml:space="preserve">or an exhaustive review of the cognitive processes occurring during sleep, see </w:t>
      </w:r>
      <w:r w:rsidR="0033024D">
        <w:fldChar w:fldCharType="begin"/>
      </w:r>
      <w:r w:rsidR="00FC4B35">
        <w:instrText xml:space="preserve"> ADDIN ZOTERO_ITEM CSL_CITATION {"citationID":"i11Bs4LR","properties":{"formattedCitation":"(Andrillon 2016)","plainCitation":"(Andrillon 2016)"},"citationItems":[{"id":1133,"uris":["http://zotero.org/users/2461669/items/QGRAHK4Z"],"uri":["http://zotero.org/users/2461669/items/QGRAHK4Z"],"itemData":{"id":1133,"type":"thesis","title":"The sleeping brain at work: perceptual processing and learning in human sleep","publisher":"Paris Sciences et Lettres","URL":"https://doc-14-6o-docs.googleusercontent.com/docs/securesc/pm2umd8q4t6nuutkgvgltmt2n767nvun/h3rcvjo21ah7v69lab6u5ovqatj73066/1497542400000/09625487145494865771/02700834482462282956/0B9amtLm9opTbcE9nNkZUVWx0cE0?e=download&amp;nonce=uaaliolneof7k&amp;user=02700834482462282956&amp;hash=oqksdcogboirgil0covbcnrm5nnddjqv","author":[{"family":"Andrillon","given":"Thomas"}],"issued":{"date-parts":[["2016"]]},"accessed":{"date-parts":[["2017",6,15]]}}}],"schema":"https://github.com/citation-style-language/schema/raw/master/csl-citation.json"} </w:instrText>
      </w:r>
      <w:r w:rsidR="0033024D">
        <w:fldChar w:fldCharType="separate"/>
      </w:r>
      <w:r w:rsidR="00FC4B35" w:rsidRPr="00FC4B35">
        <w:t>(Andrillon 2016)</w:t>
      </w:r>
      <w:r w:rsidR="0033024D">
        <w:fldChar w:fldCharType="end"/>
      </w:r>
      <w:r w:rsidR="0033024D">
        <w:t>.</w:t>
      </w:r>
    </w:p>
    <w:p w14:paraId="06537E96" w14:textId="04203B0F" w:rsidR="00B360C6" w:rsidRDefault="00B360C6" w:rsidP="00B360C6">
      <w:pPr>
        <w:pStyle w:val="Titre2"/>
      </w:pPr>
      <w:bookmarkStart w:id="14" w:name="_Toc490466259"/>
      <w:r>
        <w:t>Polysomnographic recordings</w:t>
      </w:r>
      <w:bookmarkEnd w:id="14"/>
    </w:p>
    <w:p w14:paraId="365DEB51" w14:textId="0D397406" w:rsidR="008C021C" w:rsidRDefault="00B54209" w:rsidP="00672106">
      <w:pPr>
        <w:rPr>
          <w:color w:val="808080" w:themeColor="background1" w:themeShade="80"/>
        </w:rPr>
      </w:pPr>
      <w:r>
        <w:t xml:space="preserve">The </w:t>
      </w:r>
      <w:r w:rsidR="003F1E96">
        <w:t>invention</w:t>
      </w:r>
      <w:r>
        <w:t xml:space="preserve"> of electro-encephalography (EEG) by Hans Berger in 1928 has </w:t>
      </w:r>
      <w:r w:rsidR="00DD3101">
        <w:t xml:space="preserve">paved the way </w:t>
      </w:r>
      <w:r>
        <w:t xml:space="preserve">for </w:t>
      </w:r>
      <w:r w:rsidR="001C6F37">
        <w:t>the scientific study of sleep.</w:t>
      </w:r>
      <w:r w:rsidR="006A1F1C">
        <w:t xml:space="preserve"> It was indeed soon after that </w:t>
      </w:r>
      <w:r w:rsidR="006F7C65">
        <w:t xml:space="preserve">discovery that </w:t>
      </w:r>
      <w:r w:rsidR="006A1F1C">
        <w:t xml:space="preserve">Alfred Loomis </w:t>
      </w:r>
      <w:r w:rsidR="00421BBF">
        <w:t>first described</w:t>
      </w:r>
      <w:r w:rsidR="006A1F1C">
        <w:t xml:space="preserve"> a </w:t>
      </w:r>
      <w:r w:rsidR="00D90E27">
        <w:t xml:space="preserve">global </w:t>
      </w:r>
      <w:r w:rsidR="006A1F1C">
        <w:t xml:space="preserve">slowing down </w:t>
      </w:r>
      <w:r w:rsidR="00D90E27">
        <w:t xml:space="preserve">of the brain </w:t>
      </w:r>
      <w:r w:rsidR="00421BBF">
        <w:t>rhythm</w:t>
      </w:r>
      <w:r w:rsidR="006A1F1C" w:rsidRPr="006A1F1C">
        <w:t xml:space="preserve"> during sleep</w:t>
      </w:r>
      <w:r w:rsidR="00902974">
        <w:t xml:space="preserve">, </w:t>
      </w:r>
      <w:r w:rsidR="00421BBF">
        <w:t>associated with the apparition of several grapho-elements such as</w:t>
      </w:r>
      <w:r w:rsidR="00902974">
        <w:t xml:space="preserve"> K-complexes. </w:t>
      </w:r>
      <w:r w:rsidR="00A34384">
        <w:t xml:space="preserve">Since then, </w:t>
      </w:r>
      <w:r w:rsidR="00E95B0F">
        <w:t xml:space="preserve">sleep researchers have </w:t>
      </w:r>
      <w:r w:rsidR="00421BBF">
        <w:t xml:space="preserve">used EEG to monitor brain waves, electrooculography (EOG) </w:t>
      </w:r>
      <w:r w:rsidR="00464ED1">
        <w:t>to monitor eye movements and electromyography (EMG) to measure</w:t>
      </w:r>
      <w:r w:rsidR="00421BBF">
        <w:t xml:space="preserve"> skeletal muscle activity.</w:t>
      </w:r>
      <w:r w:rsidR="00464ED1">
        <w:t xml:space="preserve"> The s</w:t>
      </w:r>
      <w:r w:rsidR="00672106" w:rsidRPr="00672106">
        <w:t>imultaneous collection of these measurements is called polysomnography</w:t>
      </w:r>
      <w:r w:rsidR="00E52BE0">
        <w:t xml:space="preserve"> (PSG)</w:t>
      </w:r>
      <w:r w:rsidR="00956EF2">
        <w:t xml:space="preserve"> </w:t>
      </w:r>
      <w:r w:rsidR="008C021C" w:rsidRPr="008C021C">
        <w:t xml:space="preserve">and </w:t>
      </w:r>
      <w:r w:rsidR="00672106" w:rsidRPr="008C021C">
        <w:t>provides</w:t>
      </w:r>
      <w:r w:rsidR="008C021C" w:rsidRPr="008C021C">
        <w:t xml:space="preserve"> sufficient information to identify sleep stages according to standard international established guidelines.</w:t>
      </w:r>
      <w:r w:rsidR="008C021C">
        <w:t xml:space="preserve"> P</w:t>
      </w:r>
      <w:r w:rsidR="00DD3101">
        <w:t xml:space="preserve">SG is the gold standard in modern sleep </w:t>
      </w:r>
      <w:r w:rsidR="002D7B96">
        <w:t>science</w:t>
      </w:r>
      <w:r w:rsidR="00DD3101">
        <w:t xml:space="preserve"> and is used in both clinical and research settings. </w:t>
      </w:r>
    </w:p>
    <w:p w14:paraId="0D33FFFF" w14:textId="68A1C2D1" w:rsidR="00B63577" w:rsidRDefault="00B63577" w:rsidP="00D249CA">
      <w:pPr>
        <w:pStyle w:val="Titre2"/>
      </w:pPr>
      <w:bookmarkStart w:id="15" w:name="_Toc490466260"/>
      <w:r w:rsidRPr="009E4964">
        <w:t>Sleep stages</w:t>
      </w:r>
      <w:bookmarkEnd w:id="15"/>
    </w:p>
    <w:p w14:paraId="1F2C489B" w14:textId="2ED3394C" w:rsidR="009820E1" w:rsidRDefault="009820E1" w:rsidP="004D554D">
      <w:r w:rsidRPr="009820E1">
        <w:t xml:space="preserve">A first set of rules were published by Rechtschaffen and Kales (R&amp;K) in 1968 </w:t>
      </w:r>
      <w:r w:rsidR="00D629F2">
        <w:fldChar w:fldCharType="begin"/>
      </w:r>
      <w:r w:rsidR="00FC4B35">
        <w:instrText xml:space="preserve"> ADDIN ZOTERO_ITEM CSL_CITATION {"citationID":"chw9ixdx","properties":{"formattedCitation":"(Kales and Rechtschaffen 1968)","plainCitation":"(Kales and Rechtschaffen 1968)"},"citationItems":[{"id":1087,"uris":["http://zotero.org/users/2461669/items/97992WMT"],"uri":["http://zotero.org/users/2461669/items/97992WMT"],"itemData":{"id":1087,"type":"book","title":"A manual of standardized terminology, techniques and scoring system for sleep stages of human subjects","publisher":"US Department of Health, Education and Welfare, Public Health Service, National Institutes of Health, National Institute of Neurological Diseases and Blindness, Neurological Information Network","author":[{"family":"Kales","given":"Anthony"},{"family":"Rechtschaffen","given":"Allan"}],"issued":{"date-parts":[["1968"]]}}}],"schema":"https://github.com/citation-style-language/schema/raw/master/csl-citation.json"} </w:instrText>
      </w:r>
      <w:r w:rsidR="00D629F2">
        <w:fldChar w:fldCharType="separate"/>
      </w:r>
      <w:r w:rsidR="00FC4B35" w:rsidRPr="00FC4B35">
        <w:t>(Kales and Rechtschaffen 1968)</w:t>
      </w:r>
      <w:r w:rsidR="00D629F2">
        <w:fldChar w:fldCharType="end"/>
      </w:r>
      <w:r w:rsidRPr="009820E1">
        <w:t xml:space="preserve"> and proposed to divide sleep into 5 stages with distinct electrophysiological properties, named rapid-eye movement (REM) and non-REM (NREM) stages 1, 2, 3, 4. This nomenclature was updated in 2007 by the American Academy of Sleep Medicine </w:t>
      </w:r>
      <w:r w:rsidR="00D629F2">
        <w:fldChar w:fldCharType="begin"/>
      </w:r>
      <w:r w:rsidR="00FC4B35">
        <w:instrText xml:space="preserve"> ADDIN ZOTERO_ITEM CSL_CITATION {"citationID":"V3zcwJWu","properties":{"formattedCitation":"(Iber 2007)","plainCitation":"(Iber 2007)"},"citationItems":[{"id":762,"uris":["http://zotero.org/users/2461669/items/SJJQ6ZC3"],"uri":["http://zotero.org/users/2461669/items/SJJQ6ZC3"],"itemData":{"id":762,"type":"book","title":"The AASM manual for the scoring of sleep and associated events: rules, terminology and technical specifications","publisher":"American Academy of Sleep Medicine","author":[{"family":"Iber","given":"Conrad"}],"issued":{"date-parts":[["2007"]]}}}],"schema":"https://github.com/citation-style-language/schema/raw/master/csl-citation.json"} </w:instrText>
      </w:r>
      <w:r w:rsidR="00D629F2">
        <w:fldChar w:fldCharType="separate"/>
      </w:r>
      <w:r w:rsidR="00FC4B35" w:rsidRPr="00FC4B35">
        <w:t>(Iber 2007)</w:t>
      </w:r>
      <w:r w:rsidR="00D629F2">
        <w:fldChar w:fldCharType="end"/>
      </w:r>
      <w:r w:rsidR="00D629F2">
        <w:t xml:space="preserve"> </w:t>
      </w:r>
      <w:r w:rsidRPr="009820E1">
        <w:t>and sleep stage 3 and 4 have been merged into stage N3. In humans, a normal night of sleep consists of a repetition of four or five cycles in which sleep stages tend to follow each other in a particular order. Sleep staging is generally done visually by inspecting consecutive polysomnographic segments of 30 seconds. It results in a hypnogram which represents the succession of sleep stages across time.</w:t>
      </w:r>
      <w:r w:rsidR="001104EE">
        <w:t xml:space="preserve"> </w:t>
      </w:r>
      <w:r w:rsidR="00F604CC">
        <w:t>Below are summarized</w:t>
      </w:r>
      <w:r w:rsidR="004D554D">
        <w:t xml:space="preserve"> EEG-EOG-EMG characteristics for wakefulness and the different sleep stages</w:t>
      </w:r>
      <w:r w:rsidR="00F604CC">
        <w:t xml:space="preserve"> (see also</w:t>
      </w:r>
      <w:r w:rsidR="00796F71">
        <w:rPr>
          <w:b/>
        </w:rPr>
        <w:t xml:space="preserve"> </w:t>
      </w:r>
      <w:r w:rsidR="00796F71">
        <w:rPr>
          <w:b/>
        </w:rPr>
        <w:fldChar w:fldCharType="begin"/>
      </w:r>
      <w:r w:rsidR="00796F71">
        <w:rPr>
          <w:b/>
        </w:rPr>
        <w:instrText xml:space="preserve"> REF _Ref490218273 \h </w:instrText>
      </w:r>
      <w:r w:rsidR="00796F71">
        <w:rPr>
          <w:b/>
        </w:rPr>
      </w:r>
      <w:r w:rsidR="00796F71">
        <w:rPr>
          <w:b/>
        </w:rPr>
        <w:fldChar w:fldCharType="separate"/>
      </w:r>
      <w:r w:rsidR="00796F71">
        <w:t xml:space="preserve">Figure </w:t>
      </w:r>
      <w:r w:rsidR="00796F71">
        <w:rPr>
          <w:noProof/>
        </w:rPr>
        <w:t>2</w:t>
      </w:r>
      <w:r w:rsidR="00796F71">
        <w:rPr>
          <w:b/>
        </w:rPr>
        <w:fldChar w:fldCharType="end"/>
      </w:r>
      <w:r w:rsidR="00F604CC">
        <w:t>)</w:t>
      </w:r>
      <w:r w:rsidR="004D554D">
        <w:t xml:space="preserve">. </w:t>
      </w:r>
    </w:p>
    <w:p w14:paraId="21491B82" w14:textId="32E2CC44" w:rsidR="00E413E1" w:rsidRPr="005A5182" w:rsidRDefault="00E413E1" w:rsidP="00E413E1">
      <w:pPr>
        <w:pStyle w:val="Titre3"/>
      </w:pPr>
      <w:r w:rsidRPr="00E413E1">
        <w:t>Wakefulness</w:t>
      </w:r>
    </w:p>
    <w:p w14:paraId="3F15657A" w14:textId="042994DA" w:rsidR="00E413E1" w:rsidRPr="005A5182" w:rsidRDefault="005A5182" w:rsidP="00503AB1">
      <w:r w:rsidRPr="005A5182">
        <w:t xml:space="preserve">Before diving into </w:t>
      </w:r>
      <w:r w:rsidR="005F4616">
        <w:t>sleep</w:t>
      </w:r>
      <w:r w:rsidRPr="005A5182">
        <w:t xml:space="preserve">, </w:t>
      </w:r>
      <w:r>
        <w:t xml:space="preserve">we first need to define the state of wakefulness. </w:t>
      </w:r>
      <w:r w:rsidR="00503AB1">
        <w:t xml:space="preserve">Eyes-closed quiet wakefulness </w:t>
      </w:r>
      <w:r w:rsidR="005F4616">
        <w:t>is accompanied by an EEG rhythm predominantly in the alpha range (8-12 Hz)</w:t>
      </w:r>
      <w:r w:rsidR="00503AB1">
        <w:t>. Opening the eyes or engaging in a significant mental task (for example</w:t>
      </w:r>
      <w:r w:rsidR="006F000A">
        <w:t xml:space="preserve"> mental calculation) reduces</w:t>
      </w:r>
      <w:r w:rsidR="00503AB1">
        <w:t xml:space="preserve"> or blocks the alpha activity.</w:t>
      </w:r>
      <w:r w:rsidR="006F000A">
        <w:t xml:space="preserve"> </w:t>
      </w:r>
      <w:r w:rsidR="00503AB1">
        <w:t xml:space="preserve">Fairly high muscle activity can be present and </w:t>
      </w:r>
      <w:r w:rsidR="00D133CB">
        <w:t xml:space="preserve">slow or rapid </w:t>
      </w:r>
      <w:r w:rsidR="00503AB1">
        <w:t>eye movements may occur</w:t>
      </w:r>
      <w:r w:rsidR="00D133CB">
        <w:t xml:space="preserve">. </w:t>
      </w:r>
    </w:p>
    <w:p w14:paraId="475A8A26" w14:textId="5626BB24" w:rsidR="006B6AA6" w:rsidRPr="00D133CB" w:rsidRDefault="006B6AA6" w:rsidP="00481C22">
      <w:pPr>
        <w:pStyle w:val="Titre3"/>
      </w:pPr>
      <w:r w:rsidRPr="00D133CB">
        <w:t>N1 sleep</w:t>
      </w:r>
    </w:p>
    <w:p w14:paraId="50B6C501" w14:textId="045EF1CB" w:rsidR="006B6AA6" w:rsidRDefault="006B6AA6" w:rsidP="006B6AA6">
      <w:r w:rsidRPr="006B6AA6">
        <w:t xml:space="preserve">Stage N1 corresponds to the transitional period </w:t>
      </w:r>
      <w:r>
        <w:t xml:space="preserve">between wakefulness and sleep. </w:t>
      </w:r>
      <w:r w:rsidR="00F512AB">
        <w:t>The brain rhythm progressively decreases from alpha to theta (5 – 7 Hz), and the EOG is characterized</w:t>
      </w:r>
      <w:r w:rsidR="000F3F24">
        <w:t xml:space="preserve"> by slow, rolling eye movements. </w:t>
      </w:r>
      <w:r w:rsidR="00C6568B">
        <w:t xml:space="preserve">N1 sleep represents approximatively </w:t>
      </w:r>
      <w:r w:rsidR="00D27607">
        <w:t>5</w:t>
      </w:r>
      <w:r w:rsidR="00C6568B">
        <w:t>% of a normal night of sleep.</w:t>
      </w:r>
    </w:p>
    <w:p w14:paraId="7AEF8D99" w14:textId="5EF111A5" w:rsidR="006E784D" w:rsidRPr="006E784D" w:rsidRDefault="006E784D" w:rsidP="006E784D">
      <w:pPr>
        <w:pStyle w:val="Titre3"/>
      </w:pPr>
      <w:r w:rsidRPr="006E784D">
        <w:t>N2 sleep</w:t>
      </w:r>
    </w:p>
    <w:p w14:paraId="5E68D537" w14:textId="7C926FC9" w:rsidR="00793F70" w:rsidRDefault="006E784D" w:rsidP="00793F70">
      <w:r>
        <w:t xml:space="preserve">Each night, we spend more than </w:t>
      </w:r>
      <w:r w:rsidR="00CF21F6">
        <w:t>half the night’s sleep</w:t>
      </w:r>
      <w:r w:rsidR="00B83641">
        <w:t xml:space="preserve"> </w:t>
      </w:r>
      <w:r>
        <w:t xml:space="preserve">in </w:t>
      </w:r>
      <w:r w:rsidRPr="006E784D">
        <w:t>N2 sleep</w:t>
      </w:r>
      <w:r w:rsidR="00843FAC">
        <w:t xml:space="preserve">. </w:t>
      </w:r>
      <w:r w:rsidR="001104EE">
        <w:t xml:space="preserve">The EEG activity during this </w:t>
      </w:r>
      <w:r w:rsidR="00B83641">
        <w:t xml:space="preserve">stage </w:t>
      </w:r>
      <w:r w:rsidR="001104EE">
        <w:t xml:space="preserve">is </w:t>
      </w:r>
      <w:r w:rsidR="00B83641">
        <w:t>characterized by a predominance of theta waves</w:t>
      </w:r>
      <w:r w:rsidR="001104EE">
        <w:t xml:space="preserve">, recurrently interrupted by </w:t>
      </w:r>
      <w:r w:rsidR="001C3B93">
        <w:t xml:space="preserve">two grapho-elements, the </w:t>
      </w:r>
      <w:r w:rsidR="001104EE">
        <w:t>spindles and K-complexes</w:t>
      </w:r>
      <w:r w:rsidR="00E42EEA">
        <w:t xml:space="preserve">, </w:t>
      </w:r>
      <w:r w:rsidR="001C3B93">
        <w:t>which are the landmarks of this sleep stage</w:t>
      </w:r>
      <w:r w:rsidR="00FE6E02">
        <w:t>.</w:t>
      </w:r>
      <w:r w:rsidR="00450541">
        <w:t xml:space="preserve"> </w:t>
      </w:r>
      <w:r w:rsidR="004946AD">
        <w:t>K-complexes</w:t>
      </w:r>
      <w:r w:rsidR="004946AD" w:rsidRPr="004946AD">
        <w:t xml:space="preserve"> </w:t>
      </w:r>
      <w:r w:rsidR="004946AD">
        <w:t xml:space="preserve">are defined as sharp negative waves followed by a positive component, prominent over frontal scalp electrodes and lasting more than 0.5 seconds. </w:t>
      </w:r>
      <w:r w:rsidR="00F62805">
        <w:t>S</w:t>
      </w:r>
      <w:r w:rsidR="000466A9">
        <w:t>pindles refer to burst of 12 to 14 Hz waves predominant over central scalp electrodes and lasting between 0.5 and 2 seconds.</w:t>
      </w:r>
      <w:r w:rsidRPr="006E784D">
        <w:t xml:space="preserve"> </w:t>
      </w:r>
      <w:r w:rsidR="00961C0D">
        <w:t>Beyond that, N2 sleep is characterized by an absence of eye movements</w:t>
      </w:r>
      <w:r w:rsidR="00B07E75">
        <w:t xml:space="preserve"> as well as</w:t>
      </w:r>
      <w:r w:rsidR="00961C0D">
        <w:t xml:space="preserve"> </w:t>
      </w:r>
      <w:r w:rsidR="00B07E75">
        <w:t>decreased</w:t>
      </w:r>
      <w:r w:rsidR="00961C0D">
        <w:t xml:space="preserve"> muscle tone and brain metabolism</w:t>
      </w:r>
      <w:r w:rsidR="00B07E75">
        <w:t>.</w:t>
      </w:r>
    </w:p>
    <w:p w14:paraId="0E0397F3" w14:textId="5310328A" w:rsidR="006E1439" w:rsidRPr="006E1439" w:rsidRDefault="006E1439" w:rsidP="006E1439">
      <w:pPr>
        <w:pStyle w:val="Titre3"/>
      </w:pPr>
      <w:r w:rsidRPr="006E1439">
        <w:t>N3 sleep</w:t>
      </w:r>
    </w:p>
    <w:p w14:paraId="59D81E53" w14:textId="014FD636" w:rsidR="006E1439" w:rsidRDefault="006E1439" w:rsidP="006E1439">
      <w:r w:rsidRPr="006E1439">
        <w:t xml:space="preserve">N3 sleep, also referred to as deep sleep or </w:t>
      </w:r>
      <w:r>
        <w:t xml:space="preserve">slow-wave sleep, is the deepest sleep stage. </w:t>
      </w:r>
      <w:r w:rsidR="003D6C0C">
        <w:t xml:space="preserve">It is characterized by </w:t>
      </w:r>
      <w:r w:rsidR="001D66B5">
        <w:t>a predominance (&gt; 2</w:t>
      </w:r>
      <w:r w:rsidR="00754879">
        <w:t>0 % of the epoch) of high amplitude</w:t>
      </w:r>
      <w:r w:rsidR="0087022A">
        <w:t xml:space="preserve"> (&gt; 75 µV)</w:t>
      </w:r>
      <w:r w:rsidR="00754879">
        <w:t xml:space="preserve"> delta waves (0.5 – 4 </w:t>
      </w:r>
      <w:r w:rsidR="00FB5B8D">
        <w:t>H</w:t>
      </w:r>
      <w:r w:rsidR="00754879">
        <w:t>z)</w:t>
      </w:r>
      <w:r w:rsidR="004A7DCC">
        <w:t xml:space="preserve">. </w:t>
      </w:r>
      <w:r w:rsidR="0035661D">
        <w:t>Eye motility, muscle tone and brain metabolism are even more decreased than in N2 sleep.</w:t>
      </w:r>
      <w:r w:rsidR="003B460C" w:rsidRPr="003B460C">
        <w:t xml:space="preserve"> </w:t>
      </w:r>
      <w:r w:rsidR="00A56DE3">
        <w:t>N3</w:t>
      </w:r>
      <w:r w:rsidR="003B460C">
        <w:t xml:space="preserve"> sleep </w:t>
      </w:r>
      <w:r w:rsidR="003C23CA">
        <w:t>represents</w:t>
      </w:r>
      <w:r w:rsidR="003B460C">
        <w:t xml:space="preserve"> approximatively </w:t>
      </w:r>
      <w:r w:rsidR="00083AC1">
        <w:t>2</w:t>
      </w:r>
      <w:r w:rsidR="003B460C">
        <w:t>0% of a normal night of sleep.</w:t>
      </w:r>
      <w:r w:rsidR="0035661D">
        <w:t xml:space="preserve"> </w:t>
      </w:r>
    </w:p>
    <w:p w14:paraId="14784FC0" w14:textId="07F7FCE8" w:rsidR="00870867" w:rsidRDefault="00870867" w:rsidP="00870867">
      <w:pPr>
        <w:pStyle w:val="Titre3"/>
      </w:pPr>
      <w:r>
        <w:t>REM sleep (or paradoxical sleep)</w:t>
      </w:r>
    </w:p>
    <w:p w14:paraId="4079384E" w14:textId="1EDEFD12" w:rsidR="004B3F22" w:rsidRDefault="004B3F22" w:rsidP="002B4C92">
      <w:r>
        <w:t>As its name suggests, rapid eye movements (REM) sleep is characterized by rapid eye movements easily observable on the EOG channels. They consist of conjugate, irregular and sharply peaked eye movements, similar to some extent to those</w:t>
      </w:r>
      <w:r w:rsidR="00063662">
        <w:t xml:space="preserve"> </w:t>
      </w:r>
      <w:r>
        <w:t>exhibited during wakefulness</w:t>
      </w:r>
      <w:r w:rsidR="00061954">
        <w:t xml:space="preserve">. </w:t>
      </w:r>
      <w:r w:rsidR="00DA30E9">
        <w:t xml:space="preserve">Another fundamental aspect of REM sleep is its muscle atonia, as revealed by a low EMG activity. However, some transient muscle activity or muscle </w:t>
      </w:r>
      <w:r w:rsidR="00A5054E">
        <w:t>twitching</w:t>
      </w:r>
      <w:r w:rsidR="00DA30E9">
        <w:t xml:space="preserve"> (MTs)</w:t>
      </w:r>
      <w:r w:rsidR="00B7417E">
        <w:t xml:space="preserve"> </w:t>
      </w:r>
      <w:r w:rsidR="00DA30E9">
        <w:t>can also be observed. These short irregular bursts of EMG activity are superimposed</w:t>
      </w:r>
      <w:r w:rsidR="005F1893">
        <w:t xml:space="preserve"> </w:t>
      </w:r>
      <w:r w:rsidR="00DA30E9">
        <w:t>on the background of low EMG activity.</w:t>
      </w:r>
      <w:r w:rsidR="00A5054E">
        <w:t xml:space="preserve"> </w:t>
      </w:r>
      <w:r w:rsidR="00231225">
        <w:t>Brain metabolism is similar to that of wakefulness, and the</w:t>
      </w:r>
      <w:r w:rsidR="00A5054E">
        <w:t xml:space="preserve"> EEG is </w:t>
      </w:r>
      <w:r w:rsidR="00BC7BE9">
        <w:t>marked by mixed low-amplitude waves</w:t>
      </w:r>
      <w:r w:rsidR="009C601A">
        <w:t xml:space="preserve"> predominantly in the theta</w:t>
      </w:r>
      <w:r w:rsidR="00496329">
        <w:t xml:space="preserve"> band</w:t>
      </w:r>
      <w:r w:rsidR="002B4C92">
        <w:t xml:space="preserve"> (saw-tooth waves)</w:t>
      </w:r>
      <w:r w:rsidR="00496329">
        <w:t>, as well as a complete absence</w:t>
      </w:r>
      <w:r w:rsidR="00BC7BE9">
        <w:t xml:space="preserve"> of delta</w:t>
      </w:r>
      <w:r w:rsidR="00496329">
        <w:t xml:space="preserve"> </w:t>
      </w:r>
      <w:r w:rsidR="00ED32A4">
        <w:t>rhythms</w:t>
      </w:r>
      <w:r w:rsidR="00BC7BE9">
        <w:t>.</w:t>
      </w:r>
      <w:r w:rsidR="00623174">
        <w:t xml:space="preserve"> </w:t>
      </w:r>
      <w:r w:rsidR="00E85150">
        <w:t>O</w:t>
      </w:r>
      <w:r w:rsidR="002B4C92">
        <w:t>ther physiologic activities accompany REM sleep including middle ear muscle activity,</w:t>
      </w:r>
      <w:r w:rsidR="00F123DC">
        <w:t xml:space="preserve"> </w:t>
      </w:r>
      <w:r w:rsidR="002B4C92">
        <w:t>periorbital integrated potentials, and sleep-related erections.</w:t>
      </w:r>
      <w:r w:rsidR="00567339">
        <w:t xml:space="preserve"> </w:t>
      </w:r>
      <w:r w:rsidR="00623174">
        <w:t>REM sleep constitutes approximatively 20% of a normal night of sleep.</w:t>
      </w:r>
    </w:p>
    <w:p w14:paraId="0B5AF41C" w14:textId="77777777" w:rsidR="00136A0A" w:rsidRDefault="00136A0A" w:rsidP="00136A0A">
      <w:pPr>
        <w:keepNext/>
      </w:pPr>
      <w:r>
        <w:rPr>
          <w:noProof/>
        </w:rPr>
        <w:drawing>
          <wp:inline distT="0" distB="0" distL="0" distR="0" wp14:anchorId="0B3C03D1" wp14:editId="6B0CF2AF">
            <wp:extent cx="5760732" cy="3578359"/>
            <wp:effectExtent l="0" t="0" r="0" b="317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Intro_Sleep_Stages_PSD_final_1505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32" cy="3578359"/>
                    </a:xfrm>
                    <a:prstGeom prst="rect">
                      <a:avLst/>
                    </a:prstGeom>
                  </pic:spPr>
                </pic:pic>
              </a:graphicData>
            </a:graphic>
          </wp:inline>
        </w:drawing>
      </w:r>
    </w:p>
    <w:p w14:paraId="4849A2DE" w14:textId="150F4392" w:rsidR="00136A0A" w:rsidRPr="00BE6EF3" w:rsidRDefault="00136A0A" w:rsidP="00CA54AC">
      <w:pPr>
        <w:pStyle w:val="Lgende"/>
      </w:pPr>
      <w:bookmarkStart w:id="16" w:name="_Ref490218273"/>
      <w:r>
        <w:t xml:space="preserve">Figure </w:t>
      </w:r>
      <w:fldSimple w:instr=" SEQ Figure \* ARABIC ">
        <w:r w:rsidR="00671241">
          <w:rPr>
            <w:noProof/>
          </w:rPr>
          <w:t>2</w:t>
        </w:r>
      </w:fldSimple>
      <w:bookmarkEnd w:id="16"/>
      <w:r>
        <w:t xml:space="preserve">: </w:t>
      </w:r>
      <w:r w:rsidRPr="00CA54AC">
        <w:t>Polysomnographic</w:t>
      </w:r>
      <w:r>
        <w:t xml:space="preserve"> </w:t>
      </w:r>
      <w:r w:rsidR="00685C25">
        <w:t>recordings</w:t>
      </w:r>
      <w:r>
        <w:t xml:space="preserve"> across sleep and wakefulness.</w:t>
      </w:r>
      <w:r w:rsidR="00685C25">
        <w:t xml:space="preserve"> </w:t>
      </w:r>
      <w:r w:rsidR="006467BD" w:rsidRPr="00CA54AC">
        <w:rPr>
          <w:b w:val="0"/>
        </w:rPr>
        <w:t xml:space="preserve">Top: Scalp EEG, EOG and EMG performed in one healthy young adult during wakefulness, N1, N2, N3 and REM sleep. </w:t>
      </w:r>
      <w:r w:rsidR="00A7318C" w:rsidRPr="00CA54AC">
        <w:rPr>
          <w:b w:val="0"/>
        </w:rPr>
        <w:t xml:space="preserve">The main features of each vigilance state are described. </w:t>
      </w:r>
      <w:r w:rsidR="00BE6EF3" w:rsidRPr="00CA54AC">
        <w:rPr>
          <w:b w:val="0"/>
        </w:rPr>
        <w:t>Bottom: Spectral properties of each stage</w:t>
      </w:r>
      <w:r w:rsidRPr="00CA54AC">
        <w:rPr>
          <w:b w:val="0"/>
        </w:rPr>
        <w:t xml:space="preserve"> </w:t>
      </w:r>
      <w:r w:rsidR="00BE6EF3" w:rsidRPr="00CA54AC">
        <w:rPr>
          <w:b w:val="0"/>
        </w:rPr>
        <w:t>obtained by co</w:t>
      </w:r>
      <w:r w:rsidR="00C42C0C" w:rsidRPr="00CA54AC">
        <w:rPr>
          <w:b w:val="0"/>
        </w:rPr>
        <w:t>mputing the spectrogram of the Cz EEG signal atop</w:t>
      </w:r>
      <w:r w:rsidR="00DA0A89" w:rsidRPr="00CA54AC">
        <w:rPr>
          <w:b w:val="0"/>
        </w:rPr>
        <w:t>.</w:t>
      </w:r>
      <w:r w:rsidR="00BE6EF3">
        <w:t xml:space="preserve"> </w:t>
      </w:r>
    </w:p>
    <w:p w14:paraId="1EF085ED" w14:textId="31711EA1" w:rsidR="00B63577" w:rsidRDefault="00420F8B" w:rsidP="00D249CA">
      <w:pPr>
        <w:pStyle w:val="Titre2"/>
      </w:pPr>
      <w:bookmarkStart w:id="17" w:name="_Toc490466261"/>
      <w:r>
        <w:t>S</w:t>
      </w:r>
      <w:r w:rsidR="00B63577">
        <w:t>leep architecture</w:t>
      </w:r>
      <w:bookmarkEnd w:id="17"/>
    </w:p>
    <w:p w14:paraId="5D741411" w14:textId="7E65A541" w:rsidR="008F35D8" w:rsidRDefault="001F667A" w:rsidP="008F35D8">
      <w:r>
        <w:t xml:space="preserve">Modern research has revealed that sleep is not </w:t>
      </w:r>
      <w:r w:rsidR="00486DFF">
        <w:t xml:space="preserve">a </w:t>
      </w:r>
      <w:r>
        <w:t>unitary</w:t>
      </w:r>
      <w:r w:rsidR="00486DFF">
        <w:t>, single block</w:t>
      </w:r>
      <w:r w:rsidR="005F4A51">
        <w:t>,</w:t>
      </w:r>
      <w:r>
        <w:t xml:space="preserve"> but rather a cyclical succession of different brain states, which </w:t>
      </w:r>
      <w:r w:rsidR="007276EC">
        <w:t>are all</w:t>
      </w:r>
      <w:r>
        <w:t xml:space="preserve"> associated with </w:t>
      </w:r>
      <w:r w:rsidR="003A6B88">
        <w:t>specific</w:t>
      </w:r>
      <w:r>
        <w:t xml:space="preserve"> functional roles.</w:t>
      </w:r>
      <w:r w:rsidR="0027212F">
        <w:t xml:space="preserve"> A normal night of sleep consists of a repetition of four or five </w:t>
      </w:r>
      <w:r w:rsidR="00E641B2">
        <w:t xml:space="preserve">90 to 110 minutes long </w:t>
      </w:r>
      <w:r w:rsidR="0027212F">
        <w:t>cycles in which sleep stages tend to follow e</w:t>
      </w:r>
      <w:r w:rsidR="00F64B1B">
        <w:t>ach other in a particular order</w:t>
      </w:r>
      <w:r w:rsidR="00936F07">
        <w:t>.</w:t>
      </w:r>
      <w:r w:rsidR="00F64B1B">
        <w:t xml:space="preserve"> The cycle properties </w:t>
      </w:r>
      <w:r w:rsidR="00E60033">
        <w:t>evolve</w:t>
      </w:r>
      <w:r w:rsidR="00F64B1B">
        <w:t xml:space="preserve"> with each cycle reoccurrence. </w:t>
      </w:r>
      <w:r w:rsidR="00936F07">
        <w:t xml:space="preserve"> </w:t>
      </w:r>
      <w:r w:rsidR="00054733">
        <w:t>I</w:t>
      </w:r>
      <w:r w:rsidR="00EE0E86">
        <w:t xml:space="preserve">n his overview of the human sleep, </w:t>
      </w:r>
      <w:r w:rsidR="00EE0E86" w:rsidRPr="00EE0E86">
        <w:t>Hirshkowitz</w:t>
      </w:r>
      <w:r w:rsidR="00DF63FA">
        <w:t xml:space="preserve"> described </w:t>
      </w:r>
      <w:r w:rsidR="00DF63FA" w:rsidRPr="00DF63FA">
        <w:t>five generalizations about normal sleep architecture</w:t>
      </w:r>
      <w:r w:rsidR="007164A7">
        <w:t xml:space="preserve"> </w:t>
      </w:r>
      <w:r w:rsidR="007164A7">
        <w:fldChar w:fldCharType="begin"/>
      </w:r>
      <w:r w:rsidR="00FC4B35">
        <w:instrText xml:space="preserve"> ADDIN ZOTERO_ITEM CSL_CITATION {"citationID":"z0XBEdJV","properties":{"formattedCitation":"(Hirshkowitz 2004)","plainCitation":"(Hirshkowitz 2004)"},"citationItems":[{"id":57,"uris":["http://zotero.org/users/2461669/items/ANJC5TXP"],"uri":["http://zotero.org/users/2461669/items/ANJC5TXP"],"itemData":{"id":57,"type":"article-journal","title":"Normal human sleep: an overview","container-title":"Medical Clinics of North America","page":"551-565","volume":"88","issue":"3","source":"CrossRef","DOI":"10.1016/j.mcna.2004.01.001","ISSN":"00257125","shortTitle":"Normal human sleep","language":"en","author":[{"family":"Hirshkowitz","given":"Max"}],"issued":{"date-parts":[["2004",5]]}}}],"schema":"https://github.com/citation-style-language/schema/raw/master/csl-citation.json"} </w:instrText>
      </w:r>
      <w:r w:rsidR="007164A7">
        <w:fldChar w:fldCharType="separate"/>
      </w:r>
      <w:r w:rsidR="00FC4B35" w:rsidRPr="00FC4B35">
        <w:t>(Hirshkowitz 2004)</w:t>
      </w:r>
      <w:r w:rsidR="007164A7">
        <w:fldChar w:fldCharType="end"/>
      </w:r>
      <w:r w:rsidR="00DF63FA" w:rsidRPr="00DF63FA">
        <w:t>:</w:t>
      </w:r>
    </w:p>
    <w:p w14:paraId="66B1852D" w14:textId="5F25D1C3" w:rsidR="00DF63FA" w:rsidRDefault="003647A9" w:rsidP="003647A9">
      <w:pPr>
        <w:pStyle w:val="Paragraphedeliste"/>
        <w:numPr>
          <w:ilvl w:val="0"/>
          <w:numId w:val="9"/>
        </w:numPr>
      </w:pPr>
      <w:r w:rsidRPr="003647A9">
        <w:t>Sleep is entered through non-REM sleep</w:t>
      </w:r>
    </w:p>
    <w:p w14:paraId="2931E797" w14:textId="77777777" w:rsidR="003647A9" w:rsidRDefault="003647A9" w:rsidP="003647A9">
      <w:pPr>
        <w:pStyle w:val="Paragraphedeliste"/>
        <w:numPr>
          <w:ilvl w:val="0"/>
          <w:numId w:val="9"/>
        </w:numPr>
      </w:pPr>
      <w:r>
        <w:t>Non-REM and REM sleep alternate approximately every 90 to 120</w:t>
      </w:r>
    </w:p>
    <w:p w14:paraId="56D13A38" w14:textId="73A228ED" w:rsidR="003647A9" w:rsidRDefault="003647A9" w:rsidP="003647A9">
      <w:pPr>
        <w:pStyle w:val="Paragraphedeliste"/>
        <w:numPr>
          <w:ilvl w:val="0"/>
          <w:numId w:val="9"/>
        </w:numPr>
      </w:pPr>
      <w:r>
        <w:t>Minutes</w:t>
      </w:r>
    </w:p>
    <w:p w14:paraId="3F6EAD63" w14:textId="74941C3E" w:rsidR="003647A9" w:rsidRDefault="003647A9" w:rsidP="003647A9">
      <w:pPr>
        <w:pStyle w:val="Paragraphedeliste"/>
        <w:numPr>
          <w:ilvl w:val="0"/>
          <w:numId w:val="9"/>
        </w:numPr>
      </w:pPr>
      <w:r>
        <w:t xml:space="preserve">N3 </w:t>
      </w:r>
      <w:r w:rsidRPr="003647A9">
        <w:t>sleep predominates in the first third of the night</w:t>
      </w:r>
    </w:p>
    <w:p w14:paraId="710C74B3" w14:textId="7F779F2F" w:rsidR="003647A9" w:rsidRDefault="003647A9" w:rsidP="003647A9">
      <w:pPr>
        <w:pStyle w:val="Paragraphedeliste"/>
        <w:numPr>
          <w:ilvl w:val="0"/>
          <w:numId w:val="9"/>
        </w:numPr>
      </w:pPr>
      <w:r w:rsidRPr="003647A9">
        <w:t>REM sleep predominates in the last half of the night</w:t>
      </w:r>
    </w:p>
    <w:p w14:paraId="47399C48" w14:textId="696807EB" w:rsidR="003647A9" w:rsidRDefault="003647A9" w:rsidP="00594E23">
      <w:pPr>
        <w:pStyle w:val="Paragraphedeliste"/>
        <w:numPr>
          <w:ilvl w:val="0"/>
          <w:numId w:val="9"/>
        </w:numPr>
      </w:pPr>
      <w:r>
        <w:t>REM sleep occurs in four to six discrete episodes each night with episodes generally lengthening as sleep period progresses</w:t>
      </w:r>
    </w:p>
    <w:p w14:paraId="51CE0110" w14:textId="77777777" w:rsidR="004953BB" w:rsidRDefault="004953BB" w:rsidP="00D249CA">
      <w:pPr>
        <w:pStyle w:val="Titre1"/>
      </w:pPr>
      <w:bookmarkStart w:id="18" w:name="_Toc490466262"/>
      <w:r>
        <w:t>Link between dreaming and sleep stages</w:t>
      </w:r>
      <w:bookmarkEnd w:id="18"/>
    </w:p>
    <w:p w14:paraId="670BADE2" w14:textId="77777777" w:rsidR="004953BB" w:rsidRDefault="004953BB" w:rsidP="00D249CA">
      <w:pPr>
        <w:pStyle w:val="Titre2"/>
      </w:pPr>
      <w:bookmarkStart w:id="19" w:name="_Toc490466263"/>
      <w:r>
        <w:t>The REM sleep hypothesis of dreaming</w:t>
      </w:r>
      <w:bookmarkEnd w:id="19"/>
    </w:p>
    <w:p w14:paraId="76C18A0A" w14:textId="40EB1CED" w:rsidR="003B6951" w:rsidRPr="00A9408A" w:rsidRDefault="00860E8A" w:rsidP="003B6951">
      <w:r>
        <w:t>I</w:t>
      </w:r>
      <w:r w:rsidR="007A18B3">
        <w:t>n the early fift</w:t>
      </w:r>
      <w:r w:rsidR="0031708E">
        <w:t>ies</w:t>
      </w:r>
      <w:r>
        <w:t>,</w:t>
      </w:r>
      <w:r w:rsidR="009D0848">
        <w:t xml:space="preserve"> Nathaniel Kleitman and his doctoral student Eugene Aserinsky</w:t>
      </w:r>
      <w:r w:rsidR="00262441">
        <w:t xml:space="preserve">, </w:t>
      </w:r>
      <w:r w:rsidR="00305D85">
        <w:t xml:space="preserve">discovered </w:t>
      </w:r>
      <w:r w:rsidR="00A05AE5">
        <w:t xml:space="preserve">in humans </w:t>
      </w:r>
      <w:r w:rsidR="00305D85">
        <w:t xml:space="preserve">the existence of periods of sleep with </w:t>
      </w:r>
      <w:r w:rsidR="00E3040D">
        <w:t xml:space="preserve">an EEG similar to wakefulness (low </w:t>
      </w:r>
      <w:r w:rsidR="00FD5522">
        <w:t>voltage</w:t>
      </w:r>
      <w:r w:rsidR="00E3040D">
        <w:t xml:space="preserve"> and fast frequencies)</w:t>
      </w:r>
      <w:r w:rsidR="00FD5522">
        <w:t xml:space="preserve">, rapid eye movements and </w:t>
      </w:r>
      <w:r w:rsidR="00D0529E">
        <w:t>neurovegetative responses</w:t>
      </w:r>
      <w:r w:rsidR="00F83582">
        <w:t xml:space="preserve"> </w:t>
      </w:r>
      <w:r w:rsidR="00F83582">
        <w:fldChar w:fldCharType="begin"/>
      </w:r>
      <w:r w:rsidR="00FC4B35">
        <w:instrText xml:space="preserve"> ADDIN ZOTERO_ITEM CSL_CITATION {"citationID":"lJ1Sr17H","properties":{"formattedCitation":"(Aserinsky and Kleitman 1953)","plainCitation":"(Aserinsky and Kleitman 1953)"},"citationItems":[{"id":1228,"uris":["http://zotero.org/users/2461669/items/XJW6RBR4"],"uri":["http://zotero.org/users/2461669/items/XJW6RBR4"],"itemData":{"id":1228,"type":"article-journal","title":"Regularly occurring periods of eye motility, and concomitant phenomena, during sleep","container-title":"Science","page":"273-274","volume":"118","issue":"3062","author":[{"family":"Aserinsky","given":"Eugene"},{"family":"Kleitman","given":"Nathaniel"}],"issued":{"date-parts":[["1953"]]}}}],"schema":"https://github.com/citation-style-language/schema/raw/master/csl-citation.json"} </w:instrText>
      </w:r>
      <w:r w:rsidR="00F83582">
        <w:fldChar w:fldCharType="separate"/>
      </w:r>
      <w:r w:rsidR="00FC4B35" w:rsidRPr="00FC4B35">
        <w:t>(Aserinsky and Kleitman 1953)</w:t>
      </w:r>
      <w:r w:rsidR="00F83582">
        <w:fldChar w:fldCharType="end"/>
      </w:r>
      <w:r w:rsidR="00305D85">
        <w:t xml:space="preserve">. </w:t>
      </w:r>
      <w:r w:rsidR="00D06186">
        <w:t xml:space="preserve">This discovery </w:t>
      </w:r>
      <w:r w:rsidR="007A18B3">
        <w:t>had a strong</w:t>
      </w:r>
      <w:r w:rsidR="0040049B">
        <w:t xml:space="preserve"> and persistent</w:t>
      </w:r>
      <w:r w:rsidR="007A18B3">
        <w:t xml:space="preserve"> impact on dream and sleep research. </w:t>
      </w:r>
      <w:r w:rsidR="00DA0387">
        <w:t>T</w:t>
      </w:r>
      <w:r w:rsidR="0031708E">
        <w:t xml:space="preserve">he authors have </w:t>
      </w:r>
      <w:r w:rsidR="00274235">
        <w:t xml:space="preserve">indeed </w:t>
      </w:r>
      <w:r w:rsidR="0031708E">
        <w:t xml:space="preserve">proposed that the </w:t>
      </w:r>
      <w:r w:rsidR="00F83582">
        <w:t xml:space="preserve">rapid </w:t>
      </w:r>
      <w:r w:rsidR="0031708E">
        <w:t xml:space="preserve">eye movements </w:t>
      </w:r>
      <w:r w:rsidR="00272D3B">
        <w:t>correspond</w:t>
      </w:r>
      <w:r w:rsidR="005F0456">
        <w:t>ed</w:t>
      </w:r>
      <w:r w:rsidR="00272D3B">
        <w:t xml:space="preserve"> to the scanning of dream images</w:t>
      </w:r>
      <w:r w:rsidR="0031708E">
        <w:t xml:space="preserve">. </w:t>
      </w:r>
      <w:r w:rsidR="00FD4394">
        <w:t>They reached this conclusion by comparing the proportion of dream reports obtained upon awakening in periods of eye motility</w:t>
      </w:r>
      <w:r w:rsidR="00E257F6">
        <w:t xml:space="preserve"> and outside these periods, respectively 75% and 11% in their 1953’</w:t>
      </w:r>
      <w:r w:rsidR="00770A0C">
        <w:t xml:space="preserve">s study, and 80% and 7% in their 1957’s study </w:t>
      </w:r>
      <w:r w:rsidR="00770A0C">
        <w:fldChar w:fldCharType="begin"/>
      </w:r>
      <w:r w:rsidR="00FC4B35">
        <w:instrText xml:space="preserve"> ADDIN ZOTERO_ITEM CSL_CITATION {"citationID":"TlIyvDKE","properties":{"formattedCitation":"(Dement and Kleitman 1957)","plainCitation":"(Dement and Kleitman 1957)"},"citationItems":[{"id":714,"uris":["http://zotero.org/users/2461669/items/AE9F7TPU"],"uri":["http://zotero.org/users/2461669/items/AE9F7TPU"],"itemData":{"id":714,"type":"article-journal","title":"The relation of eye movements during sleep to dream activity: an objective method for the study of dreaming.","container-title":"Journal of experimental psychology","page":"339","volume":"53","issue":"5","author":[{"family":"Dement","given":"William"},{"family":"Kleitman","given":"Nathaniel"}],"issued":{"date-parts":[["1957"]]}}}],"schema":"https://github.com/citation-style-language/schema/raw/master/csl-citation.json"} </w:instrText>
      </w:r>
      <w:r w:rsidR="00770A0C">
        <w:fldChar w:fldCharType="separate"/>
      </w:r>
      <w:r w:rsidR="00FC4B35" w:rsidRPr="00FC4B35">
        <w:t>(Dement and Kleitman 1957)</w:t>
      </w:r>
      <w:r w:rsidR="00770A0C">
        <w:fldChar w:fldCharType="end"/>
      </w:r>
      <w:r w:rsidR="001917F8">
        <w:t xml:space="preserve">. They concluded that their newly-discovered REM sleep stage was the </w:t>
      </w:r>
      <w:r w:rsidR="00F40664">
        <w:t>neurophysiological basis of dreaming.</w:t>
      </w:r>
      <w:r w:rsidR="002471BA">
        <w:t xml:space="preserve"> </w:t>
      </w:r>
      <w:r w:rsidR="00272D3B">
        <w:t>A few years later, the French neuro</w:t>
      </w:r>
      <w:r w:rsidR="002F107E">
        <w:t>physiologist</w:t>
      </w:r>
      <w:r w:rsidR="00977BFE">
        <w:t xml:space="preserve"> Michel Jouvet, who had started working on sleep in cats, found </w:t>
      </w:r>
      <w:r w:rsidR="00787F55">
        <w:t xml:space="preserve">that REM sleep was associated with muscular atonia </w:t>
      </w:r>
      <w:r w:rsidR="00787F55">
        <w:fldChar w:fldCharType="begin"/>
      </w:r>
      <w:r w:rsidR="00FC4B35">
        <w:instrText xml:space="preserve"> ADDIN ZOTERO_ITEM CSL_CITATION {"citationID":"wFpwZmFi","properties":{"formattedCitation":"(Jouvet, Michel, and Courjon 1959)","plainCitation":"(Jouvet, Michel, and Courjon 1959)"},"citationItems":[{"id":1230,"uris":["http://zotero.org/users/2461669/items/GZ3GRP7Z"],"uri":["http://zotero.org/users/2461669/items/GZ3GRP7Z"],"itemData":{"id":1230,"type":"article-journal","title":"Sur un stade d’activité électrique cérébrale rapide au cours du sommeil physiologique","container-title":"CR Soc Biol","page":"1024-1028","volume":"153","author":[{"family":"Jouvet","given":"Michel"},{"family":"Michel","given":"F."},{"family":"Courjon","given":"J."}],"issued":{"date-parts":[["1959"]]}}}],"schema":"https://github.com/citation-style-language/schema/raw/master/csl-citation.json"} </w:instrText>
      </w:r>
      <w:r w:rsidR="00787F55">
        <w:fldChar w:fldCharType="separate"/>
      </w:r>
      <w:r w:rsidR="00FC4B35" w:rsidRPr="00FC4B35">
        <w:t>(Jouvet, Michel, and Courjon 1959)</w:t>
      </w:r>
      <w:r w:rsidR="00787F55">
        <w:fldChar w:fldCharType="end"/>
      </w:r>
      <w:r w:rsidR="00311E8B">
        <w:t xml:space="preserve">, a </w:t>
      </w:r>
      <w:r w:rsidR="00787F55">
        <w:t xml:space="preserve">finding </w:t>
      </w:r>
      <w:r w:rsidR="00311E8B">
        <w:t xml:space="preserve">that </w:t>
      </w:r>
      <w:r w:rsidR="00787F55">
        <w:t>was soon</w:t>
      </w:r>
      <w:r w:rsidR="00F77BF7">
        <w:t xml:space="preserve"> after replicated in humans </w:t>
      </w:r>
      <w:r w:rsidR="00F77BF7">
        <w:fldChar w:fldCharType="begin"/>
      </w:r>
      <w:r w:rsidR="00FC4B35">
        <w:instrText xml:space="preserve"> ADDIN ZOTERO_ITEM CSL_CITATION {"citationID":"QV5TO0Mb","properties":{"formattedCitation":"(Berger 1961)","plainCitation":"(Berger 1961)"},"citationItems":[{"id":1232,"uris":["http://zotero.org/users/2461669/items/3X7367QP"],"uri":["http://zotero.org/users/2461669/items/3X7367QP"],"itemData":{"id":1232,"type":"article-journal","title":"Tonus of extrinsic laryngeal muscles during sleep and dreaming","container-title":"Science","page":"840-840","volume":"134","issue":"3482","author":[{"family":"Berger","given":"Ralph J."}],"issued":{"date-parts":[["1961"]]}}}],"schema":"https://github.com/citation-style-language/schema/raw/master/csl-citation.json"} </w:instrText>
      </w:r>
      <w:r w:rsidR="00F77BF7">
        <w:fldChar w:fldCharType="separate"/>
      </w:r>
      <w:r w:rsidR="00FC4B35" w:rsidRPr="00FC4B35">
        <w:t>(Berger 1961)</w:t>
      </w:r>
      <w:r w:rsidR="00F77BF7">
        <w:fldChar w:fldCharType="end"/>
      </w:r>
      <w:r w:rsidR="00F77BF7">
        <w:t>.</w:t>
      </w:r>
      <w:r w:rsidR="00941851">
        <w:t xml:space="preserve"> </w:t>
      </w:r>
      <w:r w:rsidR="00A0737A">
        <w:t xml:space="preserve">Pursuing his research on REM sleep, or “paradoxical sleep” as he named it, </w:t>
      </w:r>
      <w:r w:rsidR="00A9408A" w:rsidRPr="00A9408A">
        <w:t xml:space="preserve">Jouvet </w:t>
      </w:r>
      <w:r w:rsidR="00E50FDF">
        <w:t xml:space="preserve">had the idea to suppress </w:t>
      </w:r>
      <w:r w:rsidR="00A0737A">
        <w:t xml:space="preserve">the </w:t>
      </w:r>
      <w:r w:rsidR="00E50FDF">
        <w:t xml:space="preserve">muscular atonia by </w:t>
      </w:r>
      <w:r w:rsidR="00A0737A">
        <w:t xml:space="preserve">injuring the </w:t>
      </w:r>
      <w:r w:rsidR="00A25148">
        <w:t>brain stem of cats.</w:t>
      </w:r>
      <w:r w:rsidR="00A0737A">
        <w:t xml:space="preserve"> </w:t>
      </w:r>
      <w:r w:rsidR="00A66335">
        <w:t xml:space="preserve">To his astonishment, </w:t>
      </w:r>
      <w:r w:rsidR="00914697">
        <w:t>he found that the injured cats</w:t>
      </w:r>
      <w:r w:rsidR="008E519C">
        <w:t xml:space="preserve"> were performing, </w:t>
      </w:r>
      <w:r w:rsidR="007E4628">
        <w:t xml:space="preserve">only </w:t>
      </w:r>
      <w:r w:rsidR="008E519C">
        <w:t>during REM sleep, complex motor sequences</w:t>
      </w:r>
      <w:r w:rsidR="00551D5C">
        <w:t>, that he named “oneiric behavior”</w:t>
      </w:r>
      <w:r w:rsidR="00B51844">
        <w:t xml:space="preserve"> </w:t>
      </w:r>
      <w:r w:rsidR="00B51844">
        <w:fldChar w:fldCharType="begin"/>
      </w:r>
      <w:r w:rsidR="00FC4B35">
        <w:instrText xml:space="preserve"> ADDIN ZOTERO_ITEM CSL_CITATION {"citationID":"Fn7A1Mst","properties":{"formattedCitation":"(Sastre and Jouvet 1979)","plainCitation":"(Sastre and Jouvet 1979)"},"citationItems":[{"id":720,"uris":["http://zotero.org/users/2461669/items/HGG2X8F8"],"uri":["http://zotero.org/users/2461669/items/HGG2X8F8"],"itemData":{"id":720,"type":"article-journal","title":"Le comportement onirique du chat","container-title":"Physiology &amp; Behavior","page":"979-989","volume":"22","issue":"5","author":[{"family":"Sastre","given":"Jean-Pierre"},{"family":"Jouvet","given":"Michel"}],"issued":{"date-parts":[["1979"]]}}}],"schema":"https://github.com/citation-style-language/schema/raw/master/csl-citation.json"} </w:instrText>
      </w:r>
      <w:r w:rsidR="00B51844">
        <w:fldChar w:fldCharType="separate"/>
      </w:r>
      <w:r w:rsidR="00FC4B35" w:rsidRPr="00FC4B35">
        <w:t>(Sastre and Jouvet 1979)</w:t>
      </w:r>
      <w:r w:rsidR="00B51844">
        <w:fldChar w:fldCharType="end"/>
      </w:r>
      <w:r w:rsidR="00515D15">
        <w:t xml:space="preserve">. </w:t>
      </w:r>
      <w:r w:rsidR="00D0529E">
        <w:t xml:space="preserve">For him and the scientific community at the time, it was clear that these motors sequences </w:t>
      </w:r>
      <w:r w:rsidR="000F7804">
        <w:t xml:space="preserve">were directly related </w:t>
      </w:r>
      <w:r w:rsidR="00DF2A8E">
        <w:t>to the cat’s dreams</w:t>
      </w:r>
      <w:r w:rsidR="000F7804">
        <w:t xml:space="preserve">, </w:t>
      </w:r>
      <w:r w:rsidR="003B26D6">
        <w:t xml:space="preserve">and this experiment provided </w:t>
      </w:r>
      <w:r w:rsidR="0024259E">
        <w:t>a significant</w:t>
      </w:r>
      <w:r w:rsidR="003B26D6">
        <w:t xml:space="preserve"> </w:t>
      </w:r>
      <w:r w:rsidR="00025933">
        <w:t xml:space="preserve">evidence in </w:t>
      </w:r>
      <w:r w:rsidR="00CC715E">
        <w:t>favor</w:t>
      </w:r>
      <w:r w:rsidR="00025933">
        <w:t xml:space="preserve"> of </w:t>
      </w:r>
      <w:r w:rsidR="00CC715E">
        <w:t>the</w:t>
      </w:r>
      <w:r w:rsidR="00BC3288">
        <w:t xml:space="preserve"> REM sleep hypothesis of dreaming.</w:t>
      </w:r>
    </w:p>
    <w:p w14:paraId="0775F9DA" w14:textId="55A45076" w:rsidR="004953BB" w:rsidRDefault="004953BB" w:rsidP="00D249CA">
      <w:pPr>
        <w:pStyle w:val="Titre2"/>
      </w:pPr>
      <w:bookmarkStart w:id="20" w:name="_Toc490466264"/>
      <w:r>
        <w:t xml:space="preserve">The new hypothesis: </w:t>
      </w:r>
      <w:r w:rsidR="00B453A2">
        <w:t>a continuum of mentation during sleep</w:t>
      </w:r>
      <w:r w:rsidR="00F53DAD">
        <w:t>?</w:t>
      </w:r>
      <w:bookmarkEnd w:id="20"/>
    </w:p>
    <w:p w14:paraId="5B6A49AB" w14:textId="3A666823" w:rsidR="00EE65A9" w:rsidRDefault="008C5151" w:rsidP="00F7718D">
      <w:r>
        <w:t>Even though equating dreaming with REM sleep provided a useful way to</w:t>
      </w:r>
      <w:r w:rsidR="00A0396A">
        <w:t xml:space="preserve"> explore, with a scientific approach, </w:t>
      </w:r>
      <w:r>
        <w:t xml:space="preserve">the secrets of dreams, it soon became </w:t>
      </w:r>
      <w:r w:rsidR="00701204">
        <w:t>apparent</w:t>
      </w:r>
      <w:r>
        <w:t xml:space="preserve"> that dreaming was not </w:t>
      </w:r>
      <w:r w:rsidR="00CF7FC7">
        <w:t xml:space="preserve">exclusively present during </w:t>
      </w:r>
      <w:r>
        <w:t xml:space="preserve">REM sleep </w:t>
      </w:r>
      <w:r w:rsidR="00DC2050">
        <w:t xml:space="preserve">but also </w:t>
      </w:r>
      <w:r>
        <w:t xml:space="preserve">during </w:t>
      </w:r>
      <w:r w:rsidR="000F4229">
        <w:t>all the other sleep stages</w:t>
      </w:r>
      <w:r>
        <w:t xml:space="preserve">. </w:t>
      </w:r>
      <w:r w:rsidR="00073C08">
        <w:t xml:space="preserve">Few years after the initial discovery of REM sleep, </w:t>
      </w:r>
      <w:r w:rsidR="000F4229">
        <w:t>s</w:t>
      </w:r>
      <w:r w:rsidR="00073C08">
        <w:t>everal researchers reported a much higher proportion of dream re</w:t>
      </w:r>
      <w:r w:rsidR="00E4267D">
        <w:t xml:space="preserve">port in non-REM sleep than </w:t>
      </w:r>
      <w:r w:rsidR="00FC755A">
        <w:t xml:space="preserve">what was </w:t>
      </w:r>
      <w:r w:rsidR="00E4267D">
        <w:t>expected based on the findings of the</w:t>
      </w:r>
      <w:r w:rsidR="00073C08">
        <w:t xml:space="preserve"> Kleitman’s team</w:t>
      </w:r>
      <w:r w:rsidR="000F4229">
        <w:t xml:space="preserve"> </w:t>
      </w:r>
      <w:r w:rsidR="000F4229">
        <w:fldChar w:fldCharType="begin"/>
      </w:r>
      <w:r w:rsidR="00FC4B35">
        <w:instrText xml:space="preserve"> ADDIN ZOTERO_ITEM CSL_CITATION {"citationID":"IqMfYpLu","properties":{"formattedCitation":"(Goodenough et al. 1959; Foulkes 1962)","plainCitation":"(Goodenough et al. 1959; Foulkes 1962)"},"citationItems":[{"id":1235,"uris":["http://zotero.org/users/2461669/items/I9FTX7JC"],"uri":["http://zotero.org/users/2461669/items/I9FTX7JC"],"itemData":{"id":1235,"type":"article-journal","title":"A comparison of\" dreamers\" and\" nondreamers\": Eye movements, electroencephalograms, and the recall of dreams.","container-title":"The Journal of Abnormal and Social Psychology","page":"295","volume":"59","issue":"3","author":[{"family":"Goodenough","given":"Donald R."},{"family":"Shapiro","given":"Arthur"},{"family":"Holden","given":"Melvin"},{"family":"Steinschriber","given":"Leonard"}],"issued":{"date-parts":[["1959"]]}}},{"id":1229,"uris":["http://zotero.org/users/2461669/items/WCN8AMWW"],"uri":["http://zotero.org/users/2461669/items/WCN8AMWW"],"itemData":{"id":1229,"type":"article-journal","title":"Dream reports from different stages of sleep.","container-title":"The Journal of Abnormal and Social Psychology","page":"14","volume":"65","issue":"1","author":[{"family":"Foulkes","given":"William David"}],"issued":{"date-parts":[["1962"]]}}}],"schema":"https://github.com/citation-style-language/schema/raw/master/csl-citation.json"} </w:instrText>
      </w:r>
      <w:r w:rsidR="000F4229">
        <w:fldChar w:fldCharType="separate"/>
      </w:r>
      <w:r w:rsidR="00FC4B35" w:rsidRPr="00FC4B35">
        <w:t>(Goodenough et al. 1959; Foulkes 1962)</w:t>
      </w:r>
      <w:r w:rsidR="000F4229">
        <w:fldChar w:fldCharType="end"/>
      </w:r>
      <w:r w:rsidR="003D124A">
        <w:t xml:space="preserve">. Comparing the recall rate of people who never remembered their dreams with people who frequently recalled them, Goodenough and colleagues found </w:t>
      </w:r>
      <w:r w:rsidR="00604048">
        <w:t>respectively</w:t>
      </w:r>
      <w:r w:rsidR="003D124A">
        <w:t xml:space="preserve"> 34% and 54% of dream reports outside </w:t>
      </w:r>
      <w:r w:rsidR="00604048">
        <w:t>of REM sleep</w:t>
      </w:r>
      <w:r w:rsidR="003D124A">
        <w:t xml:space="preserve">. </w:t>
      </w:r>
      <w:r w:rsidR="00E4748F">
        <w:t>The recall rate</w:t>
      </w:r>
      <w:r w:rsidR="00604048">
        <w:t xml:space="preserve"> went up to 54% in </w:t>
      </w:r>
      <w:r w:rsidR="002C267A">
        <w:t>Foulkes</w:t>
      </w:r>
      <w:r w:rsidR="00604048">
        <w:t>’s study which comprised 200 awakenings.</w:t>
      </w:r>
      <w:r w:rsidR="00A62657">
        <w:t xml:space="preserve"> </w:t>
      </w:r>
      <w:r w:rsidR="00F7718D">
        <w:t>Since then, numerous studies have replicated the finding of mentation</w:t>
      </w:r>
      <w:r w:rsidR="005D5FA5">
        <w:t xml:space="preserve"> </w:t>
      </w:r>
      <w:r w:rsidR="00F7718D">
        <w:t xml:space="preserve">outside of REM sleep </w:t>
      </w:r>
      <w:r w:rsidR="00295D45">
        <w:fldChar w:fldCharType="begin"/>
      </w:r>
      <w:r w:rsidR="00FC4B35">
        <w:instrText xml:space="preserve"> ADDIN ZOTERO_ITEM CSL_CITATION {"citationID":"wmn0t3Nn","properties":{"formattedCitation":"(Nielsen 2000)","plainCitation":"(Nielsen 2000)"},"citationItems":[{"id":151,"uris":["http://zotero.org/users/2461669/items/XP7ACIRD"],"uri":["http://zotero.org/users/2461669/items/XP7ACIRD"],"itemData":{"id":151,"type":"article-journal","title":"A review of mentation in REM and NREM sleep:“covert” REM sleep as a possible reconciliation of two opposing models","container-title":"Behavioral and Brain Sciences","page":"851–866","volume":"23","issue":"06","source":"Google Scholar","shortTitle":"A review of mentation in REM and NREM sleep","author":[{"family":"Nielsen","given":"Tore A."}],"issued":{"date-parts":[["2000"]]}}}],"schema":"https://github.com/citation-style-language/schema/raw/master/csl-citation.json"} </w:instrText>
      </w:r>
      <w:r w:rsidR="00295D45">
        <w:fldChar w:fldCharType="separate"/>
      </w:r>
      <w:r w:rsidR="00FC4B35" w:rsidRPr="00FC4B35">
        <w:t>(Nielsen 2000)</w:t>
      </w:r>
      <w:r w:rsidR="00295D45">
        <w:fldChar w:fldCharType="end"/>
      </w:r>
      <w:r w:rsidR="00324E9D">
        <w:t xml:space="preserve">, even </w:t>
      </w:r>
      <w:r w:rsidR="00615C82">
        <w:t xml:space="preserve">in the periods of non-REM sleep located </w:t>
      </w:r>
      <w:r w:rsidR="00324E9D">
        <w:t xml:space="preserve">before the first nocturnal episode of REM sleep </w:t>
      </w:r>
      <w:r w:rsidR="00324E9D">
        <w:fldChar w:fldCharType="begin"/>
      </w:r>
      <w:r w:rsidR="00FC4B35">
        <w:instrText xml:space="preserve"> ADDIN ZOTERO_ITEM CSL_CITATION {"citationID":"ecChQKsO","properties":{"formattedCitation":"(Noreika et al. 2009)","plainCitation":"(Noreika et al. 2009)"},"citationItems":[{"id":1236,"uris":["http://zotero.org/users/2461669/items/NXMUVNJK"],"uri":["http://zotero.org/users/2461669/items/NXMUVNJK"],"itemData":{"id":1236,"type":"article-journal","title":"Early-night serial awakenings as a new paradigm for studies on NREM dreaming","container-title":"International Journal of Psychophysiology","page":"14-18","volume":"74","issue":"1","author":[{"family":"Noreika","given":"Valdas"},{"family":"Valli","given":"Katja"},{"family":"Lahtela","given":"Hetti"},{"family":"Revonsuo","given":"Antti"}],"issued":{"date-parts":[["2009"]]}}}],"schema":"https://github.com/citation-style-language/schema/raw/master/csl-citation.json"} </w:instrText>
      </w:r>
      <w:r w:rsidR="00324E9D">
        <w:fldChar w:fldCharType="separate"/>
      </w:r>
      <w:r w:rsidR="00FC4B35" w:rsidRPr="00FC4B35">
        <w:t>(Noreika et al. 2009)</w:t>
      </w:r>
      <w:r w:rsidR="00324E9D">
        <w:fldChar w:fldCharType="end"/>
      </w:r>
      <w:r w:rsidR="00324E9D">
        <w:t xml:space="preserve">. </w:t>
      </w:r>
      <w:r w:rsidR="00EE65A9">
        <w:t xml:space="preserve">As a counterpoint, it has become apparent that a significant proportion (~15%) of REM sleep awakenings were not followed by a dream report. </w:t>
      </w:r>
      <w:r w:rsidR="00A21E2E">
        <w:t xml:space="preserve">There results show that REM sleep is not a necessary condition for dream report to occur. </w:t>
      </w:r>
    </w:p>
    <w:p w14:paraId="527B6C98" w14:textId="77777777" w:rsidR="00004054" w:rsidRDefault="00D71BC3" w:rsidP="00BE0381">
      <w:r>
        <w:t xml:space="preserve">Another strong evidence against the REM sleep hypothesis of dreaming comes from neuropsychology. </w:t>
      </w:r>
      <w:r w:rsidR="00F70B2C">
        <w:t>Traditionally, t</w:t>
      </w:r>
      <w:r w:rsidR="00C82630">
        <w:t xml:space="preserve">he </w:t>
      </w:r>
      <w:r w:rsidR="00F70B2C">
        <w:t xml:space="preserve">pons region of the </w:t>
      </w:r>
      <w:r w:rsidR="00C82630">
        <w:t xml:space="preserve">brain stem, </w:t>
      </w:r>
      <w:r w:rsidR="00F70B2C">
        <w:t>has been described as one generator of REM sleep.</w:t>
      </w:r>
      <w:r w:rsidR="00F65493">
        <w:t xml:space="preserve"> From this postulate, Solms </w:t>
      </w:r>
      <w:r w:rsidR="00941B76">
        <w:t xml:space="preserve">conducted </w:t>
      </w:r>
      <w:r w:rsidR="00F846D2">
        <w:t xml:space="preserve">in his landmark work </w:t>
      </w:r>
      <w:r w:rsidR="00941B76">
        <w:t>an exhaustive review</w:t>
      </w:r>
      <w:r w:rsidR="00973A6A">
        <w:t>, in humans,</w:t>
      </w:r>
      <w:r w:rsidR="006B662E">
        <w:t xml:space="preserve"> of studies reporting brain lesion and the associated symptomatology  within this area </w:t>
      </w:r>
      <w:r w:rsidR="00D923D6">
        <w:fldChar w:fldCharType="begin"/>
      </w:r>
      <w:r w:rsidR="00FC4B35">
        <w:instrText xml:space="preserve"> ADDIN ZOTERO_ITEM CSL_CITATION {"citationID":"1rk3aBsZ","properties":{"formattedCitation":"(Solms 1997)","plainCitation":"(Solms 1997)"},"citationItems":[{"id":1218,"uris":["http://zotero.org/users/2461669/items/3P3X8AZN"],"uri":["http://zotero.org/users/2461669/items/3P3X8AZN"],"itemData":{"id":1218,"type":"book","title":"The neuropsychology of dreams: A clinico-anatomical study","publisher":"L. Erlbaum","ISBN":"0-8058-1585-6","author":[{"family":"Solms","given":"Mark"}],"issued":{"date-parts":[["1997"]]}}}],"schema":"https://github.com/citation-style-language/schema/raw/master/csl-citation.json"} </w:instrText>
      </w:r>
      <w:r w:rsidR="00D923D6">
        <w:fldChar w:fldCharType="separate"/>
      </w:r>
      <w:r w:rsidR="00FC4B35" w:rsidRPr="00FC4B35">
        <w:t>(Solms 1997)</w:t>
      </w:r>
      <w:r w:rsidR="00D923D6">
        <w:fldChar w:fldCharType="end"/>
      </w:r>
      <w:r w:rsidR="003C194F">
        <w:t xml:space="preserve">. </w:t>
      </w:r>
      <w:r w:rsidR="009B3EDA">
        <w:t xml:space="preserve">He </w:t>
      </w:r>
      <w:r w:rsidR="006B662E">
        <w:t>found</w:t>
      </w:r>
      <w:r w:rsidR="009B3EDA">
        <w:t xml:space="preserve"> that out of 26 case reports of REM sleep loss or alteration</w:t>
      </w:r>
      <w:r w:rsidR="005136E2">
        <w:t xml:space="preserve"> following a lesion in the p</w:t>
      </w:r>
      <w:r w:rsidR="00CA2191">
        <w:t>ons area</w:t>
      </w:r>
      <w:r w:rsidR="009B3EDA">
        <w:t xml:space="preserve">, 25 were not associated with subsequent alterations in dream reporting. </w:t>
      </w:r>
      <w:r w:rsidR="00DC5415">
        <w:t xml:space="preserve">Similarly, </w:t>
      </w:r>
      <w:r w:rsidR="00CD6CF1">
        <w:t xml:space="preserve">he </w:t>
      </w:r>
      <w:r w:rsidR="009B7602">
        <w:t>reported</w:t>
      </w:r>
      <w:r w:rsidR="00CD6CF1">
        <w:t xml:space="preserve"> that lesions in the temporo-parietal junction (TPJ) and </w:t>
      </w:r>
      <w:r w:rsidR="004D276A">
        <w:t xml:space="preserve">the white matter of the </w:t>
      </w:r>
      <w:r w:rsidR="00CD6CF1">
        <w:t>medial prefrontal cortex (MPFC) were associated with a complete or par</w:t>
      </w:r>
      <w:r w:rsidR="00B41610">
        <w:t xml:space="preserve">tial cessation of dream reports, </w:t>
      </w:r>
      <w:r w:rsidR="00CD6CF1">
        <w:t xml:space="preserve">without any </w:t>
      </w:r>
      <w:r w:rsidR="00B41610">
        <w:t xml:space="preserve">subsequent </w:t>
      </w:r>
      <w:r w:rsidR="00CD6CF1">
        <w:t xml:space="preserve">REM sleep disturbances. </w:t>
      </w:r>
      <w:r w:rsidR="00AA10F1">
        <w:t xml:space="preserve">This </w:t>
      </w:r>
      <w:r w:rsidR="00FD131F">
        <w:t xml:space="preserve">double dissociation </w:t>
      </w:r>
      <w:r w:rsidR="00AA10F1">
        <w:t xml:space="preserve">provides a clear argument that </w:t>
      </w:r>
      <w:r w:rsidR="00FD131F">
        <w:t xml:space="preserve">not only dreaming can occur outside of REM sleep, but it is </w:t>
      </w:r>
      <w:r w:rsidR="000F1720">
        <w:t xml:space="preserve">also </w:t>
      </w:r>
      <w:r w:rsidR="00FD131F">
        <w:t xml:space="preserve">not </w:t>
      </w:r>
      <w:r w:rsidR="000F1720">
        <w:t>dependent</w:t>
      </w:r>
      <w:r w:rsidR="00FD131F">
        <w:t xml:space="preserve"> o</w:t>
      </w:r>
      <w:r w:rsidR="00F00F16">
        <w:t>f the</w:t>
      </w:r>
      <w:r w:rsidR="00FD131F">
        <w:t xml:space="preserve"> brain generators of REM sleep</w:t>
      </w:r>
      <w:r w:rsidR="00A90174">
        <w:t>.</w:t>
      </w:r>
      <w:r w:rsidR="00BE0381">
        <w:t xml:space="preserve"> Rather, </w:t>
      </w:r>
      <w:r w:rsidR="00450FE7">
        <w:t xml:space="preserve">Solms </w:t>
      </w:r>
      <w:r w:rsidR="00BE0381">
        <w:t>put forward the fore-brain hypothesis</w:t>
      </w:r>
      <w:r w:rsidR="00F0148B">
        <w:t xml:space="preserve"> of dreaming, </w:t>
      </w:r>
      <w:r w:rsidR="00BE0381">
        <w:t xml:space="preserve">which </w:t>
      </w:r>
      <w:r w:rsidR="004C0808">
        <w:t>proposes</w:t>
      </w:r>
      <w:r w:rsidR="00BE0381">
        <w:t xml:space="preserve"> that dreaming is controlled through forebrain mechanisms involving at least TPJ and MPFC.</w:t>
      </w:r>
    </w:p>
    <w:p w14:paraId="15CAD7DB" w14:textId="77777777" w:rsidR="00004054" w:rsidRDefault="00004054" w:rsidP="00004054">
      <w:pPr>
        <w:keepNext/>
        <w:jc w:val="center"/>
      </w:pPr>
      <w:r>
        <w:rPr>
          <w:noProof/>
        </w:rPr>
        <w:drawing>
          <wp:inline distT="0" distB="0" distL="0" distR="0" wp14:anchorId="555332A8" wp14:editId="544CD620">
            <wp:extent cx="5760244" cy="385235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tro_Lesions.png"/>
                    <pic:cNvPicPr/>
                  </pic:nvPicPr>
                  <pic:blipFill>
                    <a:blip r:embed="rId12">
                      <a:extLst>
                        <a:ext uri="{28A0092B-C50C-407E-A947-70E740481C1C}">
                          <a14:useLocalDpi xmlns:a14="http://schemas.microsoft.com/office/drawing/2010/main" val="0"/>
                        </a:ext>
                      </a:extLst>
                    </a:blip>
                    <a:stretch>
                      <a:fillRect/>
                    </a:stretch>
                  </pic:blipFill>
                  <pic:spPr>
                    <a:xfrm>
                      <a:off x="0" y="0"/>
                      <a:ext cx="5760244" cy="3852353"/>
                    </a:xfrm>
                    <a:prstGeom prst="rect">
                      <a:avLst/>
                    </a:prstGeom>
                  </pic:spPr>
                </pic:pic>
              </a:graphicData>
            </a:graphic>
          </wp:inline>
        </w:drawing>
      </w:r>
    </w:p>
    <w:p w14:paraId="317ED3A5" w14:textId="626E6984" w:rsidR="00D71BC3" w:rsidRPr="00004054" w:rsidRDefault="00004054" w:rsidP="00A15753">
      <w:pPr>
        <w:pStyle w:val="Lgende"/>
        <w:rPr>
          <w:b w:val="0"/>
        </w:rPr>
      </w:pPr>
      <w:r>
        <w:t xml:space="preserve">Figure </w:t>
      </w:r>
      <w:fldSimple w:instr=" SEQ Figure \* ARABIC ">
        <w:r w:rsidR="00671241">
          <w:rPr>
            <w:noProof/>
          </w:rPr>
          <w:t>3</w:t>
        </w:r>
      </w:fldSimple>
      <w:r>
        <w:t xml:space="preserve">: Lesion maps associated with cessation vs preservation of dreaming. </w:t>
      </w:r>
      <w:r w:rsidRPr="00D97EE2">
        <w:rPr>
          <w:b w:val="0"/>
        </w:rPr>
        <w:t>Top: Global cessation</w:t>
      </w:r>
      <w:r w:rsidR="00D41C88" w:rsidRPr="00D97EE2">
        <w:rPr>
          <w:b w:val="0"/>
        </w:rPr>
        <w:t xml:space="preserve"> of dreaming was</w:t>
      </w:r>
      <w:r w:rsidRPr="00D97EE2">
        <w:rPr>
          <w:b w:val="0"/>
        </w:rPr>
        <w:t xml:space="preserve"> found following parietal lobe lesions (6 cases, inferior lobule and supramarginal gyrus; red), medial frontal lesions (9 cases; blue), and posterior lesions (8 cases; green). </w:t>
      </w:r>
      <w:r w:rsidR="00D41C88" w:rsidRPr="00D97EE2">
        <w:rPr>
          <w:b w:val="0"/>
        </w:rPr>
        <w:t xml:space="preserve">Bottom: Preserved dreaming was found following left hemispheric and frontal convexity lesions (15 cases; </w:t>
      </w:r>
      <w:r w:rsidR="00D97EE2" w:rsidRPr="00D97EE2">
        <w:rPr>
          <w:b w:val="0"/>
        </w:rPr>
        <w:t>green</w:t>
      </w:r>
      <w:r w:rsidR="00D41C88" w:rsidRPr="00D97EE2">
        <w:rPr>
          <w:b w:val="0"/>
        </w:rPr>
        <w:t>)</w:t>
      </w:r>
      <w:r w:rsidR="00D97EE2" w:rsidRPr="00D97EE2">
        <w:rPr>
          <w:b w:val="0"/>
        </w:rPr>
        <w:t>, bifrontal lesions (14 cases; blue), and brainstem lesions (17 cases; red).</w:t>
      </w:r>
      <w:r w:rsidRPr="00D97EE2">
        <w:rPr>
          <w:b w:val="0"/>
        </w:rPr>
        <w:t xml:space="preserve"> Reproduced from </w:t>
      </w:r>
      <w:r w:rsidRPr="00D97EE2">
        <w:rPr>
          <w:b w:val="0"/>
        </w:rPr>
        <w:fldChar w:fldCharType="begin"/>
      </w:r>
      <w:r w:rsidRPr="00D97EE2">
        <w:rPr>
          <w:b w:val="0"/>
        </w:rPr>
        <w:instrText xml:space="preserve"> ADDIN ZOTERO_ITEM CSL_CITATION {"citationID":"46TobuGi","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Pr="00D97EE2">
        <w:rPr>
          <w:b w:val="0"/>
        </w:rPr>
        <w:fldChar w:fldCharType="separate"/>
      </w:r>
      <w:r w:rsidRPr="00D97EE2">
        <w:rPr>
          <w:b w:val="0"/>
        </w:rPr>
        <w:t>Schwartz et al. 2005</w:t>
      </w:r>
      <w:r w:rsidRPr="00D97EE2">
        <w:rPr>
          <w:b w:val="0"/>
        </w:rPr>
        <w:fldChar w:fldCharType="end"/>
      </w:r>
      <w:r w:rsidR="008E15BB">
        <w:rPr>
          <w:b w:val="0"/>
        </w:rPr>
        <w:t>.</w:t>
      </w:r>
      <w:r w:rsidRPr="00D97EE2">
        <w:rPr>
          <w:b w:val="0"/>
        </w:rPr>
        <w:t xml:space="preserve"> </w:t>
      </w:r>
    </w:p>
    <w:p w14:paraId="45F57A63" w14:textId="0EB2CCA6" w:rsidR="0044193C" w:rsidRDefault="004C0808" w:rsidP="00F7718D">
      <w:r>
        <w:t xml:space="preserve">Based on these findings, some authors have postulated that instead of relying on REM sleep mechanisms, dreaming might be best described along a </w:t>
      </w:r>
      <w:r w:rsidR="006F188C">
        <w:t>“</w:t>
      </w:r>
      <w:r>
        <w:t>continuum</w:t>
      </w:r>
      <w:r w:rsidR="006F188C">
        <w:t>”</w:t>
      </w:r>
      <w:r>
        <w:t xml:space="preserve">, </w:t>
      </w:r>
      <w:r w:rsidR="006F188C">
        <w:t xml:space="preserve">from the hypnagogic reveries typical of sleep onset to florid and vivid dreamlike experiences typical during REM sleep </w:t>
      </w:r>
      <w:r w:rsidR="006F188C">
        <w:fldChar w:fldCharType="begin"/>
      </w:r>
      <w:r w:rsidR="00FC4B35">
        <w:instrText xml:space="preserve"> ADDIN ZOTERO_ITEM CSL_CITATION {"citationID":"YGsUrIAw","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6F188C">
        <w:fldChar w:fldCharType="separate"/>
      </w:r>
      <w:r w:rsidR="00FC4B35" w:rsidRPr="00FC4B35">
        <w:t>(Schwartz et al. 2005)</w:t>
      </w:r>
      <w:r w:rsidR="006F188C">
        <w:fldChar w:fldCharType="end"/>
      </w:r>
      <w:r w:rsidR="006F188C">
        <w:t xml:space="preserve">. </w:t>
      </w:r>
      <w:r w:rsidR="00843AEA">
        <w:t xml:space="preserve">A brief description of this continuum of mental activities during sleep is reported in </w:t>
      </w:r>
      <w:r w:rsidR="00843AEA">
        <w:fldChar w:fldCharType="begin"/>
      </w:r>
      <w:r w:rsidR="00843AEA">
        <w:instrText xml:space="preserve"> REF _Ref490202523 \h </w:instrText>
      </w:r>
      <w:r w:rsidR="00843AEA">
        <w:fldChar w:fldCharType="separate"/>
      </w:r>
      <w:r w:rsidR="00843AEA">
        <w:t xml:space="preserve">Table </w:t>
      </w:r>
      <w:r w:rsidR="00843AEA">
        <w:rPr>
          <w:noProof/>
        </w:rPr>
        <w:t>1</w:t>
      </w:r>
      <w:r w:rsidR="00843AEA">
        <w:fldChar w:fldCharType="end"/>
      </w:r>
      <w:r w:rsidR="00843AEA">
        <w:t>.</w:t>
      </w:r>
    </w:p>
    <w:p w14:paraId="78F50D95" w14:textId="717C8875" w:rsidR="000549D5" w:rsidRDefault="000549D5" w:rsidP="00B751F6">
      <w:pPr>
        <w:pStyle w:val="Lgende"/>
        <w:shd w:val="clear" w:color="auto" w:fill="FFFFFF" w:themeFill="background1"/>
      </w:pPr>
      <w:bookmarkStart w:id="21" w:name="_Ref490202523"/>
      <w:bookmarkStart w:id="22" w:name="_Ref490202517"/>
      <w:r>
        <w:t xml:space="preserve">Table </w:t>
      </w:r>
      <w:fldSimple w:instr=" SEQ Table \* ARABIC ">
        <w:r>
          <w:rPr>
            <w:noProof/>
          </w:rPr>
          <w:t>1</w:t>
        </w:r>
      </w:fldSimple>
      <w:bookmarkEnd w:id="21"/>
      <w:r>
        <w:t xml:space="preserve">: A brief description of sleep mentation in their typical order of placement during the sleep cycle. </w:t>
      </w:r>
      <w:r w:rsidRPr="001B75AE">
        <w:rPr>
          <w:b w:val="0"/>
        </w:rPr>
        <w:t xml:space="preserve">Modified from </w:t>
      </w:r>
      <w:r w:rsidRPr="00A6730F">
        <w:rPr>
          <w:b w:val="0"/>
        </w:rPr>
        <w:fldChar w:fldCharType="begin"/>
      </w:r>
      <w:r w:rsidR="00FC4B35" w:rsidRPr="00A6730F">
        <w:rPr>
          <w:b w:val="0"/>
        </w:rPr>
        <w:instrText xml:space="preserve"> ADDIN ZOTERO_ITEM CSL_CITATION {"citationID":"pSBycciL","properties":{"formattedCitation":"(De Koninck 2012)","plainCitation":"(De Koninck 2012)"},"citationItems":[{"id":722,"uris":["http://zotero.org/users/2461669/items/AFUXV5M8"],"uri":["http://zotero.org/users/2461669/items/AFUXV5M8"],"itemData":{"id":722,"type":"article-journal","title":"Sleep, dreams and dreaming","container-title":"Oxford handbook of sleep and sleep disorders","page":"150-171","author":[{"family":"De Koninck","given":"Joseph"}],"issued":{"date-parts":[["2012"]]}}}],"schema":"https://github.com/citation-style-language/schema/raw/master/csl-citation.json"} </w:instrText>
      </w:r>
      <w:r w:rsidRPr="00A6730F">
        <w:rPr>
          <w:b w:val="0"/>
        </w:rPr>
        <w:fldChar w:fldCharType="separate"/>
      </w:r>
      <w:r w:rsidR="00FC4B35" w:rsidRPr="00A6730F">
        <w:rPr>
          <w:b w:val="0"/>
        </w:rPr>
        <w:t>De Koninck 2012</w:t>
      </w:r>
      <w:r w:rsidRPr="00A6730F">
        <w:rPr>
          <w:b w:val="0"/>
        </w:rPr>
        <w:fldChar w:fldCharType="end"/>
      </w:r>
      <w:r w:rsidRPr="00A6730F">
        <w:rPr>
          <w:b w:val="0"/>
        </w:rPr>
        <w:t>.</w:t>
      </w:r>
      <w:bookmarkEnd w:id="22"/>
      <w: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3694"/>
        <w:gridCol w:w="2109"/>
        <w:gridCol w:w="1330"/>
      </w:tblGrid>
      <w:tr w:rsidR="002912BC" w14:paraId="119E013B" w14:textId="77777777" w:rsidTr="00EA1923">
        <w:tc>
          <w:tcPr>
            <w:tcW w:w="0" w:type="auto"/>
            <w:tcBorders>
              <w:top w:val="single" w:sz="18" w:space="0" w:color="auto"/>
              <w:bottom w:val="single" w:sz="12" w:space="0" w:color="auto"/>
            </w:tcBorders>
            <w:vAlign w:val="center"/>
          </w:tcPr>
          <w:p w14:paraId="303586D4" w14:textId="7C246EE5" w:rsidR="00DB2C69" w:rsidRPr="002912BC" w:rsidRDefault="00DB2C69" w:rsidP="006C32A3">
            <w:pPr>
              <w:jc w:val="left"/>
              <w:rPr>
                <w:b/>
              </w:rPr>
            </w:pPr>
            <w:r w:rsidRPr="002912BC">
              <w:rPr>
                <w:b/>
              </w:rPr>
              <w:t>Name</w:t>
            </w:r>
          </w:p>
        </w:tc>
        <w:tc>
          <w:tcPr>
            <w:tcW w:w="0" w:type="auto"/>
            <w:tcBorders>
              <w:top w:val="single" w:sz="18" w:space="0" w:color="auto"/>
              <w:bottom w:val="single" w:sz="12" w:space="0" w:color="auto"/>
            </w:tcBorders>
            <w:vAlign w:val="center"/>
          </w:tcPr>
          <w:p w14:paraId="1F8BB3CC" w14:textId="063EB429" w:rsidR="00DB2C69" w:rsidRPr="002912BC" w:rsidRDefault="00DB2C69" w:rsidP="006C32A3">
            <w:pPr>
              <w:jc w:val="left"/>
              <w:rPr>
                <w:b/>
              </w:rPr>
            </w:pPr>
            <w:r w:rsidRPr="002912BC">
              <w:rPr>
                <w:b/>
              </w:rPr>
              <w:t>Description</w:t>
            </w:r>
          </w:p>
        </w:tc>
        <w:tc>
          <w:tcPr>
            <w:tcW w:w="0" w:type="auto"/>
            <w:tcBorders>
              <w:top w:val="single" w:sz="18" w:space="0" w:color="auto"/>
              <w:bottom w:val="single" w:sz="12" w:space="0" w:color="auto"/>
            </w:tcBorders>
            <w:vAlign w:val="center"/>
          </w:tcPr>
          <w:p w14:paraId="1082466A" w14:textId="103617E0" w:rsidR="00DB2C69" w:rsidRPr="002912BC" w:rsidRDefault="00DB2C69" w:rsidP="006C32A3">
            <w:pPr>
              <w:jc w:val="left"/>
              <w:rPr>
                <w:b/>
              </w:rPr>
            </w:pPr>
            <w:r w:rsidRPr="002912BC">
              <w:rPr>
                <w:b/>
              </w:rPr>
              <w:t>Sleep stage</w:t>
            </w:r>
          </w:p>
        </w:tc>
        <w:tc>
          <w:tcPr>
            <w:tcW w:w="0" w:type="auto"/>
            <w:tcBorders>
              <w:top w:val="single" w:sz="18" w:space="0" w:color="auto"/>
              <w:bottom w:val="single" w:sz="12" w:space="0" w:color="auto"/>
            </w:tcBorders>
            <w:vAlign w:val="center"/>
          </w:tcPr>
          <w:p w14:paraId="70D40A5A" w14:textId="01FD6985" w:rsidR="00DB2C69" w:rsidRPr="002912BC" w:rsidRDefault="00DB2C69" w:rsidP="002912BC">
            <w:pPr>
              <w:jc w:val="left"/>
              <w:rPr>
                <w:b/>
              </w:rPr>
            </w:pPr>
            <w:r w:rsidRPr="002912BC">
              <w:rPr>
                <w:b/>
              </w:rPr>
              <w:t>Re</w:t>
            </w:r>
            <w:r w:rsidR="002912BC">
              <w:rPr>
                <w:b/>
              </w:rPr>
              <w:t>call</w:t>
            </w:r>
            <w:r w:rsidR="00971077" w:rsidRPr="002912BC">
              <w:rPr>
                <w:b/>
              </w:rPr>
              <w:t xml:space="preserve"> </w:t>
            </w:r>
            <w:r w:rsidR="002912BC" w:rsidRPr="002912BC">
              <w:rPr>
                <w:b/>
              </w:rPr>
              <w:t xml:space="preserve">rate </w:t>
            </w:r>
          </w:p>
        </w:tc>
      </w:tr>
      <w:tr w:rsidR="002912BC" w14:paraId="431EFC4B" w14:textId="77777777" w:rsidTr="00EA1923">
        <w:tc>
          <w:tcPr>
            <w:tcW w:w="0" w:type="auto"/>
            <w:tcBorders>
              <w:top w:val="single" w:sz="12" w:space="0" w:color="auto"/>
            </w:tcBorders>
            <w:vAlign w:val="center"/>
          </w:tcPr>
          <w:p w14:paraId="75A1E283" w14:textId="2E923CD2" w:rsidR="00DB2C69" w:rsidRDefault="00DB2C69" w:rsidP="006C32A3">
            <w:pPr>
              <w:jc w:val="left"/>
            </w:pPr>
            <w:r>
              <w:t>Hypnagogic reverie</w:t>
            </w:r>
          </w:p>
        </w:tc>
        <w:tc>
          <w:tcPr>
            <w:tcW w:w="0" w:type="auto"/>
            <w:tcBorders>
              <w:top w:val="single" w:sz="12" w:space="0" w:color="auto"/>
            </w:tcBorders>
            <w:vAlign w:val="center"/>
          </w:tcPr>
          <w:p w14:paraId="5EE97A62" w14:textId="1CDFC1BC" w:rsidR="00DB2C69" w:rsidRDefault="00DB2C69" w:rsidP="006C32A3">
            <w:pPr>
              <w:jc w:val="left"/>
            </w:pPr>
            <w:r>
              <w:t>Simple images</w:t>
            </w:r>
          </w:p>
        </w:tc>
        <w:tc>
          <w:tcPr>
            <w:tcW w:w="0" w:type="auto"/>
            <w:tcBorders>
              <w:top w:val="single" w:sz="12" w:space="0" w:color="auto"/>
            </w:tcBorders>
            <w:vAlign w:val="center"/>
          </w:tcPr>
          <w:p w14:paraId="5E7BB0A0" w14:textId="58BF91CE" w:rsidR="00DB2C69" w:rsidRDefault="00DB2C69" w:rsidP="006C32A3">
            <w:pPr>
              <w:jc w:val="left"/>
            </w:pPr>
            <w:r>
              <w:t>Sleep onset mentation (N1 or early N2 sleep)</w:t>
            </w:r>
          </w:p>
        </w:tc>
        <w:tc>
          <w:tcPr>
            <w:tcW w:w="0" w:type="auto"/>
            <w:tcBorders>
              <w:top w:val="single" w:sz="12" w:space="0" w:color="auto"/>
            </w:tcBorders>
            <w:vAlign w:val="center"/>
          </w:tcPr>
          <w:p w14:paraId="4A33DFD6" w14:textId="61A47C0B" w:rsidR="00DB2C69" w:rsidRDefault="008243BD" w:rsidP="006C32A3">
            <w:pPr>
              <w:jc w:val="left"/>
            </w:pPr>
            <w:r>
              <w:t>~</w:t>
            </w:r>
            <w:r w:rsidR="00DB2C69">
              <w:t>80%</w:t>
            </w:r>
          </w:p>
        </w:tc>
      </w:tr>
      <w:tr w:rsidR="002912BC" w14:paraId="30ACFDDF" w14:textId="77777777" w:rsidTr="00EA1923">
        <w:tc>
          <w:tcPr>
            <w:tcW w:w="0" w:type="auto"/>
            <w:vAlign w:val="center"/>
          </w:tcPr>
          <w:p w14:paraId="16C1A423" w14:textId="484982AC" w:rsidR="00DB2C69" w:rsidRDefault="00DB2C69" w:rsidP="006C32A3">
            <w:pPr>
              <w:jc w:val="left"/>
            </w:pPr>
            <w:r>
              <w:t>Reflections</w:t>
            </w:r>
          </w:p>
        </w:tc>
        <w:tc>
          <w:tcPr>
            <w:tcW w:w="0" w:type="auto"/>
            <w:vAlign w:val="center"/>
          </w:tcPr>
          <w:p w14:paraId="749DD24E" w14:textId="390B2E65" w:rsidR="00DB2C69" w:rsidRDefault="00DB2C69" w:rsidP="006C32A3">
            <w:pPr>
              <w:jc w:val="left"/>
            </w:pPr>
            <w:r>
              <w:t>Thoughts with no hallucinatory content</w:t>
            </w:r>
          </w:p>
        </w:tc>
        <w:tc>
          <w:tcPr>
            <w:tcW w:w="0" w:type="auto"/>
            <w:vAlign w:val="center"/>
          </w:tcPr>
          <w:p w14:paraId="1DC292DB" w14:textId="7CFF9E72" w:rsidR="00DB2C69" w:rsidRDefault="00DB2C69" w:rsidP="006C32A3">
            <w:pPr>
              <w:jc w:val="left"/>
            </w:pPr>
            <w:r>
              <w:t>N2 sleep</w:t>
            </w:r>
          </w:p>
        </w:tc>
        <w:tc>
          <w:tcPr>
            <w:tcW w:w="0" w:type="auto"/>
            <w:vAlign w:val="center"/>
          </w:tcPr>
          <w:p w14:paraId="4C88A19E" w14:textId="756E7FBC" w:rsidR="00DB2C69" w:rsidRDefault="00DB2C69" w:rsidP="006C32A3">
            <w:pPr>
              <w:jc w:val="left"/>
            </w:pPr>
            <w:r>
              <w:t>40-50%</w:t>
            </w:r>
          </w:p>
        </w:tc>
      </w:tr>
      <w:tr w:rsidR="002912BC" w14:paraId="2501CD23" w14:textId="77777777" w:rsidTr="00EA1923">
        <w:tc>
          <w:tcPr>
            <w:tcW w:w="0" w:type="auto"/>
            <w:vAlign w:val="center"/>
          </w:tcPr>
          <w:p w14:paraId="779414D2" w14:textId="4F18047D" w:rsidR="00DB2C69" w:rsidRDefault="00DB2C69" w:rsidP="006C32A3">
            <w:pPr>
              <w:jc w:val="left"/>
            </w:pPr>
            <w:r>
              <w:t>Vivid dreams</w:t>
            </w:r>
          </w:p>
        </w:tc>
        <w:tc>
          <w:tcPr>
            <w:tcW w:w="0" w:type="auto"/>
            <w:vAlign w:val="center"/>
          </w:tcPr>
          <w:p w14:paraId="5FF688D3" w14:textId="0CA3C3A7" w:rsidR="00DB2C69" w:rsidRDefault="00DB2C69" w:rsidP="006C32A3">
            <w:pPr>
              <w:jc w:val="left"/>
            </w:pPr>
            <w:r>
              <w:t>Vivid imagery and sequences, presence of characters, interactions and emotions</w:t>
            </w:r>
          </w:p>
        </w:tc>
        <w:tc>
          <w:tcPr>
            <w:tcW w:w="0" w:type="auto"/>
            <w:vAlign w:val="center"/>
          </w:tcPr>
          <w:p w14:paraId="06EFC111" w14:textId="71095161" w:rsidR="00DB2C69" w:rsidRDefault="00DB2C69" w:rsidP="006C32A3">
            <w:pPr>
              <w:jc w:val="left"/>
            </w:pPr>
            <w:r>
              <w:t>REM and NREM sleep</w:t>
            </w:r>
          </w:p>
        </w:tc>
        <w:tc>
          <w:tcPr>
            <w:tcW w:w="0" w:type="auto"/>
            <w:vAlign w:val="center"/>
          </w:tcPr>
          <w:p w14:paraId="36CE578F" w14:textId="03C9D293" w:rsidR="00DB2C69" w:rsidRDefault="00DB2C69" w:rsidP="006C32A3">
            <w:pPr>
              <w:jc w:val="left"/>
            </w:pPr>
            <w:r>
              <w:t>Up to 80% in REM sleep</w:t>
            </w:r>
          </w:p>
        </w:tc>
      </w:tr>
      <w:tr w:rsidR="002912BC" w14:paraId="4BCA9A0C" w14:textId="77777777" w:rsidTr="00EA1923">
        <w:tc>
          <w:tcPr>
            <w:tcW w:w="0" w:type="auto"/>
            <w:vAlign w:val="center"/>
          </w:tcPr>
          <w:p w14:paraId="5127766E" w14:textId="6054042A" w:rsidR="00DB2C69" w:rsidRDefault="00DB2C69" w:rsidP="006C32A3">
            <w:pPr>
              <w:jc w:val="left"/>
            </w:pPr>
            <w:r>
              <w:t>Lucid dreams</w:t>
            </w:r>
          </w:p>
        </w:tc>
        <w:tc>
          <w:tcPr>
            <w:tcW w:w="0" w:type="auto"/>
            <w:vAlign w:val="center"/>
          </w:tcPr>
          <w:p w14:paraId="6ACD4861" w14:textId="0DEC8353" w:rsidR="00DB2C69" w:rsidRDefault="00DB2C69" w:rsidP="006C32A3">
            <w:pPr>
              <w:jc w:val="left"/>
            </w:pPr>
            <w:r>
              <w:t>The dreamer is conscious of dreaming and can sometimes controls the dream scenario</w:t>
            </w:r>
          </w:p>
        </w:tc>
        <w:tc>
          <w:tcPr>
            <w:tcW w:w="0" w:type="auto"/>
            <w:vAlign w:val="center"/>
          </w:tcPr>
          <w:p w14:paraId="71F73512" w14:textId="4576B47C" w:rsidR="00DB2C69" w:rsidRDefault="00DB2C69" w:rsidP="006C32A3">
            <w:pPr>
              <w:jc w:val="left"/>
            </w:pPr>
            <w:r>
              <w:t>REM sleep</w:t>
            </w:r>
          </w:p>
        </w:tc>
        <w:tc>
          <w:tcPr>
            <w:tcW w:w="0" w:type="auto"/>
            <w:vAlign w:val="center"/>
          </w:tcPr>
          <w:p w14:paraId="33BBEEF2" w14:textId="03F25734" w:rsidR="00DB2C69" w:rsidRDefault="000549D5" w:rsidP="006C32A3">
            <w:pPr>
              <w:jc w:val="left"/>
            </w:pPr>
            <w:r>
              <w:t>-</w:t>
            </w:r>
          </w:p>
        </w:tc>
      </w:tr>
      <w:tr w:rsidR="00EA1923" w14:paraId="7017E909" w14:textId="77777777" w:rsidTr="00EA1923">
        <w:tc>
          <w:tcPr>
            <w:tcW w:w="0" w:type="auto"/>
            <w:vAlign w:val="center"/>
          </w:tcPr>
          <w:p w14:paraId="144E3F3A" w14:textId="75F6CEC3" w:rsidR="00DB2C69" w:rsidRDefault="00DB2C69" w:rsidP="006C32A3">
            <w:pPr>
              <w:jc w:val="left"/>
            </w:pPr>
            <w:r>
              <w:t>Nightmares and bad dreams</w:t>
            </w:r>
          </w:p>
        </w:tc>
        <w:tc>
          <w:tcPr>
            <w:tcW w:w="0" w:type="auto"/>
            <w:vAlign w:val="center"/>
          </w:tcPr>
          <w:p w14:paraId="18DC4A65" w14:textId="61FC6977" w:rsidR="00DB2C69" w:rsidRDefault="00DB2C69" w:rsidP="006C32A3">
            <w:pPr>
              <w:jc w:val="left"/>
            </w:pPr>
            <w:r>
              <w:t>Unpleasant and highly anxiogenic dream. The content of nightmar</w:t>
            </w:r>
            <w:r w:rsidR="00A626C3">
              <w:t>e actually awakens the dreamer</w:t>
            </w:r>
          </w:p>
        </w:tc>
        <w:tc>
          <w:tcPr>
            <w:tcW w:w="0" w:type="auto"/>
            <w:vAlign w:val="center"/>
          </w:tcPr>
          <w:p w14:paraId="561ED29E" w14:textId="387756C1" w:rsidR="00DB2C69" w:rsidRDefault="00DB2C69" w:rsidP="006C32A3">
            <w:pPr>
              <w:jc w:val="left"/>
            </w:pPr>
            <w:r>
              <w:t>REM sleep</w:t>
            </w:r>
          </w:p>
        </w:tc>
        <w:tc>
          <w:tcPr>
            <w:tcW w:w="0" w:type="auto"/>
            <w:vAlign w:val="center"/>
          </w:tcPr>
          <w:p w14:paraId="7782CDA3" w14:textId="030817DF" w:rsidR="00DB2C69" w:rsidRDefault="000549D5" w:rsidP="006C32A3">
            <w:pPr>
              <w:jc w:val="left"/>
            </w:pPr>
            <w:r>
              <w:t>-</w:t>
            </w:r>
          </w:p>
        </w:tc>
      </w:tr>
      <w:tr w:rsidR="002912BC" w14:paraId="1F904143" w14:textId="77777777" w:rsidTr="00EA1923">
        <w:tc>
          <w:tcPr>
            <w:tcW w:w="0" w:type="auto"/>
            <w:tcBorders>
              <w:bottom w:val="single" w:sz="18" w:space="0" w:color="auto"/>
            </w:tcBorders>
            <w:vAlign w:val="center"/>
          </w:tcPr>
          <w:p w14:paraId="368499EC" w14:textId="1A43B22B" w:rsidR="00DB2C69" w:rsidRDefault="000549D5" w:rsidP="006C32A3">
            <w:pPr>
              <w:jc w:val="left"/>
            </w:pPr>
            <w:r>
              <w:t>Hypnopompic</w:t>
            </w:r>
            <w:r w:rsidR="00DB2C69">
              <w:t xml:space="preserve"> reverie</w:t>
            </w:r>
          </w:p>
        </w:tc>
        <w:tc>
          <w:tcPr>
            <w:tcW w:w="0" w:type="auto"/>
            <w:tcBorders>
              <w:bottom w:val="single" w:sz="18" w:space="0" w:color="auto"/>
            </w:tcBorders>
            <w:vAlign w:val="center"/>
          </w:tcPr>
          <w:p w14:paraId="274961BC" w14:textId="257A95CD" w:rsidR="00DB2C69" w:rsidRDefault="000549D5" w:rsidP="006C32A3">
            <w:pPr>
              <w:jc w:val="left"/>
            </w:pPr>
            <w:r>
              <w:t>Char</w:t>
            </w:r>
            <w:r w:rsidR="00A626C3">
              <w:t>acterized by elaborate imagery</w:t>
            </w:r>
          </w:p>
        </w:tc>
        <w:tc>
          <w:tcPr>
            <w:tcW w:w="0" w:type="auto"/>
            <w:tcBorders>
              <w:bottom w:val="single" w:sz="18" w:space="0" w:color="auto"/>
            </w:tcBorders>
            <w:vAlign w:val="center"/>
          </w:tcPr>
          <w:p w14:paraId="1811CB3A" w14:textId="3086BE95" w:rsidR="00DB2C69" w:rsidRDefault="000549D5" w:rsidP="006C32A3">
            <w:pPr>
              <w:jc w:val="left"/>
            </w:pPr>
            <w:r>
              <w:t>Sleep offset mentation (</w:t>
            </w:r>
            <w:r w:rsidR="00DB2C69">
              <w:t>REM or NREM sleep</w:t>
            </w:r>
            <w:r>
              <w:t>)</w:t>
            </w:r>
          </w:p>
        </w:tc>
        <w:tc>
          <w:tcPr>
            <w:tcW w:w="0" w:type="auto"/>
            <w:tcBorders>
              <w:bottom w:val="single" w:sz="18" w:space="0" w:color="auto"/>
            </w:tcBorders>
            <w:vAlign w:val="center"/>
          </w:tcPr>
          <w:p w14:paraId="7DAE3766" w14:textId="68887F68" w:rsidR="00DB2C69" w:rsidRDefault="000549D5" w:rsidP="006C32A3">
            <w:pPr>
              <w:jc w:val="left"/>
            </w:pPr>
            <w:r>
              <w:t>-</w:t>
            </w:r>
          </w:p>
        </w:tc>
      </w:tr>
    </w:tbl>
    <w:p w14:paraId="016E6B14" w14:textId="77777777" w:rsidR="00DB2C69" w:rsidRDefault="00DB2C69" w:rsidP="00F7718D"/>
    <w:p w14:paraId="16A39C0D" w14:textId="2502B78B" w:rsidR="00351B28" w:rsidRDefault="00C249CC" w:rsidP="00D249CA">
      <w:pPr>
        <w:pStyle w:val="Titre1"/>
      </w:pPr>
      <w:bookmarkStart w:id="23" w:name="_Toc490466265"/>
      <w:r>
        <w:t>Neurophysiological</w:t>
      </w:r>
      <w:r w:rsidR="00351B28">
        <w:t xml:space="preserve"> correlates of dreaming</w:t>
      </w:r>
      <w:bookmarkEnd w:id="23"/>
    </w:p>
    <w:p w14:paraId="500CFB30" w14:textId="3828626E" w:rsidR="00791808" w:rsidRPr="00791808" w:rsidRDefault="005B125E" w:rsidP="00791808">
      <w:r>
        <w:t>Thanks to the recent advances in neuroimaging techniques, we have the means to measure, with unprecedented spatial and temporal accuracy, what is happening in the brain at a specific moment in time (see Box neuroimaging)</w:t>
      </w:r>
      <w:r w:rsidR="004A60A6">
        <w:t xml:space="preserve">. </w:t>
      </w:r>
      <w:r w:rsidR="00544CE6">
        <w:t xml:space="preserve">Yet, since it is now well-accepted that dreaming is not time-locked to a specific sleep stage, but can occur anytime during the night, we are currently unable </w:t>
      </w:r>
      <w:r w:rsidR="004A60A6" w:rsidRPr="004A60A6">
        <w:t>to localize when a dream occurs during the night</w:t>
      </w:r>
      <w:r w:rsidR="00544CE6">
        <w:t xml:space="preserve">. </w:t>
      </w:r>
      <w:r w:rsidR="00485D07">
        <w:t>T</w:t>
      </w:r>
      <w:r w:rsidR="002447A9">
        <w:t>his conceptual issue</w:t>
      </w:r>
      <w:r w:rsidR="00485D07">
        <w:t xml:space="preserve"> has not prevented</w:t>
      </w:r>
      <w:r w:rsidR="002447A9">
        <w:t xml:space="preserve"> sleep and dream researchers </w:t>
      </w:r>
      <w:r w:rsidR="00485D07">
        <w:t>to try to</w:t>
      </w:r>
      <w:r w:rsidR="002447A9">
        <w:t xml:space="preserve"> </w:t>
      </w:r>
      <w:r w:rsidR="00485D07">
        <w:t xml:space="preserve">investigate the cerebral correlates of dreaming. </w:t>
      </w:r>
      <w:r w:rsidR="0069226C">
        <w:t xml:space="preserve">The main methods and findings are summarized in the following paragraphs. </w:t>
      </w:r>
    </w:p>
    <w:p w14:paraId="22F9CC21" w14:textId="77777777" w:rsidR="003B2404" w:rsidRDefault="003B2404" w:rsidP="00D249CA">
      <w:pPr>
        <w:pStyle w:val="Titre2"/>
      </w:pPr>
      <w:bookmarkStart w:id="24" w:name="_Toc490466266"/>
      <w:r>
        <w:t>Brain activity during REM sleep</w:t>
      </w:r>
      <w:bookmarkEnd w:id="24"/>
    </w:p>
    <w:p w14:paraId="2970EF32" w14:textId="5D201170" w:rsidR="007E66FC" w:rsidRDefault="0029275B" w:rsidP="00143594">
      <w:r>
        <w:t xml:space="preserve">On the basis of the REM sleep hypothesis of dreaming, </w:t>
      </w:r>
      <w:r w:rsidR="00D51011">
        <w:t xml:space="preserve">which was </w:t>
      </w:r>
      <w:r>
        <w:t xml:space="preserve">predominant during the nineties, </w:t>
      </w:r>
      <w:r w:rsidR="00D51011">
        <w:t xml:space="preserve">researchers used functional neuroimaging </w:t>
      </w:r>
      <w:r w:rsidR="007E66FC">
        <w:t>techniques</w:t>
      </w:r>
      <w:r w:rsidR="00D51011">
        <w:t xml:space="preserve"> such as positron emission tomography (PET) to investigate the brain activity during REM sleep. </w:t>
      </w:r>
      <w:r w:rsidR="00B70B29">
        <w:t>They reported that</w:t>
      </w:r>
      <w:r w:rsidR="00954E7D">
        <w:t>,</w:t>
      </w:r>
      <w:r w:rsidR="00B70B29">
        <w:t xml:space="preserve"> despite strong similarities between the wake and REM sleep electrophysiological scalp signals, the brain metabolism in these two vigilance states was </w:t>
      </w:r>
      <w:r w:rsidR="00FC4B35">
        <w:t xml:space="preserve">disparate </w:t>
      </w:r>
      <w:r w:rsidR="00FC4B35">
        <w:fldChar w:fldCharType="begin"/>
      </w:r>
      <w:r w:rsidR="00FC4B35">
        <w:instrText xml:space="preserve"> ADDIN ZOTERO_ITEM CSL_CITATION {"citationID":"4j00Bv1y","properties":{"formattedCitation":"(Braun et al. 1997; Maquet et al. 1996)","plainCitation":"(Braun et al. 1997; Maquet et al. 1996)"},"citationItems":[{"id":1241,"uris":["http://zotero.org/users/2461669/items/Q7UUGC2Q"],"uri":["http://zotero.org/users/2461669/items/Q7UUGC2Q"],"itemData":{"id":1241,"type":"article-journal","title":"Regional cerebral blood flow throughout the sleep-wake cycle. An H2 (15) O PET study.","container-title":"Brain: a journal of neurology","page":"1173–1197","volume":"120","issue":"7","source":"Google Scholar","author":[{"family":"Braun","given":"A. R."},{"family":"Balkin","given":"T. J."},{"family":"Wesenten","given":"N. J."},{"family":"Carson","given":"R. E."},{"family":"Varga","given":"M."},{"family":"Baldwin","given":"Pl"},{"family":"Selbie","given":"S."},{"family":"Belenky","given":"G."},{"family":"Herscovitch","given":"P."}],"issued":{"date-parts":[["1997"]]}}},{"id":1242,"uris":["http://zotero.org/users/2461669/items/5EB28PU5"],"uri":["http://zotero.org/users/2461669/items/5EB28PU5"],"itemData":{"id":1242,"type":"article-journal","title":"Functional neuroanatomy of human rapid-eye-movement sleep and dreaming","container-title":"Nature","page":"163-166","volume":"383","issue":"6596","author":[{"family":"Maquet","given":"Pierre"},{"family":"Péters","given":"Jean-Marie"},{"family":"Aerts","given":"Joël"},{"family":"Delfiore","given":"Guy"},{"family":"Degueldre","given":"Christian"},{"family":"Luxen","given":"André"},{"family":"Franck","given":"Georges"}],"issued":{"date-parts":[["1996"]]}}}],"schema":"https://github.com/citation-style-language/schema/raw/master/csl-citation.json"} </w:instrText>
      </w:r>
      <w:r w:rsidR="00FC4B35">
        <w:fldChar w:fldCharType="separate"/>
      </w:r>
      <w:r w:rsidR="00FC4B35" w:rsidRPr="00FC4B35">
        <w:t>(Braun et al. 1997; Maquet et al. 1996)</w:t>
      </w:r>
      <w:r w:rsidR="00FC4B35">
        <w:fldChar w:fldCharType="end"/>
      </w:r>
      <w:r w:rsidR="00DE282B">
        <w:t xml:space="preserve">. </w:t>
      </w:r>
      <w:r w:rsidR="00320712">
        <w:t>Among the most notable findings, the regional cerebral blood flow (rCBF) was decreased in several brain regions including the dorsolateral prefrontal cortex (</w:t>
      </w:r>
      <w:r w:rsidR="00294D92">
        <w:t>DL</w:t>
      </w:r>
      <w:r w:rsidR="00320712">
        <w:t xml:space="preserve">PFC), and was increased in other regions (occipital, temporal, and superior parietal cortices, hippocampal formation, anterior cingulate and the pons). </w:t>
      </w:r>
      <w:r w:rsidR="005A2F6F">
        <w:t>Following these works, researchers</w:t>
      </w:r>
      <w:r w:rsidR="00F40D55">
        <w:t xml:space="preserve"> postulated that these changes in the brain functional organization could explain the phenomenological characteristics of dream reports</w:t>
      </w:r>
      <w:r w:rsidR="00B07306">
        <w:t xml:space="preserve"> </w:t>
      </w:r>
      <w:r w:rsidR="00B07306">
        <w:fldChar w:fldCharType="begin"/>
      </w:r>
      <w:r w:rsidR="00B07306">
        <w:instrText xml:space="preserve"> ADDIN ZOTERO_ITEM CSL_CITATION {"citationID":"RAJsN4kz","properties":{"formattedCitation":"(Nir and Tononi 2010; Ruby 2011; Hobson, Pace-Schott, and Stickgold 2000)","plainCitation":"(Nir and Tononi 2010; Ruby 2011; Hobson, Pace-Schott, and Stickgold 2000)"},"citationItems":[{"id":1246,"uris":["http://zotero.org/users/2461669/items/C4I344S5"],"uri":["http://zotero.org/users/2461669/items/C4I344S5"],"itemData":{"id":1246,"type":"article-journal","title":"Dreaming and the brain: from phenomenology to neurophysiology","container-title":"Trends in Cognitive Sciences","page":"88-100","volume":"14","issue":"2","source":"CrossRef","DOI":"10.1016/j.tics.2009.12.001","ISSN":"13646613","shortTitle":"Dreaming and the brain","language":"en","author":[{"family":"Nir","given":"Yuval"},{"family":"Tononi","given":"Giulio"}],"issued":{"date-parts":[["2010",2]]}}},{"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id":1244,"uris":["http://zotero.org/users/2461669/items/2NP4AUM7"],"uri":["http://zotero.org/users/2461669/items/2NP4AUM7"],"itemData":{"id":1244,"type":"article-journal","title":"Dreaming and the brain: Toward a cognitive neuroscience of conscious states","container-title":"Behavioral and Brain Sciences","page":"793-842","volume":"23","issue":"6","source":"CrossRef","DOI":"10.1017/S0140525X00003976","ISSN":"0140525X","shortTitle":"Dreaming and the brain","author":[{"family":"Hobson","given":"J. Allan"},{"family":"Pace-Schott","given":"Edward F."},{"family":"Stickgold","given":"Robert"}],"issued":{"date-parts":[["2000",12]]}}}],"schema":"https://github.com/citation-style-language/schema/raw/master/csl-citation.json"} </w:instrText>
      </w:r>
      <w:r w:rsidR="00B07306">
        <w:fldChar w:fldCharType="separate"/>
      </w:r>
      <w:r w:rsidR="00B07306" w:rsidRPr="00B07306">
        <w:t>(Nir and Tononi 2010; Ruby 2011; Hobson, Pace-Schott, and Stickgold 2000)</w:t>
      </w:r>
      <w:r w:rsidR="00B07306">
        <w:fldChar w:fldCharType="end"/>
      </w:r>
      <w:r w:rsidR="005D1661">
        <w:t xml:space="preserve">. </w:t>
      </w:r>
      <w:r w:rsidR="00AC588D">
        <w:t xml:space="preserve">For instance, increased occipital cortex activity during REM sleep could explain the </w:t>
      </w:r>
      <w:r w:rsidR="00C1082C">
        <w:t xml:space="preserve">clear predominance of visual modality in dream reports, a phenomenon that Vincent van Gogh had already noticed when he wrote: </w:t>
      </w:r>
      <w:r w:rsidR="00C1082C" w:rsidRPr="00222AF6">
        <w:rPr>
          <w:i/>
        </w:rPr>
        <w:t>“I often think that the night is more alive and more richly colored than the day”</w:t>
      </w:r>
      <w:r w:rsidR="00C1082C">
        <w:t xml:space="preserve"> (Vincent van Gogh, 1888). </w:t>
      </w:r>
      <w:r w:rsidR="00C9328A">
        <w:t xml:space="preserve">Second, the increased activity during REM sleep in the hippocampal formation, a region well-known for its role in memory encoding and retrieval, could account for the presence of known images and characters in dreams. </w:t>
      </w:r>
      <w:r w:rsidR="00210A9E">
        <w:t>Finally, the decreased activity in the dorsolateral prefrontal cortex</w:t>
      </w:r>
      <w:r w:rsidR="00574C7B">
        <w:t>, a region involved in executive function, cognitive control and working memory,</w:t>
      </w:r>
      <w:r w:rsidR="00210A9E">
        <w:t xml:space="preserve"> could account for the lack of consistency, voluntary control and logical reasoning over the dream story.</w:t>
      </w:r>
      <w:r w:rsidR="00A601B1">
        <w:t xml:space="preserve"> This is consistent with studies</w:t>
      </w:r>
      <w:r w:rsidR="009648F4">
        <w:t xml:space="preserve"> </w:t>
      </w:r>
      <w:r w:rsidR="00A601B1">
        <w:t>on lucid dreaming which showed a partial reactivation</w:t>
      </w:r>
      <w:r w:rsidR="009648F4">
        <w:t xml:space="preserve"> of this area in lucid dreams compared to non-lucid dreams.</w:t>
      </w:r>
      <w:r w:rsidR="00827FC9">
        <w:t xml:space="preserve"> </w:t>
      </w:r>
      <w:r w:rsidR="00A3374C">
        <w:t>We will return to these correspondences between the phenomenology of dreams and brain activity in the chapter on the default mode network.</w:t>
      </w:r>
    </w:p>
    <w:p w14:paraId="1302A078" w14:textId="6C951F89" w:rsidR="0084539F" w:rsidRDefault="0084539F" w:rsidP="007E66FC">
      <w:pPr>
        <w:pStyle w:val="Titre2"/>
      </w:pPr>
      <w:bookmarkStart w:id="25" w:name="_Toc490466267"/>
      <w:r>
        <w:t>Brain activity during lucid dreaming</w:t>
      </w:r>
      <w:bookmarkEnd w:id="25"/>
    </w:p>
    <w:p w14:paraId="06BB3120" w14:textId="6A9F3658" w:rsidR="003B0CEC" w:rsidRDefault="000B191C" w:rsidP="003B0CEC">
      <w:pPr>
        <w:rPr>
          <w:color w:val="FF0000"/>
        </w:rPr>
      </w:pPr>
      <w:r>
        <w:t xml:space="preserve">Long considered </w:t>
      </w:r>
      <w:r w:rsidR="00E42E0D">
        <w:t>as a fantasy</w:t>
      </w:r>
      <w:r>
        <w:t xml:space="preserve">, lucid dreaming - the ability to become self-aware of dreaming during a dream, and in some cases, to control the dream scenario </w:t>
      </w:r>
      <w:r w:rsidR="00C9155E">
        <w:t>–</w:t>
      </w:r>
      <w:r>
        <w:t xml:space="preserve"> </w:t>
      </w:r>
      <w:r w:rsidR="00C9155E">
        <w:t xml:space="preserve">has recently gained considerable interest among researchers and the public. </w:t>
      </w:r>
      <w:r w:rsidR="00252C12">
        <w:t>The scientific study of lucid dreaming started in the nineteenth century when Hervey de Saint Denys, a learned oneirologist, published his landmark book “</w:t>
      </w:r>
      <w:r w:rsidR="00252C12">
        <w:rPr>
          <w:i/>
          <w:iCs/>
        </w:rPr>
        <w:t>Dreams and the Ways to Direct Them: Practical Observations”</w:t>
      </w:r>
      <w:r w:rsidR="00462D42">
        <w:rPr>
          <w:i/>
          <w:iCs/>
        </w:rPr>
        <w:t xml:space="preserve">, </w:t>
      </w:r>
      <w:r w:rsidR="00462D42" w:rsidRPr="00462D42">
        <w:rPr>
          <w:iCs/>
        </w:rPr>
        <w:t>in which he described his own</w:t>
      </w:r>
      <w:r w:rsidR="009324D6">
        <w:rPr>
          <w:iCs/>
        </w:rPr>
        <w:t xml:space="preserve"> lucid</w:t>
      </w:r>
      <w:r w:rsidR="00462D42" w:rsidRPr="00462D42">
        <w:rPr>
          <w:iCs/>
        </w:rPr>
        <w:t xml:space="preserve"> </w:t>
      </w:r>
      <w:r w:rsidR="009324D6">
        <w:rPr>
          <w:iCs/>
        </w:rPr>
        <w:t xml:space="preserve">dream experiences. </w:t>
      </w:r>
      <w:r w:rsidR="00574685">
        <w:t xml:space="preserve">More than a century later, </w:t>
      </w:r>
      <w:r w:rsidR="00CA3006">
        <w:t xml:space="preserve">more objective methods such as EEG and functional magnetic resonance imaging (fMRI) have become the technique of choice for understanding lucid dreams. </w:t>
      </w:r>
      <w:r w:rsidR="00866A7D">
        <w:t xml:space="preserve">Using a pre-determined ocular signal, Dresler was </w:t>
      </w:r>
      <w:r w:rsidR="000E6EEC">
        <w:t xml:space="preserve">remarkably </w:t>
      </w:r>
      <w:r w:rsidR="00866A7D">
        <w:t xml:space="preserve">able to measure, in real-time, the brain activity during lucid REM sleep and non-lucid REM sleep (though only one subject </w:t>
      </w:r>
      <w:r w:rsidR="00070B4C">
        <w:t xml:space="preserve">out of four </w:t>
      </w:r>
      <w:r w:rsidR="00866A7D">
        <w:t>had lu</w:t>
      </w:r>
      <w:r w:rsidR="002E18BE">
        <w:t>cid dreams of sufficient length</w:t>
      </w:r>
      <w:r w:rsidR="000E6EEC">
        <w:t xml:space="preserve">; </w:t>
      </w:r>
      <w:r w:rsidR="000E6EEC">
        <w:fldChar w:fldCharType="begin"/>
      </w:r>
      <w:r w:rsidR="000E6EEC">
        <w:instrText xml:space="preserve"> ADDIN ZOTERO_ITEM CSL_CITATION {"citationID":"aF1vVveS","properties":{"formattedCitation":"(Dresler et al. 2012)","plainCitation":"(Dresler et al. 2012)"},"citationItems":[{"id":94,"uris":["http://zotero.org/users/2461669/items/HWX5SQT9"],"uri":["http://zotero.org/users/2461669/items/HWX5SQT9"],"itemData":{"id":94,"type":"article-journal","title":"Neural correlates of dream lucidity obtained from contrasting lucid versus non-lucid REM sleep: a combined EEG/fMRI case study","container-title":"Sleep","page":"1017-1020","volume":"35","issue":"7","source":"PubMed","abstract":"STUDY OBJECTIVES: To investigate the neural correlates of lucid dreaming.\nDESIGN: Parallel EEG/fMRI recordings of night sleep.\nSETTING: Sleep laboratory and fMRI facilities.\nPARTICIPANTS: Four experienced lucid dreamers.\nINTERVENTIONS: N/A.\nMEASUREMENTS AND RESULTS: Out of 4 participants, one subject had 2 episodes of verified lucid REM sleep of sufficient length to be analyzed by fMRI. During lucid dreaming the bilateral precuneus, cuneus, parietal lobules, and prefrontal and occipito-temporal cortices activated strongly as compared with non-lucid REM sleep.\nCONCLUSIONS: In line with recent EEG data, lucid dreaming was associated with a reactivation of areas which are normally deactivated during REM sleep. This pattern of activity can explain the recovery of reflective cognitive capabilities that are the hallmark of lucid dreaming.","DOI":"10.5665/sleep.1974","ISSN":"1550-9109","note":"PMID: 22754049\nPMCID: PMC3369221","shortTitle":"Neural correlates of dream lucidity obtained from contrasting lucid versus non-lucid REM sleep","journalAbbreviation":"Sleep","language":"eng","author":[{"family":"Dresler","given":"Martin"},{"family":"Wehrle","given":"Renate"},{"family":"Spoormaker","given":"Victor I."},{"family":"Koch","given":"Stefan P."},{"family":"Holsboer","given":"Florian"},{"family":"Steiger","given":"Axel"},{"family":"Obrig","given":"Hellmuth"},{"family":"Sämann","given":"Philipp G."},{"family":"Czisch","given":"Michael"}],"issued":{"date-parts":[["2012",7]]}}}],"schema":"https://github.com/citation-style-language/schema/raw/master/csl-citation.json"} </w:instrText>
      </w:r>
      <w:r w:rsidR="000E6EEC">
        <w:fldChar w:fldCharType="separate"/>
      </w:r>
      <w:r w:rsidR="000E6EEC" w:rsidRPr="000E6EEC">
        <w:t>Dresler et al. 2012)</w:t>
      </w:r>
      <w:r w:rsidR="000E6EEC">
        <w:fldChar w:fldCharType="end"/>
      </w:r>
      <w:r w:rsidR="00C62151">
        <w:t xml:space="preserve">. </w:t>
      </w:r>
      <w:r w:rsidR="00A84239">
        <w:t xml:space="preserve">Lucid REM sleep was associated with a reactivation of areas that are normally deactivated during REM sleep, such as </w:t>
      </w:r>
      <w:r w:rsidR="000652F4">
        <w:t xml:space="preserve">bilateral </w:t>
      </w:r>
      <w:r w:rsidR="00F84BE2">
        <w:t xml:space="preserve">precuneous, </w:t>
      </w:r>
      <w:r w:rsidR="00A84239">
        <w:t xml:space="preserve">parietal lobules and prefrontal and occipito-temporal cortices. </w:t>
      </w:r>
      <w:r w:rsidR="00EC25B1">
        <w:t xml:space="preserve">Phenomenologically, these regions are </w:t>
      </w:r>
      <w:r w:rsidR="00F9202F">
        <w:t xml:space="preserve">either </w:t>
      </w:r>
      <w:r w:rsidR="00EC25B1">
        <w:t xml:space="preserve">involved in </w:t>
      </w:r>
      <w:r w:rsidR="00017404">
        <w:t xml:space="preserve">self-awareness and </w:t>
      </w:r>
      <w:r w:rsidR="00EC25B1">
        <w:t>executive functions</w:t>
      </w:r>
      <w:r w:rsidR="00E4396B">
        <w:t>,</w:t>
      </w:r>
      <w:r w:rsidR="00EC25B1">
        <w:t xml:space="preserve"> and their reactivation during lucid dream</w:t>
      </w:r>
      <w:r w:rsidR="00E4396B">
        <w:t>ing</w:t>
      </w:r>
      <w:r w:rsidR="00EC25B1">
        <w:t xml:space="preserve"> could account for the resurgence of </w:t>
      </w:r>
      <w:r w:rsidR="00E4396B">
        <w:t xml:space="preserve">a certain level of self-awareness and voluntary control. </w:t>
      </w:r>
      <w:r w:rsidR="000E6EEC">
        <w:t xml:space="preserve">Even more recently, </w:t>
      </w:r>
      <w:r w:rsidR="00D82EB1">
        <w:t xml:space="preserve">Voss was able to induce self-reflective awareness during dream using </w:t>
      </w:r>
      <w:r w:rsidR="00D82EB1" w:rsidRPr="00D82EB1">
        <w:t>fronto-temporal transcranial alternating current stimulation</w:t>
      </w:r>
      <w:r w:rsidR="00FE0A02">
        <w:t xml:space="preserve"> </w:t>
      </w:r>
      <w:r w:rsidR="00FE0A02">
        <w:fldChar w:fldCharType="begin"/>
      </w:r>
      <w:r w:rsidR="00FE0A02">
        <w:instrText xml:space="preserve"> ADDIN ZOTERO_ITEM CSL_CITATION {"citationID":"mhDboeA4","properties":{"formattedCitation":"(Voss et al. 2014)","plainCitation":"(Voss et al. 2014)"},"citationItems":[{"id":1248,"uris":["http://zotero.org/users/2461669/items/RK7HZ3CC"],"uri":["http://zotero.org/users/2461669/items/RK7HZ3CC"],"itemData":{"id":1248,"type":"article-journal","title":"Induction of self awareness in dreams through frontal low current stimulation of gamma activity","container-title":"Nature Neuroscience","page":"810-812","volume":"17","issue":"6","source":"CrossRef","DOI":"10.1038/nn.3719","ISSN":"1097-6256, 1546-1726","author":[{"family":"Voss","given":"Ursula"},{"family":"Holzmann","given":"Romain"},{"family":"Hobson","given":"Allan"},{"family":"Paulus","given":"Walter"},{"family":"Koppehele-Gossel","given":"Judith"},{"family":"Klimke","given":"Ansgar"},{"family":"Nitsche","given":"Michael A"}],"issued":{"date-parts":[["2014",5,11]]}}}],"schema":"https://github.com/citation-style-language/schema/raw/master/csl-citation.json"} </w:instrText>
      </w:r>
      <w:r w:rsidR="00FE0A02">
        <w:fldChar w:fldCharType="separate"/>
      </w:r>
      <w:r w:rsidR="00FE0A02" w:rsidRPr="00FE0A02">
        <w:t>(Voss et al. 2014)</w:t>
      </w:r>
      <w:r w:rsidR="00FE0A02">
        <w:fldChar w:fldCharType="end"/>
      </w:r>
      <w:r w:rsidR="00D82EB1">
        <w:t>. They reported that</w:t>
      </w:r>
      <w:r w:rsidR="00D82EB1" w:rsidRPr="00D82EB1">
        <w:t xml:space="preserve"> lucid </w:t>
      </w:r>
      <w:r w:rsidR="00696F45">
        <w:t xml:space="preserve">dreams </w:t>
      </w:r>
      <w:r w:rsidR="00D82EB1" w:rsidRPr="00D82EB1">
        <w:t xml:space="preserve">were most prominent during stimulation </w:t>
      </w:r>
      <w:r w:rsidR="009A6C0F">
        <w:t xml:space="preserve">in the lower gamma band (58% of lucid dreams following a stimulation at 25 Hz and 77% of lucid dreams following a stimulation at 40 Hz). </w:t>
      </w:r>
      <w:r w:rsidR="00696F45">
        <w:t>However, the lucidity was not assessed directly by the dreamer but assumed a posteriori if the subjects reported elevated ratings on a lucidity scale.</w:t>
      </w:r>
      <w:r w:rsidR="00C66D01">
        <w:t xml:space="preserve"> In conclusion, lucid dreaming provides an appealing and elegant way to study, in real time, the cerebral correlates of dreaming. </w:t>
      </w:r>
      <w:r w:rsidR="00AB0452">
        <w:t xml:space="preserve">Yet, the inherent problem with this method lies precisely in the fact that lucid dreams are, by nature, different from non-lucid dreams. </w:t>
      </w:r>
      <w:r w:rsidR="003B0CEC">
        <w:t>As exciting as the results are, it would be however difficult to generalize them to the research on non-lucid dreams.</w:t>
      </w:r>
      <w:r w:rsidR="00696F45">
        <w:t xml:space="preserve">  </w:t>
      </w:r>
    </w:p>
    <w:p w14:paraId="48BBD478" w14:textId="56584AE7" w:rsidR="004D5A45" w:rsidRDefault="00C71D28" w:rsidP="003B0CEC">
      <w:pPr>
        <w:pStyle w:val="Titre2"/>
      </w:pPr>
      <w:bookmarkStart w:id="26" w:name="_Toc490466268"/>
      <w:r>
        <w:t xml:space="preserve">Brain activity </w:t>
      </w:r>
      <w:r w:rsidR="008C7443">
        <w:t xml:space="preserve">in </w:t>
      </w:r>
      <w:r w:rsidR="001547A9">
        <w:t xml:space="preserve">the minutes preceding </w:t>
      </w:r>
      <w:r w:rsidR="0077629D">
        <w:t>a dream report</w:t>
      </w:r>
      <w:bookmarkEnd w:id="26"/>
    </w:p>
    <w:p w14:paraId="4445CAF9" w14:textId="52F9A404" w:rsidR="0022487E" w:rsidRDefault="001507BB" w:rsidP="005648B4">
      <w:r>
        <w:t xml:space="preserve">Another line of research consists in comparing the </w:t>
      </w:r>
      <w:r w:rsidR="00E53960">
        <w:t>EEG power in various frequency bands</w:t>
      </w:r>
      <w:r w:rsidR="00DB5BB0">
        <w:t xml:space="preserve"> in the minutes preceding a morning </w:t>
      </w:r>
      <w:r>
        <w:t xml:space="preserve">awakening </w:t>
      </w:r>
      <w:r w:rsidR="00E53960">
        <w:t xml:space="preserve">associated, </w:t>
      </w:r>
      <w:r>
        <w:t>or not</w:t>
      </w:r>
      <w:r w:rsidR="00E53960">
        <w:t>,</w:t>
      </w:r>
      <w:r>
        <w:t xml:space="preserve"> with a dream recall.</w:t>
      </w:r>
      <w:r w:rsidR="00436356">
        <w:t xml:space="preserve"> </w:t>
      </w:r>
      <w:r w:rsidR="00AF1157">
        <w:t>This paradigm has been used in several studies over the last decades</w:t>
      </w:r>
      <w:r w:rsidR="00A36985">
        <w:t xml:space="preserve">, the findings of which are summarized </w:t>
      </w:r>
      <w:r w:rsidR="00CA5C42">
        <w:t>as follows</w:t>
      </w:r>
      <w:r w:rsidR="00A36985">
        <w:t xml:space="preserve">. </w:t>
      </w:r>
    </w:p>
    <w:p w14:paraId="78F4D01E" w14:textId="44889B6E" w:rsidR="00B2004E" w:rsidRDefault="00F92E51" w:rsidP="005648B4">
      <w:r>
        <w:t xml:space="preserve">In 2004, </w:t>
      </w:r>
      <w:r w:rsidR="007B64F4">
        <w:t xml:space="preserve">Esposito reported that </w:t>
      </w:r>
      <w:r w:rsidR="004C2322">
        <w:t xml:space="preserve">in both REM and </w:t>
      </w:r>
      <w:r w:rsidR="00E41A70">
        <w:t>N2</w:t>
      </w:r>
      <w:r w:rsidR="004C2322">
        <w:t xml:space="preserve"> sleep,</w:t>
      </w:r>
      <w:r w:rsidR="00E41A70">
        <w:t xml:space="preserve"> dream recall was associated with a lower alpha and delta power in the 3 minutes preceding awakening. </w:t>
      </w:r>
      <w:r w:rsidR="007B08BD">
        <w:t xml:space="preserve">According to the authors, the alpha effect </w:t>
      </w:r>
      <w:r w:rsidR="007B64F4">
        <w:t xml:space="preserve">may reflect </w:t>
      </w:r>
      <w:r w:rsidR="007B08BD">
        <w:t xml:space="preserve">increased </w:t>
      </w:r>
      <w:r w:rsidR="007B64F4">
        <w:t xml:space="preserve">cognitive elaboration </w:t>
      </w:r>
      <w:r w:rsidR="005E2610">
        <w:t xml:space="preserve">and visual imagery </w:t>
      </w:r>
      <w:r w:rsidR="00021A27">
        <w:t>as well as</w:t>
      </w:r>
      <w:r w:rsidR="007B08BD">
        <w:t xml:space="preserve"> increased </w:t>
      </w:r>
      <w:r w:rsidR="007B64F4">
        <w:t>attention and memory processes.</w:t>
      </w:r>
      <w:r w:rsidR="008F7253">
        <w:t xml:space="preserve"> A few years later, Marzano found</w:t>
      </w:r>
      <w:r w:rsidR="00DB5BB0">
        <w:t xml:space="preserve"> that dream recall </w:t>
      </w:r>
      <w:r w:rsidR="008F7253">
        <w:t>after mo</w:t>
      </w:r>
      <w:r w:rsidR="00DB5BB0">
        <w:t xml:space="preserve">rning awakening from REM sleep was associated with </w:t>
      </w:r>
      <w:r w:rsidR="008F7253">
        <w:t xml:space="preserve">a higher frontal 5–7 Hz (theta) activity </w:t>
      </w:r>
      <w:r w:rsidR="00DB5BB0">
        <w:t>in the</w:t>
      </w:r>
      <w:r w:rsidR="00DB0B25">
        <w:t xml:space="preserve"> 5 minutes preceding awakening</w:t>
      </w:r>
      <w:r w:rsidR="00CE3D52">
        <w:t xml:space="preserve"> </w:t>
      </w:r>
      <w:r w:rsidR="00CE3D52">
        <w:fldChar w:fldCharType="begin"/>
      </w:r>
      <w:r w:rsidR="00CE3D52">
        <w:instrText xml:space="preserve"> ADDIN ZOTERO_ITEM CSL_CITATION {"citationID":"0aoBWB3k","properties":{"formattedCitation":"(Marzano et al. 2011)","plainCitation":"(Marzano et al. 2011)"},"citationItems":[{"id":47,"uris":["http://zotero.org/users/2461669/items/8ZVMEHEH"],"uri":["http://zotero.org/users/2461669/items/8ZVMEHEH"],"itemData":{"id":47,"type":"article-journal","title":"Recalling and Forgetting Dreams: Theta and Alpha Oscillations during Sleep Predict Subsequent Dream Recall","container-title":"The Journal of Neuroscience","page":"6674-6683","volume":"31","issue":"18","abstract":"Under the assumption that dream recall is a peculiar form of declarative memory, we have hypothesized that (1) the encoding of dream contents during sleep should share some electrophysiological mechanisms with the encoding of episodic memories of the awake brain and (2) recalling a dream(s) after awakening from non-rapid eye movement (NREM) and rapid eye movement (REM) sleep should be associated with different brain oscillations. Here, we report that cortical brain oscillations of human sleep are predictive of successful dream recall. In particular, after morning awakening from REM sleep, a higher frontal 5–7 Hz (theta) activity was associated with successful dream recall. This finding mirrors the increase in frontal theta activity during successful encoding of episodic memories in wakefulness. Moreover, in keeping with the different EEG background, a different predictive relationship was found after awakening from stage 2 NREM sleep. Specifically, a lower 8–12 Hz (alpha) oscillatory activity of the right temporal area was associated with a successful dream recall. These findings provide the first evidence of univocal cortical electroencephalographic correlates of dream recall, suggesting that the neurophysiological mechanisms underlying the encoding and recall of episodic memories may remain the same across different states of consciousness.","DOI":"10.1523/JNEUROSCI.0412-11.2011","journalAbbreviation":"The Journal of Neuroscience","author":[{"family":"Marzano","given":"Cristina"},{"family":"Ferrara","given":"Michele"},{"family":"Mauro","given":"Federica"},{"family":"Moroni","given":"Fabio"},{"family":"Gorgoni","given":"Maurizio"},{"family":"Tempesta","given":"Daniela"},{"family":"Cipolli","given":"Carlo"},{"family":"De Gennaro","given":"Luigi"}],"issued":{"date-parts":[["2011"]],"season":"mai"}}}],"schema":"https://github.com/citation-style-language/schema/raw/master/csl-citation.json"} </w:instrText>
      </w:r>
      <w:r w:rsidR="00CE3D52">
        <w:fldChar w:fldCharType="separate"/>
      </w:r>
      <w:r w:rsidR="00CE3D52" w:rsidRPr="00CE3D52">
        <w:t>(Marzano et al. 2011)</w:t>
      </w:r>
      <w:r w:rsidR="00CE3D52">
        <w:fldChar w:fldCharType="end"/>
      </w:r>
      <w:r w:rsidR="00DB0B25">
        <w:t>. In N2 sleep, dream recall was associated with a decrease</w:t>
      </w:r>
      <w:r w:rsidR="00CE3D52">
        <w:t xml:space="preserve"> in</w:t>
      </w:r>
      <w:r w:rsidR="00DB0B25">
        <w:t xml:space="preserve"> alpha power, </w:t>
      </w:r>
      <w:r w:rsidR="003D2969">
        <w:t>an observation consistent with Esposito’s results.</w:t>
      </w:r>
      <w:r w:rsidR="007E03DC">
        <w:t xml:space="preserve"> </w:t>
      </w:r>
      <w:r w:rsidR="00CF770D">
        <w:t>The same year, another study reported a lower delta power for the dream recall condition following awakening from N</w:t>
      </w:r>
      <w:r w:rsidR="005648B4">
        <w:t>2</w:t>
      </w:r>
      <w:r w:rsidR="00CF770D">
        <w:t xml:space="preserve"> sleep, and a higher alpha and beta power in occipital derivations for REM sleep </w:t>
      </w:r>
      <w:r w:rsidR="00CF770D">
        <w:fldChar w:fldCharType="begin"/>
      </w:r>
      <w:r w:rsidR="00CF770D">
        <w:instrText xml:space="preserve"> ADDIN ZOTERO_ITEM CSL_CITATION {"citationID":"HXI0Tezj","properties":{"formattedCitation":"(Chellappa et al. 2011)","plainCitation":"(Chellappa et al. 2011)"},"citationItems":[{"id":1251,"uris":["http://zotero.org/users/2461669/items/FUA2928X"],"uri":["http://zotero.org/users/2461669/items/FUA2928X"],"itemData":{"id":1251,"type":"article-journal","title":"Cortical activation patterns herald successful dream recall after NREM and REM sleep","container-title":"Biological Psychology","page":"251-256","volume":"87","issue":"2","source":"CrossRef","DOI":"10.1016/j.biopsycho.2011.03.004","ISSN":"03010511","language":"en","author":[{"family":"Chellappa","given":"Sarah Laxhmi"},{"family":"Frey","given":"Sylvia"},{"family":"Knoblauch","given":"Vera"},{"family":"Cajochen","given":"Christian"}],"issued":{"date-parts":[["2011",5]]}}}],"schema":"https://github.com/citation-style-language/schema/raw/master/csl-citation.json"} </w:instrText>
      </w:r>
      <w:r w:rsidR="00CF770D">
        <w:fldChar w:fldCharType="separate"/>
      </w:r>
      <w:r w:rsidR="00CF770D" w:rsidRPr="00CF770D">
        <w:t>(Chellappa et al. 2011)</w:t>
      </w:r>
      <w:r w:rsidR="00CF770D">
        <w:fldChar w:fldCharType="end"/>
      </w:r>
      <w:r w:rsidR="00CF770D">
        <w:t xml:space="preserve">. </w:t>
      </w:r>
      <w:r w:rsidR="003A4D14">
        <w:t xml:space="preserve">Finally, a recent study, </w:t>
      </w:r>
      <w:r w:rsidR="005648B4">
        <w:t xml:space="preserve">inaccurately </w:t>
      </w:r>
      <w:r w:rsidR="003A4D14">
        <w:t xml:space="preserve">entitled </w:t>
      </w:r>
      <w:r w:rsidR="003A4D14" w:rsidRPr="003A4D14">
        <w:rPr>
          <w:i/>
        </w:rPr>
        <w:t>“the cerebral correlates of dreaming”</w:t>
      </w:r>
      <w:r w:rsidR="003A4D14">
        <w:t xml:space="preserve">, </w:t>
      </w:r>
      <w:r w:rsidR="005648B4">
        <w:t xml:space="preserve">reported that in both N2 and REM sleep, reports of dream experience were associated with local decreases in delta power in posterior cortical regions in the 2 minutes preceding awakening. </w:t>
      </w:r>
      <w:r w:rsidR="003436A4">
        <w:t xml:space="preserve">The authors were able to predict whether an individual reported dreaming or the absence of dream experiences after awakening from N2 sleep by monitoring </w:t>
      </w:r>
      <w:r w:rsidR="005648B4">
        <w:t>this posterior ‘hot zone’ in real time</w:t>
      </w:r>
      <w:r w:rsidR="0063224A">
        <w:t>.</w:t>
      </w:r>
    </w:p>
    <w:p w14:paraId="47BFB728" w14:textId="3EA3925B" w:rsidR="0022487E" w:rsidRDefault="00436356" w:rsidP="005648B4">
      <w:r>
        <w:t>T</w:t>
      </w:r>
      <w:r w:rsidR="00794BA5">
        <w:t>he results</w:t>
      </w:r>
      <w:r>
        <w:t xml:space="preserve"> from these studies</w:t>
      </w:r>
      <w:r w:rsidR="00794BA5">
        <w:t xml:space="preserve"> are heterogeneous and sometimes contradictory.</w:t>
      </w:r>
      <w:r>
        <w:t xml:space="preserve"> Moreover, despite this paradigm</w:t>
      </w:r>
      <w:r w:rsidRPr="00436356">
        <w:t xml:space="preserve"> may seem attractive</w:t>
      </w:r>
      <w:r>
        <w:t xml:space="preserve"> at first</w:t>
      </w:r>
      <w:r w:rsidRPr="00436356">
        <w:t>, the problem</w:t>
      </w:r>
      <w:r>
        <w:t xml:space="preserve"> still remains</w:t>
      </w:r>
      <w:r w:rsidRPr="00436356">
        <w:t xml:space="preserve"> that we can never be sure whether the dream actually took place in the minutes just before awakening or several tens of minutes before.</w:t>
      </w:r>
    </w:p>
    <w:p w14:paraId="16C071CA" w14:textId="09B517FB" w:rsidR="002D6CED" w:rsidRDefault="00A34F4E" w:rsidP="005B21F9">
      <w:pPr>
        <w:pStyle w:val="Titre2"/>
      </w:pPr>
      <w:bookmarkStart w:id="27" w:name="_Toc490466269"/>
      <w:r>
        <w:t>Dreaming</w:t>
      </w:r>
      <w:r w:rsidR="00353E78">
        <w:t xml:space="preserve"> </w:t>
      </w:r>
      <w:r w:rsidR="00CB12D6">
        <w:t>as a subsystem of the default mode network</w:t>
      </w:r>
      <w:bookmarkEnd w:id="27"/>
    </w:p>
    <w:p w14:paraId="5B2F632E" w14:textId="5440D10D" w:rsidR="00221D6F" w:rsidRDefault="0091150A" w:rsidP="00764BAE">
      <w:r>
        <w:t>The past few years have witnessed the emergence of a new conceptual framework of dreaming</w:t>
      </w:r>
      <w:r w:rsidR="00CB1FD9">
        <w:t xml:space="preserve">, </w:t>
      </w:r>
      <w:r w:rsidR="00945333">
        <w:t>centered</w:t>
      </w:r>
      <w:r w:rsidR="00F3647E">
        <w:t xml:space="preserve"> </w:t>
      </w:r>
      <w:r w:rsidR="00FD3AEA">
        <w:t>on</w:t>
      </w:r>
      <w:r w:rsidR="00E85881">
        <w:t xml:space="preserve"> the idea that </w:t>
      </w:r>
      <w:r w:rsidR="003248CD">
        <w:t xml:space="preserve">dreaming is a </w:t>
      </w:r>
      <w:r w:rsidR="005F5C29">
        <w:t xml:space="preserve">unique </w:t>
      </w:r>
      <w:r w:rsidR="003248CD">
        <w:t xml:space="preserve">form of </w:t>
      </w:r>
      <w:r w:rsidR="009967A0">
        <w:t>mind-wandering</w:t>
      </w:r>
      <w:r w:rsidR="003248CD">
        <w:t xml:space="preserve">, which </w:t>
      </w:r>
      <w:r w:rsidR="006C0130">
        <w:t xml:space="preserve">cerebral correlates are a subsystem of the default mode network (DMN; see </w:t>
      </w:r>
      <w:r w:rsidR="00DE2F88">
        <w:t>Box</w:t>
      </w:r>
      <w:r w:rsidR="003A7323">
        <w:t xml:space="preserve"> </w:t>
      </w:r>
      <w:r w:rsidR="00DE2F88">
        <w:t>1</w:t>
      </w:r>
      <w:r w:rsidR="002B119C">
        <w:t xml:space="preserve">; </w:t>
      </w:r>
      <w:r w:rsidR="002B119C" w:rsidRPr="000E4AD9">
        <w:t>Domhoff 2011; Domhoff and Fox 2015; Christoff et al. 2016</w:t>
      </w:r>
      <w:r w:rsidR="00DE2F88">
        <w:t>)</w:t>
      </w:r>
      <w:r w:rsidR="003248CD">
        <w:t xml:space="preserve">. </w:t>
      </w:r>
      <w:r w:rsidR="00A84A42">
        <w:t>Based on</w:t>
      </w:r>
      <w:r w:rsidR="005E0D72">
        <w:t xml:space="preserve"> the</w:t>
      </w:r>
      <w:r w:rsidR="00A84A42">
        <w:t xml:space="preserve"> fact that dreaming and waking spontaneo</w:t>
      </w:r>
      <w:r w:rsidR="0038487B">
        <w:t xml:space="preserve">us thought share many features (i.e. predominance of the audiovisual modalities, centered on one’s current goals and concerns, draw heavily on semantic and episodic memory in constructing simulations and future plans, </w:t>
      </w:r>
      <w:r w:rsidR="004B35A7">
        <w:t>presence of</w:t>
      </w:r>
      <w:r w:rsidR="0038487B">
        <w:t xml:space="preserve"> a wide range of affect)</w:t>
      </w:r>
      <w:r w:rsidR="00221D6F">
        <w:t xml:space="preserve">, </w:t>
      </w:r>
      <w:r w:rsidR="005E0D72">
        <w:t>some</w:t>
      </w:r>
      <w:r w:rsidR="00221D6F">
        <w:t xml:space="preserve"> authors have postulated that dreaming is a </w:t>
      </w:r>
      <w:r w:rsidR="00F74232" w:rsidRPr="00F74232">
        <w:rPr>
          <w:i/>
        </w:rPr>
        <w:t>“</w:t>
      </w:r>
      <w:r w:rsidR="00221D6F" w:rsidRPr="00F74232">
        <w:rPr>
          <w:i/>
        </w:rPr>
        <w:t>type of spontaneous thought that is highly unconstrained, hyper</w:t>
      </w:r>
      <w:r w:rsidR="005823EE" w:rsidRPr="00F74232">
        <w:rPr>
          <w:i/>
        </w:rPr>
        <w:t>-</w:t>
      </w:r>
      <w:r w:rsidR="00221D6F" w:rsidRPr="00F74232">
        <w:rPr>
          <w:i/>
        </w:rPr>
        <w:t xml:space="preserve">associative and </w:t>
      </w:r>
      <w:r w:rsidR="005823EE" w:rsidRPr="00F74232">
        <w:rPr>
          <w:i/>
        </w:rPr>
        <w:t>highly immersive</w:t>
      </w:r>
      <w:r w:rsidR="00F74232" w:rsidRPr="00F74232">
        <w:rPr>
          <w:i/>
        </w:rPr>
        <w:t>”</w:t>
      </w:r>
      <w:r w:rsidR="002B119C">
        <w:t xml:space="preserve"> </w:t>
      </w:r>
      <w:r w:rsidR="002B119C">
        <w:fldChar w:fldCharType="begin"/>
      </w:r>
      <w:r w:rsidR="002B119C">
        <w:instrText xml:space="preserve"> ADDIN ZOTERO_ITEM CSL_CITATION {"citationID":"2Reumowj","properties":{"formattedCitation":"(Christoff et al. 2016)","plainCitation":"(Christoff et al. 2016)"},"citationItems":[{"id":1064,"uris":["http://zotero.org/users/2461669/items/Z4IEV5FE"],"uri":["http://zotero.org/users/2461669/items/Z4IEV5FE"],"itemData":{"id":1064,"type":"article-journal","title":"Mind-wandering as spontaneous thought: a dynamic framework","container-title":"Nature Reviews Neuroscience","page":"718-731","volume":"17","issue":"11","source":"CrossRef","DOI":"10.1038/nrn.2016.113","ISSN":"1471-003X, 1471-0048","shortTitle":"Mind-wandering as spontaneous thought","author":[{"family":"Christoff","given":"Kalina"},{"family":"Irving","given":"Zachary C."},{"family":"Fox","given":"Kieran C. R."},{"family":"Spreng","given":"R. Nathan"},{"family":"Andrews-Hanna","given":"Jessica R."}],"issued":{"date-parts":[["2016",9,22]]}}}],"schema":"https://github.com/citation-style-language/schema/raw/master/csl-citation.json"} </w:instrText>
      </w:r>
      <w:r w:rsidR="002B119C">
        <w:fldChar w:fldCharType="separate"/>
      </w:r>
      <w:r w:rsidR="002B119C" w:rsidRPr="002B119C">
        <w:t>(Christoff et al. 2016)</w:t>
      </w:r>
      <w:r w:rsidR="002B119C">
        <w:fldChar w:fldCharType="end"/>
      </w:r>
      <w:r w:rsidR="005823EE">
        <w:t xml:space="preserve">. </w:t>
      </w:r>
      <w:r w:rsidR="005E0D72">
        <w:t>Using the results of lesion and REM sleep neuroimaging studies, they argued that</w:t>
      </w:r>
      <w:r w:rsidR="002B119C">
        <w:t xml:space="preserve"> dreaming should be accompanied, at the neural level, </w:t>
      </w:r>
      <w:r w:rsidR="00221D6F">
        <w:t xml:space="preserve">by a strong recruitment of </w:t>
      </w:r>
      <w:r w:rsidR="002B119C">
        <w:t xml:space="preserve">the </w:t>
      </w:r>
      <w:r w:rsidR="00221D6F">
        <w:t>default</w:t>
      </w:r>
      <w:r w:rsidR="002B119C">
        <w:t xml:space="preserve"> mode </w:t>
      </w:r>
      <w:r w:rsidR="00221D6F">
        <w:t>network medial temporal lobe (MTL)-</w:t>
      </w:r>
      <w:r w:rsidR="002B119C">
        <w:t>centered subsystem</w:t>
      </w:r>
      <w:r w:rsidR="00221D6F">
        <w:t xml:space="preserve"> and strong deactivations in frontoparietal control</w:t>
      </w:r>
      <w:r w:rsidR="002B119C">
        <w:t xml:space="preserve"> </w:t>
      </w:r>
      <w:r w:rsidR="000E696F">
        <w:t>network regions</w:t>
      </w:r>
      <w:r w:rsidR="00CC0430">
        <w:t xml:space="preserve"> (such as the DLPFC)</w:t>
      </w:r>
      <w:r w:rsidR="00764BAE">
        <w:t xml:space="preserve">. Activation of the former areas could be related to the generation of spontaneous thoughts, during both wake and sleep, while the deactivation of the latter areas could explain the high volatility and variability of dream content over time. </w:t>
      </w:r>
    </w:p>
    <w:p w14:paraId="4E8D0A40" w14:textId="77777777" w:rsidR="00424200" w:rsidRDefault="00424200">
      <w:pPr>
        <w:spacing w:after="200" w:line="276" w:lineRule="auto"/>
        <w:jc w:val="left"/>
        <w:rPr>
          <w:b/>
        </w:rPr>
      </w:pPr>
      <w:r>
        <w:rPr>
          <w:b/>
        </w:rPr>
        <w:br w:type="page"/>
      </w:r>
    </w:p>
    <w:p w14:paraId="0BE64971" w14:textId="0C698F70" w:rsidR="00E82603" w:rsidRPr="00DB6EEC" w:rsidRDefault="00DE2F88" w:rsidP="00624FE5">
      <w:pPr>
        <w:pBdr>
          <w:top w:val="single" w:sz="18" w:space="6" w:color="1A495D" w:themeColor="accent1" w:themeShade="80"/>
          <w:left w:val="single" w:sz="18" w:space="6" w:color="1A495D" w:themeColor="accent1" w:themeShade="80"/>
          <w:bottom w:val="single" w:sz="18" w:space="6" w:color="1A495D" w:themeColor="accent1" w:themeShade="80"/>
          <w:right w:val="single" w:sz="18" w:space="6" w:color="1A495D" w:themeColor="accent1" w:themeShade="80"/>
        </w:pBdr>
        <w:shd w:val="clear" w:color="auto" w:fill="D0E6F6" w:themeFill="accent6" w:themeFillTint="33"/>
        <w:jc w:val="center"/>
        <w:rPr>
          <w:rFonts w:ascii="Arial" w:hAnsi="Arial" w:cs="Arial"/>
          <w:b/>
          <w:sz w:val="23"/>
          <w:szCs w:val="23"/>
        </w:rPr>
      </w:pPr>
      <w:r>
        <w:rPr>
          <w:rFonts w:ascii="Arial" w:hAnsi="Arial" w:cs="Arial"/>
          <w:b/>
          <w:sz w:val="23"/>
          <w:szCs w:val="23"/>
        </w:rPr>
        <w:t>BOX 1</w:t>
      </w:r>
      <w:r w:rsidR="006C0130">
        <w:rPr>
          <w:rFonts w:ascii="Arial" w:hAnsi="Arial" w:cs="Arial"/>
          <w:b/>
          <w:sz w:val="23"/>
          <w:szCs w:val="23"/>
        </w:rPr>
        <w:t xml:space="preserve">: </w:t>
      </w:r>
      <w:r w:rsidR="006A4C51">
        <w:rPr>
          <w:rFonts w:ascii="Arial" w:hAnsi="Arial" w:cs="Arial"/>
          <w:b/>
          <w:sz w:val="23"/>
          <w:szCs w:val="23"/>
        </w:rPr>
        <w:t>FUNCTIONAL C</w:t>
      </w:r>
      <w:r w:rsidR="006A4C51" w:rsidRPr="00DB6EEC">
        <w:rPr>
          <w:rFonts w:ascii="Arial" w:hAnsi="Arial" w:cs="Arial"/>
          <w:b/>
          <w:sz w:val="23"/>
          <w:szCs w:val="23"/>
        </w:rPr>
        <w:t xml:space="preserve">ONNECTIVITY </w:t>
      </w:r>
      <w:r w:rsidR="006A4C51">
        <w:rPr>
          <w:rFonts w:ascii="Arial" w:hAnsi="Arial" w:cs="Arial"/>
          <w:b/>
          <w:sz w:val="23"/>
          <w:szCs w:val="23"/>
        </w:rPr>
        <w:t>&amp; DEFAULT MODE N</w:t>
      </w:r>
      <w:r w:rsidR="006A4C51" w:rsidRPr="00DB6EEC">
        <w:rPr>
          <w:rFonts w:ascii="Arial" w:hAnsi="Arial" w:cs="Arial"/>
          <w:b/>
          <w:sz w:val="23"/>
          <w:szCs w:val="23"/>
        </w:rPr>
        <w:t>ETWORK</w:t>
      </w:r>
    </w:p>
    <w:p w14:paraId="2C88E95D" w14:textId="74F0B871" w:rsidR="00E82603" w:rsidRPr="00DB6EEC" w:rsidRDefault="00400E04" w:rsidP="00624FE5">
      <w:pPr>
        <w:pBdr>
          <w:top w:val="single" w:sz="18" w:space="6" w:color="1A495D" w:themeColor="accent1" w:themeShade="80"/>
          <w:left w:val="single" w:sz="18" w:space="6" w:color="1A495D" w:themeColor="accent1" w:themeShade="80"/>
          <w:bottom w:val="single" w:sz="18" w:space="6" w:color="1A495D" w:themeColor="accent1" w:themeShade="80"/>
          <w:right w:val="single" w:sz="18" w:space="6" w:color="1A495D" w:themeColor="accent1" w:themeShade="80"/>
        </w:pBdr>
        <w:shd w:val="clear" w:color="auto" w:fill="D0E6F6" w:themeFill="accent6" w:themeFillTint="33"/>
        <w:rPr>
          <w:rFonts w:ascii="Arial" w:hAnsi="Arial" w:cs="Arial"/>
          <w:sz w:val="23"/>
          <w:szCs w:val="23"/>
        </w:rPr>
      </w:pPr>
      <w:r w:rsidRPr="00DB6EEC">
        <w:rPr>
          <w:rFonts w:ascii="Arial" w:hAnsi="Arial" w:cs="Arial"/>
          <w:sz w:val="23"/>
          <w:szCs w:val="23"/>
        </w:rPr>
        <w:t xml:space="preserve">The basis of functional connectivity is to measure the correlations between brain regions of spontaneous low-frequency (&gt;0.1 Hz) BOLD fluctuations </w:t>
      </w:r>
      <w:r w:rsidRPr="00DB6EEC">
        <w:rPr>
          <w:rFonts w:ascii="Arial" w:hAnsi="Arial" w:cs="Arial"/>
          <w:sz w:val="23"/>
          <w:szCs w:val="23"/>
        </w:rPr>
        <w:fldChar w:fldCharType="begin"/>
      </w:r>
      <w:r w:rsidRPr="00DB6EEC">
        <w:rPr>
          <w:rFonts w:ascii="Arial" w:hAnsi="Arial" w:cs="Arial"/>
          <w:sz w:val="23"/>
          <w:szCs w:val="23"/>
        </w:rPr>
        <w:instrText xml:space="preserve"> ADDIN ZOTERO_ITEM CSL_CITATION {"citationID":"BJ7T0DPR","properties":{"formattedCitation":"(Buckner, Krienen, and Yeo 2013)","plainCitation":"(Buckner, Krienen, and Yeo 2013)"},"citationItems":[{"id":494,"uris":["http://zotero.org/users/2461669/items/X7QE7X2B"],"uri":["http://zotero.org/users/2461669/items/X7QE7X2B"],"itemData":{"id":494,"type":"article-journal","title":"Opportunities and limitations of intrinsic functional connectivity MRI","container-title":"Nature Neuroscience","page":"832-837","volume":"16","issue":"7","source":"CrossRef","DOI":"10.1038/nn.3423","ISSN":"1097-6256, 1546-1726","author":[{"family":"Buckner","given":"Randy L"},{"family":"Krienen","given":"Fenna M"},{"family":"Yeo","given":"B T Thomas"}],"issued":{"date-parts":[["2013",6,25]]}}}],"schema":"https://github.com/citation-style-language/schema/raw/master/csl-citation.json"} </w:instrText>
      </w:r>
      <w:r w:rsidRPr="00DB6EEC">
        <w:rPr>
          <w:rFonts w:ascii="Arial" w:hAnsi="Arial" w:cs="Arial"/>
          <w:sz w:val="23"/>
          <w:szCs w:val="23"/>
        </w:rPr>
        <w:fldChar w:fldCharType="separate"/>
      </w:r>
      <w:r w:rsidRPr="00DB6EEC">
        <w:rPr>
          <w:rFonts w:ascii="Arial" w:hAnsi="Arial" w:cs="Arial"/>
          <w:sz w:val="23"/>
          <w:szCs w:val="23"/>
        </w:rPr>
        <w:t>(Buckner, Krienen, and Yeo 2013)</w:t>
      </w:r>
      <w:r w:rsidRPr="00DB6EEC">
        <w:rPr>
          <w:rFonts w:ascii="Arial" w:hAnsi="Arial" w:cs="Arial"/>
          <w:sz w:val="23"/>
          <w:szCs w:val="23"/>
        </w:rPr>
        <w:fldChar w:fldCharType="end"/>
      </w:r>
      <w:r w:rsidRPr="00DB6EEC">
        <w:rPr>
          <w:rFonts w:ascii="Arial" w:hAnsi="Arial" w:cs="Arial"/>
          <w:sz w:val="23"/>
          <w:szCs w:val="23"/>
        </w:rPr>
        <w:t xml:space="preserve">, preferentially when the subject is not performing an explicit task (resting-state, </w:t>
      </w:r>
      <w:r w:rsidRPr="00DB6EEC">
        <w:rPr>
          <w:rFonts w:ascii="Arial" w:hAnsi="Arial" w:cs="Arial"/>
          <w:sz w:val="23"/>
          <w:szCs w:val="23"/>
        </w:rPr>
        <w:fldChar w:fldCharType="begin"/>
      </w:r>
      <w:r w:rsidRPr="00DB6EEC">
        <w:rPr>
          <w:rFonts w:ascii="Arial" w:hAnsi="Arial" w:cs="Arial"/>
          <w:sz w:val="23"/>
          <w:szCs w:val="23"/>
        </w:rPr>
        <w:instrText xml:space="preserve"> ADDIN ZOTERO_ITEM CSL_CITATION {"citationID":"HtY4lYOj","properties":{"formattedCitation":"(Fox and Raichle 2007)","plainCitation":"(Fox and Raichle 2007)"},"citationItems":[{"id":542,"uris":["http://zotero.org/users/2461669/items/ZNM3CICD"],"uri":["http://zotero.org/users/2461669/items/ZNM3CICD"],"itemData":{"id":542,"type":"article-journal","title":"Spontaneous fluctuations in brain activity observed with functional magnetic resonance imaging","container-title":"Nature Reviews Neuroscience","page":"700-711","volume":"8","issue":"9","source":"CrossRef","DOI":"10.1038/nrn2201","ISSN":"1471-003X, 1471-0048","author":[{"family":"Fox","given":"Michael D."},{"family":"Raichle","given":"Marcus E."}],"issued":{"date-parts":[["2007",9]]}}}],"schema":"https://github.com/citation-style-language/schema/raw/master/csl-citation.json"} </w:instrText>
      </w:r>
      <w:r w:rsidRPr="00DB6EEC">
        <w:rPr>
          <w:rFonts w:ascii="Arial" w:hAnsi="Arial" w:cs="Arial"/>
          <w:sz w:val="23"/>
          <w:szCs w:val="23"/>
        </w:rPr>
        <w:fldChar w:fldCharType="separate"/>
      </w:r>
      <w:r w:rsidRPr="00DB6EEC">
        <w:rPr>
          <w:rFonts w:ascii="Arial" w:hAnsi="Arial" w:cs="Arial"/>
          <w:sz w:val="23"/>
          <w:szCs w:val="23"/>
        </w:rPr>
        <w:t>Fox and Raichle 2007)</w:t>
      </w:r>
      <w:r w:rsidRPr="00DB6EEC">
        <w:rPr>
          <w:rFonts w:ascii="Arial" w:hAnsi="Arial" w:cs="Arial"/>
          <w:sz w:val="23"/>
          <w:szCs w:val="23"/>
        </w:rPr>
        <w:fldChar w:fldCharType="end"/>
      </w:r>
      <w:r w:rsidRPr="00DB6EEC">
        <w:rPr>
          <w:rFonts w:ascii="Arial" w:hAnsi="Arial" w:cs="Arial"/>
          <w:sz w:val="23"/>
          <w:szCs w:val="23"/>
        </w:rPr>
        <w:t xml:space="preserve">. Thanks to this method, several large-scale distributed functional networks have been identified </w:t>
      </w:r>
      <w:r w:rsidRPr="00DB6EEC">
        <w:rPr>
          <w:rFonts w:ascii="Arial" w:hAnsi="Arial" w:cs="Arial"/>
          <w:sz w:val="23"/>
          <w:szCs w:val="23"/>
        </w:rPr>
        <w:fldChar w:fldCharType="begin"/>
      </w:r>
      <w:r w:rsidRPr="00DB6EEC">
        <w:rPr>
          <w:rFonts w:ascii="Arial" w:hAnsi="Arial" w:cs="Arial"/>
          <w:sz w:val="23"/>
          <w:szCs w:val="23"/>
        </w:rPr>
        <w:instrText xml:space="preserve"> ADDIN ZOTERO_ITEM CSL_CITATION {"citationID":"kGbBB9qC","properties":{"formattedCitation":"(Fox et al. 2005; Yeo et al. 2011)","plainCitation":"(Fox et al. 2005; Yeo et al. 2011)"},"citationItems":[{"id":544,"uris":["http://zotero.org/users/2461669/items/52HE3F9T"],"uri":["http://zotero.org/users/2461669/items/52HE3F9T"],"itemData":{"id":544,"type":"article-journal","title":"The human brain is intrinsically organized into dynamic, anticorrelated functional networks","container-title":"Proceedings of the National Academy of Sciences of the United States of America","page":"9673–9678","volume":"102","issue":"27","source":"Google Scholar","author":[{"family":"Fox","given":"Michael D."},{"family":"Snyder","given":"Abraham Z."},{"family":"Vincent","given":"Justin L."},{"family":"Corbetta","given":"Maurizio"},{"family":"Van Essen","given":"David C."},{"family":"Raichle","given":"Marcus E."}],"issued":{"date-parts":[["2005"]]}}},{"id":478,"uris":["http://zotero.org/users/2461669/items/JV8H8EB4"],"uri":["http://zotero.org/users/2461669/items/JV8H8EB4"],"itemData":{"id":478,"type":"article-journal","title":"The organization of the human cerebral cortex estimated by intrinsic functional connectivity","container-title":"Journal of Neurophysiology","page":"1125-1165","volume":"106","issue":"3","source":"jn.physiology.org.gate1.inist.fr","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DOI":"10.1152/jn.00338.2011","ISSN":"0022-3077, 1522-1598","note":"PMID: 21653723","language":"en","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1]]}}}],"schema":"https://github.com/citation-style-language/schema/raw/master/csl-citation.json"} </w:instrText>
      </w:r>
      <w:r w:rsidRPr="00DB6EEC">
        <w:rPr>
          <w:rFonts w:ascii="Arial" w:hAnsi="Arial" w:cs="Arial"/>
          <w:sz w:val="23"/>
          <w:szCs w:val="23"/>
        </w:rPr>
        <w:fldChar w:fldCharType="separate"/>
      </w:r>
      <w:r w:rsidRPr="00DB6EEC">
        <w:rPr>
          <w:rFonts w:ascii="Arial" w:hAnsi="Arial" w:cs="Arial"/>
          <w:sz w:val="23"/>
          <w:szCs w:val="23"/>
        </w:rPr>
        <w:t>(Fox et al. 2005; Yeo et al. 2011)</w:t>
      </w:r>
      <w:r w:rsidRPr="00DB6EEC">
        <w:rPr>
          <w:rFonts w:ascii="Arial" w:hAnsi="Arial" w:cs="Arial"/>
          <w:sz w:val="23"/>
          <w:szCs w:val="23"/>
        </w:rPr>
        <w:fldChar w:fldCharType="end"/>
      </w:r>
      <w:r w:rsidRPr="00DB6EEC">
        <w:rPr>
          <w:rFonts w:ascii="Arial" w:hAnsi="Arial" w:cs="Arial"/>
          <w:sz w:val="23"/>
          <w:szCs w:val="23"/>
        </w:rPr>
        <w:t xml:space="preserve">, among which the default mode network (DMN) has been one of the most investigated. </w:t>
      </w:r>
      <w:r w:rsidR="00DD3F60" w:rsidRPr="00DB6EEC">
        <w:rPr>
          <w:rFonts w:ascii="Arial" w:hAnsi="Arial" w:cs="Arial"/>
          <w:sz w:val="23"/>
          <w:szCs w:val="23"/>
        </w:rPr>
        <w:t xml:space="preserve">The </w:t>
      </w:r>
      <w:r w:rsidRPr="00DB6EEC">
        <w:rPr>
          <w:rFonts w:ascii="Arial" w:hAnsi="Arial" w:cs="Arial"/>
          <w:sz w:val="23"/>
          <w:szCs w:val="23"/>
        </w:rPr>
        <w:t>DMN</w:t>
      </w:r>
      <w:r w:rsidR="00DD3F60" w:rsidRPr="00DB6EEC">
        <w:rPr>
          <w:rFonts w:ascii="Arial" w:hAnsi="Arial" w:cs="Arial"/>
          <w:sz w:val="23"/>
          <w:szCs w:val="23"/>
        </w:rPr>
        <w:t xml:space="preserve"> is comprised of several brain areas that are highly correlated when the subject is not focused on a task but rather engaged in a variety of internal cognitive processes, such as self-reflection, spontaneous cognition, autobiographical memory and future event simulation </w:t>
      </w:r>
      <w:r w:rsidR="00DD3F60" w:rsidRPr="00DB6EEC">
        <w:rPr>
          <w:rFonts w:ascii="Arial" w:hAnsi="Arial" w:cs="Arial"/>
          <w:sz w:val="23"/>
          <w:szCs w:val="23"/>
        </w:rPr>
        <w:fldChar w:fldCharType="begin"/>
      </w:r>
      <w:r w:rsidR="00DD3F60" w:rsidRPr="00DB6EEC">
        <w:rPr>
          <w:rFonts w:ascii="Arial" w:hAnsi="Arial" w:cs="Arial"/>
          <w:sz w:val="23"/>
          <w:szCs w:val="23"/>
        </w:rPr>
        <w:instrText xml:space="preserve"> ADDIN ZOTERO_ITEM CSL_CITATION {"citationID":"JbwsHkpC","properties":{"formattedCitation":"(Raichle et al. 2001; Buckner, Andrews-Hanna, and Schacter 2008)","plainCitation":"(Raichle et al. 2001; Buckner, Andrews-Hanna, and Schacter 2008)"},"citationItems":[{"id":471,"uris":["http://zotero.org/users/2461669/items/MAFNT7VH"],"uri":["http://zotero.org/users/2461669/items/MAFNT7VH"],"itemData":{"id":471,"type":"article-journal","title":"A default mode of brain function","container-title":"Proceedings of the National Academy of Sciences","page":"676–682","volume":"98","issue":"2","source":"Google Scholar","author":[{"family":"Raichle","given":"Marcus E."},{"family":"MacLeod","given":"Ann Mary"},{"family":"Snyder","given":"Abraham Z."},{"family":"Powers","given":"William J."},{"family":"Gusnard","given":"Debra A."},{"family":"Shulman","given":"Gordon L."}],"issued":{"date-parts":[["2001"]]}}},{"id":1056,"uris":["http://zotero.org/users/2461669/items/BPRVJBSM"],"uri":["http://zotero.org/users/2461669/items/BPRVJBSM"],"itemData":{"id":1056,"type":"article-journal","title":"The Brain's Default Network: Anatomy, Function, and Relevance to Disease","container-title":"Annals of the New York Academy of Sciences","page":"1-38","volume":"1124","issue":"1","source":"CrossRef","DOI":"10.1196/annals.1440.011","ISSN":"00778923","shortTitle":"The Brain's Default Network","language":"en","author":[{"family":"Buckner","given":"Randy L."},{"family":"Andrews-Hanna","given":"Jessica R."},{"family":"Schacter","given":"Daniel L."}],"issued":{"date-parts":[["2008",3]]}}}],"schema":"https://github.com/citation-style-language/schema/raw/master/csl-citation.json"} </w:instrText>
      </w:r>
      <w:r w:rsidR="00DD3F60" w:rsidRPr="00DB6EEC">
        <w:rPr>
          <w:rFonts w:ascii="Arial" w:hAnsi="Arial" w:cs="Arial"/>
          <w:sz w:val="23"/>
          <w:szCs w:val="23"/>
        </w:rPr>
        <w:fldChar w:fldCharType="separate"/>
      </w:r>
      <w:r w:rsidR="00DD3F60" w:rsidRPr="00DB6EEC">
        <w:rPr>
          <w:rFonts w:ascii="Arial" w:hAnsi="Arial" w:cs="Arial"/>
          <w:sz w:val="23"/>
          <w:szCs w:val="23"/>
        </w:rPr>
        <w:t>(Raichle et al. 2001; Buckner, Andrews-Hanna, and Schacter 2008)</w:t>
      </w:r>
      <w:r w:rsidR="00DD3F60" w:rsidRPr="00DB6EEC">
        <w:rPr>
          <w:rFonts w:ascii="Arial" w:hAnsi="Arial" w:cs="Arial"/>
          <w:sz w:val="23"/>
          <w:szCs w:val="23"/>
        </w:rPr>
        <w:fldChar w:fldCharType="end"/>
      </w:r>
      <w:r w:rsidR="00DD3F60" w:rsidRPr="00DB6EEC">
        <w:rPr>
          <w:rFonts w:ascii="Arial" w:hAnsi="Arial" w:cs="Arial"/>
          <w:sz w:val="23"/>
          <w:szCs w:val="23"/>
        </w:rPr>
        <w:t xml:space="preserve">. </w:t>
      </w:r>
    </w:p>
    <w:p w14:paraId="66E0BE96" w14:textId="77777777" w:rsidR="00E82603" w:rsidRPr="00DB6EEC" w:rsidRDefault="00E82603" w:rsidP="00624FE5">
      <w:pPr>
        <w:keepNext/>
        <w:pBdr>
          <w:top w:val="single" w:sz="18" w:space="6" w:color="1A495D" w:themeColor="accent1" w:themeShade="80"/>
          <w:left w:val="single" w:sz="18" w:space="6" w:color="1A495D" w:themeColor="accent1" w:themeShade="80"/>
          <w:bottom w:val="single" w:sz="18" w:space="6" w:color="1A495D" w:themeColor="accent1" w:themeShade="80"/>
          <w:right w:val="single" w:sz="18" w:space="6" w:color="1A495D" w:themeColor="accent1" w:themeShade="80"/>
        </w:pBdr>
        <w:shd w:val="clear" w:color="auto" w:fill="D0E6F6" w:themeFill="accent6" w:themeFillTint="33"/>
        <w:spacing w:line="360" w:lineRule="auto"/>
        <w:rPr>
          <w:rFonts w:ascii="Arial" w:hAnsi="Arial" w:cs="Arial"/>
          <w:sz w:val="23"/>
          <w:szCs w:val="23"/>
        </w:rPr>
      </w:pPr>
      <w:r w:rsidRPr="00DB6EEC">
        <w:rPr>
          <w:rFonts w:ascii="Arial" w:hAnsi="Arial" w:cs="Arial"/>
          <w:noProof/>
          <w:sz w:val="23"/>
          <w:szCs w:val="23"/>
        </w:rPr>
        <w:drawing>
          <wp:inline distT="0" distB="0" distL="0" distR="0" wp14:anchorId="79D69C5E" wp14:editId="606B2D9E">
            <wp:extent cx="5760732" cy="2130556"/>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tro_DMN.png"/>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60732" cy="2130556"/>
                    </a:xfrm>
                    <a:prstGeom prst="rect">
                      <a:avLst/>
                    </a:prstGeom>
                  </pic:spPr>
                </pic:pic>
              </a:graphicData>
            </a:graphic>
          </wp:inline>
        </w:drawing>
      </w:r>
    </w:p>
    <w:p w14:paraId="2D37FCA1" w14:textId="0A203027" w:rsidR="00E82603" w:rsidRPr="00DB6EEC" w:rsidRDefault="00E82603" w:rsidP="00624FE5">
      <w:pPr>
        <w:pStyle w:val="Lgende"/>
        <w:pBdr>
          <w:top w:val="single" w:sz="18" w:space="6" w:color="1A495D" w:themeColor="accent1" w:themeShade="80"/>
          <w:left w:val="single" w:sz="18" w:space="6" w:color="1A495D" w:themeColor="accent1" w:themeShade="80"/>
          <w:bottom w:val="single" w:sz="18" w:space="6" w:color="1A495D" w:themeColor="accent1" w:themeShade="80"/>
          <w:right w:val="single" w:sz="18" w:space="6" w:color="1A495D" w:themeColor="accent1" w:themeShade="80"/>
        </w:pBdr>
        <w:shd w:val="clear" w:color="auto" w:fill="D0E6F6" w:themeFill="accent6" w:themeFillTint="33"/>
        <w:rPr>
          <w:rFonts w:ascii="Arial" w:hAnsi="Arial" w:cs="Arial"/>
          <w:sz w:val="23"/>
          <w:szCs w:val="23"/>
        </w:rPr>
      </w:pPr>
      <w:r w:rsidRPr="00DB6EEC">
        <w:rPr>
          <w:rFonts w:ascii="Arial" w:hAnsi="Arial" w:cs="Arial"/>
          <w:sz w:val="23"/>
          <w:szCs w:val="23"/>
        </w:rPr>
        <w:t xml:space="preserve">Figure </w:t>
      </w:r>
      <w:r w:rsidRPr="00DB6EEC">
        <w:rPr>
          <w:rFonts w:ascii="Arial" w:hAnsi="Arial" w:cs="Arial"/>
          <w:sz w:val="23"/>
          <w:szCs w:val="23"/>
        </w:rPr>
        <w:fldChar w:fldCharType="begin"/>
      </w:r>
      <w:r w:rsidRPr="00DB6EEC">
        <w:rPr>
          <w:rFonts w:ascii="Arial" w:hAnsi="Arial" w:cs="Arial"/>
          <w:sz w:val="23"/>
          <w:szCs w:val="23"/>
        </w:rPr>
        <w:instrText xml:space="preserve"> SEQ Figure \* ARABIC </w:instrText>
      </w:r>
      <w:r w:rsidRPr="00DB6EEC">
        <w:rPr>
          <w:rFonts w:ascii="Arial" w:hAnsi="Arial" w:cs="Arial"/>
          <w:sz w:val="23"/>
          <w:szCs w:val="23"/>
        </w:rPr>
        <w:fldChar w:fldCharType="separate"/>
      </w:r>
      <w:r w:rsidR="00671241">
        <w:rPr>
          <w:rFonts w:ascii="Arial" w:hAnsi="Arial" w:cs="Arial"/>
          <w:noProof/>
          <w:sz w:val="23"/>
          <w:szCs w:val="23"/>
        </w:rPr>
        <w:t>4</w:t>
      </w:r>
      <w:r w:rsidRPr="00DB6EEC">
        <w:rPr>
          <w:rFonts w:ascii="Arial" w:hAnsi="Arial" w:cs="Arial"/>
          <w:sz w:val="23"/>
          <w:szCs w:val="23"/>
        </w:rPr>
        <w:fldChar w:fldCharType="end"/>
      </w:r>
      <w:r w:rsidRPr="00DB6EEC">
        <w:rPr>
          <w:rFonts w:ascii="Arial" w:hAnsi="Arial" w:cs="Arial"/>
          <w:sz w:val="23"/>
          <w:szCs w:val="23"/>
        </w:rPr>
        <w:t xml:space="preserve">: The default mode network and its subcomponents. </w:t>
      </w:r>
      <w:r w:rsidRPr="00DB6EEC">
        <w:rPr>
          <w:rFonts w:ascii="Arial" w:hAnsi="Arial" w:cs="Arial"/>
          <w:b w:val="0"/>
          <w:sz w:val="23"/>
          <w:szCs w:val="23"/>
        </w:rPr>
        <w:t>The DMN is centered on the medial prefrontal cortex (MPFC), the medial parietal cortex and the lateral parietal cortex, and extends into the temporal lobe and lateral prefrontal cortex. Three subcomponents within the DMN have been identified. The first, the core DMN subsystem (deep blue) includes the MPFC, posterior cingulate cortex (PCC) and posterior inferior parietal lobule (pIPL). It is characterized by its hub-like properties and its contributions to internally oriented cognition. The second subcomponent (purple), which is known for its roles in memory and mental simulation, is centered on the medial temporal lobe (MTL), and includes as well the hippocampal formation (HF) and parahippocampal cortex (PHC). The third subcomponent (cyan) extends more dorsally and includes the dorsomedial prefrontal cortex (dmPFC), the lateral temporal cortex (LTC), the temporopolar cortex (TPC) and parts of the inferior frontal gyrus (IFG). It seems to be linked to a wide range of functions, including mentalizing, conceptual processing and emotional processing. Adapted from Christoff et al. 2016.</w:t>
      </w:r>
      <w:r w:rsidRPr="00DB6EEC">
        <w:rPr>
          <w:rFonts w:ascii="Arial" w:hAnsi="Arial" w:cs="Arial"/>
          <w:sz w:val="23"/>
          <w:szCs w:val="23"/>
        </w:rPr>
        <w:t xml:space="preserve"> </w:t>
      </w:r>
    </w:p>
    <w:p w14:paraId="225EA1B0" w14:textId="0CF43BF0" w:rsidR="00F1796B" w:rsidRDefault="00F1796B" w:rsidP="00F1796B">
      <w:pPr>
        <w:keepNext/>
      </w:pPr>
    </w:p>
    <w:p w14:paraId="5D11C2EA" w14:textId="7F5981F8" w:rsidR="00314A50" w:rsidRDefault="00314A50">
      <w:pPr>
        <w:spacing w:after="200" w:line="276" w:lineRule="auto"/>
        <w:jc w:val="left"/>
        <w:rPr>
          <w:rFonts w:ascii="Georgia" w:eastAsiaTheme="majorEastAsia" w:hAnsi="Georgia" w:cstheme="majorBidi"/>
          <w:color w:val="262626" w:themeColor="text1" w:themeTint="D9"/>
          <w:spacing w:val="15"/>
          <w:sz w:val="44"/>
          <w:szCs w:val="88"/>
        </w:rPr>
      </w:pPr>
      <w:r>
        <w:br w:type="page"/>
      </w:r>
    </w:p>
    <w:p w14:paraId="16C1C722" w14:textId="386C6CCE" w:rsidR="00B45A6F" w:rsidRDefault="009A0474" w:rsidP="00D249CA">
      <w:pPr>
        <w:pStyle w:val="Titre"/>
      </w:pPr>
      <w:bookmarkStart w:id="28" w:name="_Toc490466270"/>
      <w:r>
        <w:t>Dream recall</w:t>
      </w:r>
      <w:bookmarkEnd w:id="28"/>
      <w:r w:rsidR="002B12AD">
        <w:t xml:space="preserve"> frequency</w:t>
      </w:r>
    </w:p>
    <w:p w14:paraId="259E91B2" w14:textId="12240508" w:rsidR="007622FC" w:rsidRDefault="00D95A57" w:rsidP="007622FC">
      <w:pPr>
        <w:pStyle w:val="Citation"/>
      </w:pPr>
      <w:r w:rsidRPr="00A44045">
        <w:t>«</w:t>
      </w:r>
      <w:r>
        <w:t xml:space="preserve"> </w:t>
      </w:r>
      <w:r w:rsidR="00C208C3">
        <w:t>W</w:t>
      </w:r>
      <w:r w:rsidR="007622FC" w:rsidRPr="007622FC">
        <w:t>e must also inquire what the dream is, and from what cause sleepers sometimes dream, and sometimes do not; or whether the truth is that sleepers always dream but do not always remember (their dream); and if this o</w:t>
      </w:r>
      <w:r w:rsidR="00A729DB">
        <w:t>ccurs, what its explanation is.</w:t>
      </w:r>
      <w:r w:rsidR="00A729DB" w:rsidRPr="00A729DB">
        <w:t xml:space="preserve"> </w:t>
      </w:r>
      <w:r w:rsidR="00A729DB" w:rsidRPr="00A44045">
        <w:t>»</w:t>
      </w:r>
    </w:p>
    <w:p w14:paraId="0AE1ACE5" w14:textId="33C5F395" w:rsidR="00A729DB" w:rsidRDefault="00A729DB" w:rsidP="00A729DB">
      <w:pPr>
        <w:pStyle w:val="Citation"/>
      </w:pPr>
      <w:r>
        <w:t>Aristotle. On dreams</w:t>
      </w:r>
      <w:r w:rsidR="00CE26AC">
        <w:t>. 350 B.C</w:t>
      </w:r>
      <w:r>
        <w:t xml:space="preserve">. </w:t>
      </w:r>
    </w:p>
    <w:p w14:paraId="395BA11C" w14:textId="77777777" w:rsidR="007B61AB" w:rsidRPr="007B61AB" w:rsidRDefault="007B61AB" w:rsidP="007B61AB">
      <w:pPr>
        <w:pStyle w:val="Paragraphedeliste"/>
        <w:keepNext/>
        <w:keepLines/>
        <w:numPr>
          <w:ilvl w:val="0"/>
          <w:numId w:val="4"/>
        </w:numPr>
        <w:spacing w:before="360" w:after="360" w:line="240" w:lineRule="auto"/>
        <w:contextualSpacing w:val="0"/>
        <w:outlineLvl w:val="0"/>
        <w:rPr>
          <w:rFonts w:eastAsiaTheme="majorEastAsia"/>
          <w:b/>
          <w:vanish/>
          <w:color w:val="1A495D" w:themeColor="accent1" w:themeShade="80"/>
          <w:sz w:val="32"/>
          <w:szCs w:val="40"/>
        </w:rPr>
      </w:pPr>
      <w:bookmarkStart w:id="29" w:name="_Toc490466271"/>
    </w:p>
    <w:p w14:paraId="487BA0A9" w14:textId="1201A33F" w:rsidR="00483194" w:rsidRDefault="00A856EB" w:rsidP="007B61AB">
      <w:pPr>
        <w:pStyle w:val="Titre1"/>
      </w:pPr>
      <w:r>
        <w:t>Me</w:t>
      </w:r>
      <w:r w:rsidR="004B1F6A">
        <w:t>asuring d</w:t>
      </w:r>
      <w:r w:rsidR="00336BD9">
        <w:t>ream recall frequency</w:t>
      </w:r>
    </w:p>
    <w:p w14:paraId="1D6B6878" w14:textId="5EDF99D2" w:rsidR="00371867" w:rsidRDefault="00E47F2E" w:rsidP="00A53213">
      <w:r>
        <w:t xml:space="preserve">As </w:t>
      </w:r>
      <w:r w:rsidR="00DB7F4B">
        <w:t xml:space="preserve">Aristotle had </w:t>
      </w:r>
      <w:r w:rsidR="00D7416D">
        <w:t>rightly pointed out</w:t>
      </w:r>
      <w:r>
        <w:t xml:space="preserve">, </w:t>
      </w:r>
      <w:r w:rsidR="003F0068">
        <w:t xml:space="preserve">we do not always remember our dreams. </w:t>
      </w:r>
      <w:r w:rsidR="00D7416D">
        <w:t xml:space="preserve">More than two thousand years after, </w:t>
      </w:r>
      <w:r w:rsidR="00AF32F6">
        <w:t>modern research ha</w:t>
      </w:r>
      <w:r w:rsidR="00D7416D">
        <w:t>s</w:t>
      </w:r>
      <w:r w:rsidR="00AF32F6">
        <w:t xml:space="preserve"> </w:t>
      </w:r>
      <w:r w:rsidR="00D7416D">
        <w:t>confirmed</w:t>
      </w:r>
      <w:r w:rsidR="00AF32F6">
        <w:t xml:space="preserve"> that the dream recall frequency (DRF) </w:t>
      </w:r>
      <w:r w:rsidR="00D7416D">
        <w:t>–</w:t>
      </w:r>
      <w:r w:rsidR="00AF32F6">
        <w:t xml:space="preserve"> </w:t>
      </w:r>
      <w:r w:rsidR="00D7416D">
        <w:t xml:space="preserve">i.e. </w:t>
      </w:r>
      <w:r w:rsidR="00AF32F6">
        <w:t xml:space="preserve">the number of dream reports over a given period of time -  is </w:t>
      </w:r>
      <w:r w:rsidR="00D7416D">
        <w:t xml:space="preserve">indeed </w:t>
      </w:r>
      <w:r w:rsidR="00AF32F6">
        <w:t xml:space="preserve">highly variable both within individuals over the life course, but also between individuals </w:t>
      </w:r>
      <w:r w:rsidR="00AF32F6">
        <w:fldChar w:fldCharType="begin"/>
      </w:r>
      <w:r w:rsidR="00AF32F6">
        <w:instrText xml:space="preserve"> ADDIN ZOTERO_ITEM CSL_CITATION {"citationID":"3RiBNPJC","properties":{"formattedCitation":"(Schredl et al. 2003; Ruby 2011)","plainCitation":"(Schredl et al. 2003; Ruby 2011)"},"citationItems":[{"id":157,"uris":["http://zotero.org/users/2461669/items/ZPMA9JNF"],"uri":["http://zotero.org/users/2461669/items/ZPMA9JNF"],"itemData":{"id":157,"type":"article-journal","title":"Factors of home dream recall: a structural equation model","container-title":"Journal of sleep research","page":"133–141","volume":"12","issue":"2","source":"Google Scholar","shortTitle":"Factors of home dream recall","author":[{"family":"Schredl","given":"Michael"},{"family":"Wittmann","given":"Lutz"},{"family":"Ciric","given":"Petra"},{"family":"GÖtz","given":"Simon"}],"issued":{"date-parts":[["2003"]]}}},{"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schema":"https://github.com/citation-style-language/schema/raw/master/csl-citation.json"} </w:instrText>
      </w:r>
      <w:r w:rsidR="00AF32F6">
        <w:fldChar w:fldCharType="separate"/>
      </w:r>
      <w:r w:rsidR="00AF32F6" w:rsidRPr="00525974">
        <w:t>(Schredl et al. 2003; Ruby 2011)</w:t>
      </w:r>
      <w:r w:rsidR="00AF32F6">
        <w:fldChar w:fldCharType="end"/>
      </w:r>
      <w:r w:rsidR="00AF32F6">
        <w:t xml:space="preserve">. </w:t>
      </w:r>
    </w:p>
    <w:p w14:paraId="6549BC23" w14:textId="0602B89C" w:rsidR="007B61AB" w:rsidRDefault="00AC4ED9" w:rsidP="009118B0">
      <w:r>
        <w:t xml:space="preserve">There is no gold standard for measuring DRF, and each method has its pros and cons. </w:t>
      </w:r>
      <w:r w:rsidR="000B7BE8">
        <w:t>In research settings</w:t>
      </w:r>
      <w:r w:rsidR="00A53213">
        <w:t>, three methods are commonly applied: questionnaire scales, dream</w:t>
      </w:r>
      <w:r w:rsidR="00213ADA">
        <w:t xml:space="preserve"> </w:t>
      </w:r>
      <w:r w:rsidR="00A53213">
        <w:t>diaries, and laboratory awakenings</w:t>
      </w:r>
      <w:r w:rsidR="00037F25">
        <w:t xml:space="preserve"> </w:t>
      </w:r>
      <w:r w:rsidR="00037F25">
        <w:fldChar w:fldCharType="begin"/>
      </w:r>
      <w:r w:rsidR="00037F25">
        <w:instrText xml:space="preserve"> ADDIN ZOTERO_ITEM CSL_CITATION {"citationID":"8c0Yjklf","properties":{"formattedCitation":"(Schredl 1999)","plainCitation":"(Schredl 1999)"},"citationItems":[{"id":1254,"uris":["http://zotero.org/users/2461669/items/EDRGIAIG"],"uri":["http://zotero.org/users/2461669/items/EDRGIAIG"],"itemData":{"id":1254,"type":"article-journal","title":"Dream recall: research, clinical implications and future directions","container-title":"Sleep and Hypnosis","page":"72–81","volume":"1","issue":"2","source":"Google Scholar","shortTitle":"Dream recall","author":[{"family":"Schredl","given":"Michael"}],"issued":{"date-parts":[["1999"]]}}}],"schema":"https://github.com/citation-style-language/schema/raw/master/csl-citation.json"} </w:instrText>
      </w:r>
      <w:r w:rsidR="00037F25">
        <w:fldChar w:fldCharType="separate"/>
      </w:r>
      <w:r w:rsidR="00037F25" w:rsidRPr="00037F25">
        <w:t>(Schredl 1999)</w:t>
      </w:r>
      <w:r w:rsidR="00037F25">
        <w:fldChar w:fldCharType="end"/>
      </w:r>
      <w:r w:rsidR="00037F25">
        <w:t xml:space="preserve">. </w:t>
      </w:r>
      <w:r w:rsidR="00F8050C">
        <w:t xml:space="preserve">The </w:t>
      </w:r>
      <w:r w:rsidR="00336BD9">
        <w:t>former consists in simply asking</w:t>
      </w:r>
      <w:r w:rsidR="00F8050C">
        <w:t xml:space="preserve"> the participants to estimate their dream recall frequency over the last few weeks or months</w:t>
      </w:r>
      <w:r w:rsidR="00371867">
        <w:t>. This method has the advantage of being fast</w:t>
      </w:r>
      <w:r w:rsidR="005F2530">
        <w:t>, inexpensive</w:t>
      </w:r>
      <w:r w:rsidR="00371867">
        <w:t xml:space="preserve">, and </w:t>
      </w:r>
      <w:r w:rsidR="005F2530">
        <w:t>un</w:t>
      </w:r>
      <w:r w:rsidR="00371867">
        <w:t xml:space="preserve">affected by the measurement, however, </w:t>
      </w:r>
      <w:r w:rsidR="00AC1A7F">
        <w:t xml:space="preserve">the DRF could be over- or under-estimated due to erroneous or incomplete recollection. </w:t>
      </w:r>
      <w:r w:rsidR="00230ECF">
        <w:t xml:space="preserve">Regarding dream diaries, the participants are asked to report each morning whether they have recalled a dream or not. </w:t>
      </w:r>
      <w:r w:rsidR="0080471A">
        <w:t xml:space="preserve">This method </w:t>
      </w:r>
      <w:r w:rsidR="004E035E">
        <w:t>minimizes</w:t>
      </w:r>
      <w:r w:rsidR="0080471A">
        <w:t xml:space="preserve"> the bias of </w:t>
      </w:r>
      <w:r w:rsidR="00066BA6">
        <w:t>retrospective estimation</w:t>
      </w:r>
      <w:r w:rsidR="0080471A">
        <w:t xml:space="preserve">, </w:t>
      </w:r>
      <w:r w:rsidR="004E035E">
        <w:t xml:space="preserve">but has the disadvantages of potentially increasing drastically the dream recall frequency, especially in persons who usually almost never recall their dreams </w:t>
      </w:r>
      <w:r w:rsidR="004E035E">
        <w:fldChar w:fldCharType="begin"/>
      </w:r>
      <w:r w:rsidR="004E035E">
        <w:instrText xml:space="preserve"> ADDIN ZOTERO_ITEM CSL_CITATION {"citationID":"4GhRzFn4","properties":{"formattedCitation":"(Schredl 2002)","plainCitation":"(Schredl 2002)"},"citationItems":[{"id":1256,"uris":["http://zotero.org/users/2461669/items/T37KJPHD"],"uri":["http://zotero.org/users/2461669/items/T37KJPHD"],"itemData":{"id":1256,"type":"article-journal","title":"Questionnaires and diaries as research instruments in dream research: Methodological issues.","container-title":"Dreaming","page":"17","volume":"12","issue":"1","author":[{"family":"Schredl","given":"Michael"}],"issued":{"date-parts":[["2002"]]}}}],"schema":"https://github.com/citation-style-language/schema/raw/master/csl-citation.json"} </w:instrText>
      </w:r>
      <w:r w:rsidR="004E035E">
        <w:fldChar w:fldCharType="separate"/>
      </w:r>
      <w:r w:rsidR="004E035E" w:rsidRPr="004E035E">
        <w:t>(Schredl 2002)</w:t>
      </w:r>
      <w:r w:rsidR="004E035E">
        <w:fldChar w:fldCharType="end"/>
      </w:r>
      <w:r w:rsidR="004E035E">
        <w:t xml:space="preserve">. </w:t>
      </w:r>
      <w:r w:rsidR="001355DD">
        <w:t xml:space="preserve">Finally, </w:t>
      </w:r>
      <w:r w:rsidR="00007040">
        <w:t xml:space="preserve">laboratory awakenings </w:t>
      </w:r>
      <w:r w:rsidR="00B5551A">
        <w:t xml:space="preserve">consist in awakening the participants in the sleep lab and asking them </w:t>
      </w:r>
      <w:r w:rsidR="009118B0">
        <w:t>whether they recall</w:t>
      </w:r>
      <w:r w:rsidR="00B5551A">
        <w:t xml:space="preserve"> a dream or not.</w:t>
      </w:r>
      <w:r w:rsidR="009118B0">
        <w:t xml:space="preserve"> </w:t>
      </w:r>
      <w:r w:rsidR="001E023F">
        <w:t xml:space="preserve">While this method has the clear advantage that the experimenters can </w:t>
      </w:r>
      <w:r w:rsidR="009118B0">
        <w:t>measure physiological parameters (EEG, EOG,</w:t>
      </w:r>
      <w:r w:rsidR="001E023F">
        <w:t xml:space="preserve"> </w:t>
      </w:r>
      <w:r w:rsidR="009118B0">
        <w:t>ECG, respiration and heart rate) prior, during</w:t>
      </w:r>
      <w:r w:rsidR="001E023F">
        <w:t xml:space="preserve"> and after the awakening, it is </w:t>
      </w:r>
      <w:r w:rsidR="00C8253F">
        <w:t xml:space="preserve">also </w:t>
      </w:r>
      <w:r w:rsidR="0063277E">
        <w:t xml:space="preserve">time-consuming and expensive. </w:t>
      </w:r>
      <w:r w:rsidR="00252437">
        <w:t xml:space="preserve">Moreover, as for dream diaries, laboratory awakenings are associated with a dramatic increase in DRF, especially for low dream recallers. </w:t>
      </w:r>
    </w:p>
    <w:p w14:paraId="172B6A2E" w14:textId="58C37350" w:rsidR="00D53DF2" w:rsidRDefault="00CC185D" w:rsidP="007B61AB">
      <w:pPr>
        <w:pStyle w:val="Titre1"/>
      </w:pPr>
      <w:r>
        <w:t>DRF</w:t>
      </w:r>
      <w:r w:rsidR="00D53DF2">
        <w:t xml:space="preserve"> in the general population</w:t>
      </w:r>
    </w:p>
    <w:p w14:paraId="6BA83751" w14:textId="344E4C08" w:rsidR="005C1A55" w:rsidRPr="005C1A55" w:rsidRDefault="005C1A55" w:rsidP="005C1A55">
      <w:pPr>
        <w:pStyle w:val="Titre2"/>
      </w:pPr>
      <w:r>
        <w:t>Average DRF</w:t>
      </w:r>
    </w:p>
    <w:p w14:paraId="06F05680" w14:textId="4CF92510" w:rsidR="00F56477" w:rsidRPr="00B450E3" w:rsidRDefault="00F56477" w:rsidP="00B450E3">
      <w:r w:rsidRPr="00F56477">
        <w:t xml:space="preserve">Measured by questionnaire, the average weekly DRF was 2.58 ± 2.03 in 444 German students </w:t>
      </w:r>
      <w:r w:rsidRPr="00F56477">
        <w:fldChar w:fldCharType="begin"/>
      </w:r>
      <w:r w:rsidRPr="00F56477">
        <w:instrText xml:space="preserve"> ADDIN ZOTERO_ITEM CSL_CITATION {"citationID":"edQ0IN3n","properties":{"formattedCitation":"(Schredl et al. 2003)","plainCitation":"(Schredl et al. 2003)"},"citationItems":[{"id":157,"uris":["http://zotero.org/users/2461669/items/ZPMA9JNF"],"uri":["http://zotero.org/users/2461669/items/ZPMA9JNF"],"itemData":{"id":157,"type":"article-journal","title":"Factors of home dream recall: a structural equation model","container-title":"Journal of sleep research","page":"133–141","volume":"12","issue":"2","source":"Google Scholar","shortTitle":"Factors of home dream recall","author":[{"family":"Schredl","given":"Michael"},{"family":"Wittmann","given":"Lutz"},{"family":"Ciric","given":"Petra"},{"family":"GÖtz","given":"Simon"}],"issued":{"date-parts":[["2003"]]}}}],"schema":"https://github.com/citation-style-language/schema/raw/master/csl-citation.json"} </w:instrText>
      </w:r>
      <w:r w:rsidRPr="00F56477">
        <w:fldChar w:fldCharType="separate"/>
      </w:r>
      <w:r w:rsidRPr="00F56477">
        <w:t>(Schredl et al. 2003)</w:t>
      </w:r>
      <w:r w:rsidRPr="00F56477">
        <w:fldChar w:fldCharType="end"/>
      </w:r>
      <w:r w:rsidRPr="00F56477">
        <w:t xml:space="preserve"> and 0.83 ± 1.57 in a representative German sample of 931 participants </w:t>
      </w:r>
      <w:r w:rsidRPr="00F56477">
        <w:fldChar w:fldCharType="begin"/>
      </w:r>
      <w:r w:rsidRPr="00F56477">
        <w:instrText xml:space="preserve"> ADDIN ZOTERO_ITEM CSL_CITATION {"citationID":"ZBH4JV0j","properties":{"formattedCitation":"(Schredl 2008)","plainCitation":"(Schredl 2008)"},"citationItems":[{"id":1150,"uris":["http://zotero.org/users/2461669/items/ZVF4738S"],"uri":["http://zotero.org/users/2461669/items/ZVF4738S"],"itemData":{"id":1150,"type":"article-journal","title":"Dream recall frequency in a representative German sample","container-title":"Perceptual and motor skills","page":"699–702","volume":"106","issue":"3","source":"Google Scholar","author":[{"family":"Schredl","given":"Michael"}],"issued":{"date-parts":[["2008"]]}}}],"schema":"https://github.com/citation-style-language/schema/raw/master/csl-citation.json"} </w:instrText>
      </w:r>
      <w:r w:rsidRPr="00F56477">
        <w:fldChar w:fldCharType="separate"/>
      </w:r>
      <w:r w:rsidRPr="00F56477">
        <w:t>(Schredl 2008)</w:t>
      </w:r>
      <w:r w:rsidRPr="00F56477">
        <w:fldChar w:fldCharType="end"/>
      </w:r>
      <w:r w:rsidRPr="00F56477">
        <w:t xml:space="preserve">. Using dream diaries, the average weekly DRF was 3.1 ± 1.5 in 70 Finnish children </w:t>
      </w:r>
      <w:r>
        <w:fldChar w:fldCharType="begin"/>
      </w:r>
      <w:r>
        <w:instrText xml:space="preserve"> ADDIN ZOTERO_ITEM CSL_CITATION {"citationID":"nVoBOKzI","properties":{"formattedCitation":"(Valli et al. 2005)","plainCitation":"(Valli et al. 2005)"},"citationItems":[{"id":154,"uris":["http://zotero.org/users/2461669/items/Z289QC4D"],"uri":["http://zotero.org/users/2461669/items/Z289QC4D"],"itemData":{"id":154,"type":"article-journal","title":"The threat simulation theory of the evolutionary function of dreaming: Evidence from dreams of traumatized children","container-title":"Consciousness and Cognition","collection-title":"Neurobiology of Animal Consciousness","page":"188-218","volume":"14","issue":"1","source":"ScienceDirect","abstract":"The threat simulation theory of dreaming (TST) (Revonsuo, 2000) states that dream consciousness is essentially an ancient biological defence mechanism, evolutionarily selected for its capacity to repeatedly simulate threatening events. Threat simulation during dreaming rehearses the cognitive mechanisms required for efficient threat perception and threat avoidance, leading to increased probability of reproductive success during human evolution. One hypothesis drawn from TST is that real threatening events encountered by the individual during wakefulness should lead to an increased activation of the system, a threat simulation response, and therefore, to an increased frequency and severity o</w:instrText>
      </w:r>
      <w:r w:rsidRPr="00B1273C">
        <w:instrText xml:space="preserve">f threatening events in dreams. Consequently, children who live in an environment in which their physical and psychological well-being is constantly threatened should have a highly activated dream production and threat simulation system, whereas children living in a safe environment that is relatively free of such threat cues should have a weakly activated system. We tested this hypothesis by analysing the content of dream reports from severely traumatized and less traumatized Kurdish children and ordinary, non-traumatized Finnish children. Our results give support for most of the predictions drawn from TST. The severely traumatized children reported a significantly greater number of dreams and their dreams included a higher number of threatening dream events. The dream threats of traumatized children were also more severe in nature than the threats of less traumatized or non-traumatized children.","DOI":"10.1016/S1053-8100(03)00019-9","ISSN":"1053-8100","shortTitle":"The threat simulation theory of the evolutionary function of dreaming","journalAbbreviation":"Consciousness and Cognition","author":[{"family":"Valli","given":"Katja"},{"family":"Revonsuo","given":"Antti"},{"family":"Pälkäs","given":"Outi"},{"family":"Ismail","given":"Kamaran Hassan"},{"family":"Ali","given":"Karzan Jalal"},{"family":"Punamäki","given":"Raija-Leena"}],"issued":{"date-parts":[["2005",3]]}}}],"schema":"https://github.com/citation-style-language/schema/raw/master/csl-citation.json"} </w:instrText>
      </w:r>
      <w:r>
        <w:fldChar w:fldCharType="separate"/>
      </w:r>
      <w:r w:rsidRPr="00B1273C">
        <w:t>(Valli et al. 2005)</w:t>
      </w:r>
      <w:r>
        <w:fldChar w:fldCharType="end"/>
      </w:r>
      <w:r w:rsidRPr="00B1273C">
        <w:t xml:space="preserve"> and 3.9 ± 2.5 in a sample of 196 German student </w:t>
      </w:r>
      <w:r>
        <w:fldChar w:fldCharType="begin"/>
      </w:r>
      <w:r w:rsidRPr="00B1273C">
        <w:instrText xml:space="preserve"> ADDIN ZOTERO_ITEM CSL_CITATION {"citationID":"PX0iloWk","properties":{"formattedCitation":"(Schredl and Fulda 2005)","plainCitation":"(Schredl and Fulda 2005)"},"citationItems":[{"id":1260,"uris":["http://zotero.org/users/2461669/items/8GWI9XDN"],"uri":["http://zotero.org/users/2461669/items/8GWI9XDN"],"itemData":{"id":1260,"type":"article-journal","title":"Reliability and Stability of Dream Recall Frequency.","container-title":"Dreaming","page":"240-244","volume":"15","issue":"4","source":"CrossRef","DOI":"10.1037/1053-0797.15.4.240","ISSN":"1053-0797","language":"en","author":[{"family":"Schredl","given":"Michael"},{"family":"Fulda","given":"Stephany"}],"issued":{"date-parts":[["2005"]]}}}],"schema":"https://github.com/citation-style-language/schema/raw/master/csl-citation.json"} </w:instrText>
      </w:r>
      <w:r>
        <w:fldChar w:fldCharType="separate"/>
      </w:r>
      <w:r w:rsidRPr="00B1273C">
        <w:t>(Schredl and Fulda 2005)</w:t>
      </w:r>
      <w:r>
        <w:fldChar w:fldCharType="end"/>
      </w:r>
      <w:r>
        <w:t>.</w:t>
      </w:r>
      <w:r w:rsidR="00B1273C">
        <w:t xml:space="preserve"> </w:t>
      </w:r>
      <w:r w:rsidR="00B450E3">
        <w:t>In lights of these results, we can conclude that the average weekly DRF in the general population lies between 1 and 3 dream reports per week.</w:t>
      </w:r>
    </w:p>
    <w:p w14:paraId="02F3745C" w14:textId="77777777" w:rsidR="00D53DF2" w:rsidRDefault="00D53DF2" w:rsidP="00D53DF2">
      <w:pPr>
        <w:pStyle w:val="Titre2"/>
      </w:pPr>
      <w:bookmarkStart w:id="30" w:name="_Toc490466276"/>
      <w:r>
        <w:t>Intra-individuals variability</w:t>
      </w:r>
      <w:bookmarkEnd w:id="30"/>
      <w:r>
        <w:t xml:space="preserve"> </w:t>
      </w:r>
    </w:p>
    <w:p w14:paraId="20B4E0FE" w14:textId="5DF01BEA" w:rsidR="00D34B19" w:rsidRPr="00D34B19" w:rsidRDefault="00336617" w:rsidP="00D34B19">
      <w:r>
        <w:t>Daily experience suggest that our ability to recall dream fluctuate over time. Investigating this issue using the diary technique</w:t>
      </w:r>
      <w:r w:rsidR="00447DF2">
        <w:t xml:space="preserve"> in 169 participants</w:t>
      </w:r>
      <w:r>
        <w:t xml:space="preserve">, Schredl reported that the stability of DRF was very high over a period of one month </w:t>
      </w:r>
      <w:r>
        <w:fldChar w:fldCharType="begin"/>
      </w:r>
      <w:r>
        <w:instrText xml:space="preserve"> ADDIN ZOTERO_ITEM CSL_CITATION {"citationID":"MFKj7HA2","properties":{"formattedCitation":"(Schredl and Fulda 2005)","plainCitation":"(Schredl and Fulda 2005)"},"citationItems":[{"id":1260,"uris":["http://zotero.org/users/2461669/items/8GWI9XDN"],"uri":["http://zotero.org/users/2461669/items/8GWI9XDN"],"itemData":{"id":1260,"type":"article-journal","title":"Reliability and Stability of Dream Recall Frequency.","container-title":"Dreaming","page":"240-244","volume":"15","issue":"4","source":"CrossRef","DOI":"10.1037/1053-0797.15.4.240","ISSN":"1053-0797","language":"en","author":[{"family":"Schredl","given":"Michael"},{"family":"Fulda","given":"Stephany"}],"issued":{"date-parts":[["2005"]]}}}],"schema":"https://github.com/citation-style-language/schema/raw/master/csl-citation.json"} </w:instrText>
      </w:r>
      <w:r>
        <w:fldChar w:fldCharType="separate"/>
      </w:r>
      <w:r w:rsidRPr="00336617">
        <w:t>(Schredl and Fulda 2005)</w:t>
      </w:r>
      <w:r>
        <w:fldChar w:fldCharType="end"/>
      </w:r>
      <w:r>
        <w:t xml:space="preserve">. Similarly, he reported </w:t>
      </w:r>
      <w:r w:rsidR="00447DF2">
        <w:t xml:space="preserve">high DRF stability coefficients in a sample of older adults who had been interviewed weekly about their dream life over a period of 26 weeks </w:t>
      </w:r>
      <w:r w:rsidR="00447DF2">
        <w:fldChar w:fldCharType="begin"/>
      </w:r>
      <w:r w:rsidR="00447DF2">
        <w:instrText xml:space="preserve"> ADDIN ZOTERO_ITEM CSL_CITATION {"citationID":"9CYLb7uN","properties":{"formattedCitation":"(Schredl et al. 2001)","plainCitation":"(Schredl et al. 2001)"},"citationItems":[{"id":1262,"uris":["http://zotero.org/users/2461669/items/IATIW5KX"],"uri":["http://zotero.org/users/2461669/items/IATIW5KX"],"itemData":{"id":1262,"type":"article-journal","title":"Reliability in Dream Research: A Methodological Note","container-title":"Consciousness and Cognition","page":"496-502","volume":"10","issue":"4","source":"CrossRef","DOI":"10.1006/ccog.2001.0522","ISSN":"10538100","shortTitle":"Reliability in Dream Research","language":"en","author":[{"family":"Schredl","given":"Michael"},{"family":"Funkhouser","given":"Arthur T."},{"family":"Cornu","given":"Claude M."},{"family":"Hirsbrunner","given":"Hans-Peter"},{"family":"Bahro","given":"Marcel"}],"issued":{"date-parts":[["2001",12]]}}}],"schema":"https://github.com/citation-style-language/schema/raw/master/csl-citation.json"} </w:instrText>
      </w:r>
      <w:r w:rsidR="00447DF2">
        <w:fldChar w:fldCharType="separate"/>
      </w:r>
      <w:r w:rsidR="00447DF2" w:rsidRPr="00447DF2">
        <w:t>(Schredl et al. 2001)</w:t>
      </w:r>
      <w:r w:rsidR="00447DF2">
        <w:fldChar w:fldCharType="end"/>
      </w:r>
      <w:r w:rsidR="00447DF2">
        <w:t xml:space="preserve">. </w:t>
      </w:r>
      <w:r w:rsidR="00151488">
        <w:t xml:space="preserve">However, to our knowledge, there are no studies evaluating the stability of DRF in the same individuals over an extended period of time. </w:t>
      </w:r>
    </w:p>
    <w:p w14:paraId="2D49F7D1" w14:textId="507DF2D6" w:rsidR="00D53DF2" w:rsidRDefault="00D53DF2" w:rsidP="008D5718">
      <w:pPr>
        <w:pStyle w:val="Titre2"/>
      </w:pPr>
      <w:bookmarkStart w:id="31" w:name="_Toc490466277"/>
      <w:r>
        <w:t>Inter-individuals variability</w:t>
      </w:r>
      <w:bookmarkEnd w:id="31"/>
      <w:r>
        <w:t xml:space="preserve"> </w:t>
      </w:r>
    </w:p>
    <w:p w14:paraId="1822928E" w14:textId="78762BB2" w:rsidR="00686ED6" w:rsidRPr="00686ED6" w:rsidRDefault="00BD4D3C" w:rsidP="00686ED6">
      <w:r>
        <w:t>DRF vary drastically between individuals</w:t>
      </w:r>
      <w:r w:rsidR="00686ED6" w:rsidRPr="00B450E3">
        <w:t xml:space="preserve">: some persons almost never recall </w:t>
      </w:r>
      <w:r w:rsidR="00686ED6">
        <w:t>a dream, whereas others can relate one or several dreams every morning.</w:t>
      </w:r>
      <w:r w:rsidR="004579F1">
        <w:t xml:space="preserve"> In an Austrian sample of 1000 </w:t>
      </w:r>
      <w:r w:rsidR="005B2F50">
        <w:t>persons</w:t>
      </w:r>
      <w:r w:rsidR="004579F1">
        <w:t xml:space="preserve">, </w:t>
      </w:r>
      <w:r w:rsidR="000322F7">
        <w:fldChar w:fldCharType="begin"/>
      </w:r>
      <w:r w:rsidR="000322F7">
        <w:instrText xml:space="preserve"> ADDIN ZOTERO_ITEM CSL_CITATION {"citationID":"CSNwGY1n","properties":{"formattedCitation":"(Stepansky et al. 1998)","plainCitation":"(Stepansky et al. 1998)"},"citationItems":[{"id":1264,"uris":["http://zotero.org/users/2461669/items/GXJ9KBQR"],"uri":["http://zotero.org/users/2461669/items/GXJ9KBQR"],"itemData":{"id":1264,"type":"article-journal","title":"Austrian dream behavior: Results of a representative population survey.","container-title":"Dreaming","page":"23","volume":"8","issue":"1","author":[{"family":"Stepansky","given":"R."},{"family":"Holzinger","given":"B."},{"family":"Schmeiser-Rieder","given":"A."},{"family":"Saletu","given":"B."},{"family":"Kunze","given":"M."},{"family":"Zeitlhofer","given":"J."}],"issued":{"date-parts":[["1998"]]}}}],"schema":"https://github.com/citation-style-language/schema/raw/master/csl-citation.json"} </w:instrText>
      </w:r>
      <w:r w:rsidR="000322F7">
        <w:fldChar w:fldCharType="separate"/>
      </w:r>
      <w:r w:rsidR="000322F7" w:rsidRPr="000322F7">
        <w:t xml:space="preserve">Stepansky et al. </w:t>
      </w:r>
      <w:r w:rsidR="000322F7">
        <w:t>(</w:t>
      </w:r>
      <w:r w:rsidR="000322F7" w:rsidRPr="000322F7">
        <w:t>1998)</w:t>
      </w:r>
      <w:r w:rsidR="000322F7">
        <w:fldChar w:fldCharType="end"/>
      </w:r>
      <w:r w:rsidR="000322F7">
        <w:t xml:space="preserve"> reported </w:t>
      </w:r>
      <w:r w:rsidR="005B2F50">
        <w:t xml:space="preserve">that 31% of the participants reported 10 dreams or more per month, 37% reported between one and nine dreams per month, and 32% reported less than one dream per month. </w:t>
      </w:r>
      <w:r w:rsidR="00A648C7">
        <w:t xml:space="preserve">In a sample of 285 German students, </w:t>
      </w:r>
      <w:r w:rsidR="00A648C7">
        <w:fldChar w:fldCharType="begin"/>
      </w:r>
      <w:r w:rsidR="00A648C7">
        <w:instrText xml:space="preserve"> ADDIN ZOTERO_ITEM CSL_CITATION {"citationID":"LsiJ45mA","properties":{"formattedCitation":"(Schredl 2002)","plainCitation":"(Schredl 2002)"},"citationItems":[{"id":1256,"uris":["http://zotero.org/users/2461669/items/T37KJPHD"],"uri":["http://zotero.org/users/2461669/items/T37KJPHD"],"itemData":{"id":1256,"type":"article-journal","title":"Questionnaires and diaries as research instruments in dream research: Methodological issues.","container-title":"Dreaming","page":"17","volume":"12","issue":"1","author":[{"family":"Schredl","given":"Michael"}],"issued":{"date-parts":[["2002"]]}}}],"schema":"https://github.com/citation-style-language/schema/raw/master/csl-citation.json"} </w:instrText>
      </w:r>
      <w:r w:rsidR="00A648C7">
        <w:fldChar w:fldCharType="separate"/>
      </w:r>
      <w:r w:rsidR="00A648C7" w:rsidRPr="00A648C7">
        <w:t xml:space="preserve">Schredl </w:t>
      </w:r>
      <w:r w:rsidR="00A648C7">
        <w:t>(</w:t>
      </w:r>
      <w:r w:rsidR="00A648C7" w:rsidRPr="00A648C7">
        <w:t>2002)</w:t>
      </w:r>
      <w:r w:rsidR="00A648C7">
        <w:fldChar w:fldCharType="end"/>
      </w:r>
      <w:r w:rsidR="00A648C7">
        <w:t xml:space="preserve"> </w:t>
      </w:r>
      <w:r w:rsidR="004E1100">
        <w:t xml:space="preserve">found that 44% reported dreams four or more times per weeks, 44% reported a dream one time per week and  12% reported a dream less than one time per month. </w:t>
      </w:r>
      <w:r w:rsidR="007E78D3">
        <w:t xml:space="preserve">This variability allows to differentiate behavioral profiles of DRF: high dream recallers (HR), who can relate a dream almost every morning (e.g. more than 5 times a week, </w:t>
      </w:r>
      <w:r w:rsidR="007E78D3">
        <w:fldChar w:fldCharType="begin"/>
      </w:r>
      <w:r w:rsidR="007E78D3">
        <w:instrText xml:space="preserve"> ADDIN ZOTERO_ITEM CSL_CITATION {"citationID":"UOpaoFmJ","properties":{"formattedCitation":"(Schredl and Fulda 2005)","plainCitation":"(Schredl and Fulda 2005)"},"citationItems":[{"id":1260,"uris":["http://zotero.org/users/2461669/items/8GWI9XDN"],"uri":["http://zotero.org/users/2461669/items/8GWI9XDN"],"itemData":{"id":1260,"type":"article-journal","title":"Reliability and Stability of Dream Recall Frequency.","container-title":"Dreaming","page":"240-244","volume":"15","issue":"4","source":"CrossRef","DOI":"10.1037/1053-0797.15.4.240","ISSN":"1053-0797","language":"en","author":[{"family":"Schredl","given":"Michael"},{"family":"Fulda","given":"Stephany"}],"issued":{"date-parts":[["2005"]]}}}],"schema":"https://github.com/citation-style-language/schema/raw/master/csl-citation.json"} </w:instrText>
      </w:r>
      <w:r w:rsidR="007E78D3">
        <w:fldChar w:fldCharType="separate"/>
      </w:r>
      <w:r w:rsidR="007E78D3" w:rsidRPr="007E78D3">
        <w:t>Schredl and Fulda 2005)</w:t>
      </w:r>
      <w:r w:rsidR="007E78D3">
        <w:fldChar w:fldCharType="end"/>
      </w:r>
      <w:r w:rsidR="007E78D3">
        <w:t xml:space="preserve"> and low dream recallers (LR), who almost never recall a dream (e.g. less than one dream per month, </w:t>
      </w:r>
      <w:r w:rsidR="007E78D3">
        <w:fldChar w:fldCharType="begin"/>
      </w:r>
      <w:r w:rsidR="007E78D3">
        <w:instrText xml:space="preserve"> ADDIN ZOTERO_ITEM CSL_CITATION {"citationID":"Z9mi4PMn","properties":{"formattedCitation":"(Goodenough et al. 1959)","plainCitation":"(Goodenough et al. 1959)"},"citationItems":[{"id":1235,"uris":["http://zotero.org/users/2461669/items/I9FTX7JC"],"uri":["http://zotero.org/users/2461669/items/I9FTX7JC"],"itemData":{"id":1235,"type":"article-journal","title":"A comparison of\" dreamers\" and\" nondreamers\": Eye movements, electroencephalograms, and the recall of dreams.","container-title":"The Journal of Abnormal and Social Psychology","page":"295","volume":"59","issue":"3","author":[{"family":"Goodenough","given":"Donald R."},{"family":"Shapiro","given":"Arthur"},{"family":"Holden","given":"Melvin"},{"family":"Steinschriber","given":"Leonard"}],"issued":{"date-parts":[["1959"]]}}}],"schema":"https://github.com/citation-style-language/schema/raw/master/csl-citation.json"} </w:instrText>
      </w:r>
      <w:r w:rsidR="007E78D3">
        <w:fldChar w:fldCharType="separate"/>
      </w:r>
      <w:r w:rsidR="007E78D3" w:rsidRPr="007E78D3">
        <w:t>Goodenough et al. 1959)</w:t>
      </w:r>
      <w:r w:rsidR="007E78D3">
        <w:fldChar w:fldCharType="end"/>
      </w:r>
      <w:r w:rsidR="007E78D3">
        <w:t>.</w:t>
      </w:r>
      <w:r w:rsidR="00CB56A8">
        <w:t xml:space="preserve"> Importantly, </w:t>
      </w:r>
      <w:r w:rsidR="005816D2">
        <w:t>the frequency of HR is higher in the general population</w:t>
      </w:r>
      <w:r w:rsidR="00D776D2">
        <w:t xml:space="preserve">, and even more in young and/or student </w:t>
      </w:r>
      <w:r w:rsidR="00637084">
        <w:t>sample</w:t>
      </w:r>
      <w:r w:rsidR="00D776D2">
        <w:t xml:space="preserve"> </w:t>
      </w:r>
      <w:r w:rsidR="00D776D2">
        <w:fldChar w:fldCharType="begin"/>
      </w:r>
      <w:r w:rsidR="00D776D2">
        <w:instrText xml:space="preserve"> ADDIN ZOTERO_ITEM CSL_CITATION {"citationID":"UL3TqZrg","properties":{"formattedCitation":"(Schredl and Fulda 2005)","plainCitation":"(Schredl and Fulda 2005)"},"citationItems":[{"id":1260,"uris":["http://zotero.org/users/2461669/items/8GWI9XDN"],"uri":["http://zotero.org/users/2461669/items/8GWI9XDN"],"itemData":{"id":1260,"type":"article-journal","title":"Reliability and Stability of Dream Recall Frequency.","container-title":"Dreaming","page":"240-244","volume":"15","issue":"4","source":"CrossRef","DOI":"10.1037/1053-0797.15.4.240","ISSN":"1053-0797","language":"en","author":[{"family":"Schredl","given":"Michael"},{"family":"Fulda","given":"Stephany"}],"issued":{"date-parts":[["2005"]]}}}],"schema":"https://github.com/citation-style-language/schema/raw/master/csl-citation.json"} </w:instrText>
      </w:r>
      <w:r w:rsidR="00D776D2">
        <w:fldChar w:fldCharType="separate"/>
      </w:r>
      <w:r w:rsidR="00D776D2" w:rsidRPr="00D776D2">
        <w:t>(Schredl and Fulda 2005)</w:t>
      </w:r>
      <w:r w:rsidR="00D776D2">
        <w:fldChar w:fldCharType="end"/>
      </w:r>
      <w:r w:rsidR="00A362BF">
        <w:t xml:space="preserve">. </w:t>
      </w:r>
    </w:p>
    <w:p w14:paraId="31D4BCA2" w14:textId="28325AC4" w:rsidR="00634FA1" w:rsidRDefault="00634FA1" w:rsidP="00634FA1">
      <w:pPr>
        <w:pStyle w:val="Titre1"/>
      </w:pPr>
      <w:bookmarkStart w:id="32" w:name="_Toc490466278"/>
      <w:r>
        <w:t>Parameters correlated with DRF</w:t>
      </w:r>
      <w:bookmarkEnd w:id="32"/>
    </w:p>
    <w:p w14:paraId="7AACCF6E" w14:textId="0AA19B4A" w:rsidR="00027774" w:rsidRPr="00027774" w:rsidRDefault="00690078" w:rsidP="00690078">
      <w:r>
        <w:t xml:space="preserve">The identification of factors co-varying with - and thus influencing - DRF both in frequency and quality has been studied extensively in both the laboratory and the home environment. The main factors </w:t>
      </w:r>
      <w:r w:rsidR="001416B2">
        <w:t>are as follows</w:t>
      </w:r>
      <w:r w:rsidR="00027774">
        <w:t xml:space="preserve"> </w:t>
      </w:r>
      <w:r w:rsidR="00027774">
        <w:fldChar w:fldCharType="begin"/>
      </w:r>
      <w:r w:rsidR="00C43AFF">
        <w:instrText xml:space="preserve"> ADDIN ZOTERO_ITEM CSL_CITATION {"citationID":"pvL2yLeN","properties":{"formattedCitation":"(Ruby 2011; Blagrove and Pace-Schott 2010)","plainCitation":"(Ruby 2011; Blagrove and Pace-Schott 2010)"},"citationItems":[{"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id":347,"uris":["http://zotero.org/users/2461669/items/ANH4JC7X"],"uri":["http://zotero.org/users/2461669/items/ANH4JC7X"],"itemData":{"id":347,"type":"chapter","title":"Trait And Neurobiological Correlates Of Individual Differences In Dream Recall And Dream Content","container-title":"International Review of Neurobiology","publisher":"Elsevier","page":"155-180","volume":"92","source":"CrossRef","URL":"http://linkinghub.elsevier.com/retrieve/pii/S0074774210920084","ISBN":"978-0-12-381322-0","language":"en","author":[{"family":"Blagrove","given":"Mark"},{"family":"Pace-Schott","given":"Edward F."}],"issued":{"date-parts":[["2010"]]},"accessed":{"date-parts":[["2015",10,15]]}}}],"schema":"https://github.com/citation-style-language/schema/raw/master/csl-citation.json"} </w:instrText>
      </w:r>
      <w:r w:rsidR="00027774">
        <w:fldChar w:fldCharType="separate"/>
      </w:r>
      <w:r w:rsidR="00C43AFF" w:rsidRPr="00C43AFF">
        <w:t>(</w:t>
      </w:r>
      <w:r w:rsidR="00C43AFF">
        <w:t xml:space="preserve">reviewed in </w:t>
      </w:r>
      <w:r w:rsidR="00C43AFF" w:rsidRPr="00C43AFF">
        <w:t>Ruby 2011; Blagrove and Pace-Schott 2010)</w:t>
      </w:r>
      <w:r w:rsidR="00027774">
        <w:fldChar w:fldCharType="end"/>
      </w:r>
      <w:r w:rsidR="00D50CE6">
        <w:t xml:space="preserve">. </w:t>
      </w:r>
    </w:p>
    <w:p w14:paraId="49554E1F" w14:textId="33BE391F" w:rsidR="00634FA1" w:rsidRDefault="00634FA1" w:rsidP="00634FA1">
      <w:pPr>
        <w:pStyle w:val="Titre2"/>
      </w:pPr>
      <w:bookmarkStart w:id="33" w:name="_Toc490466279"/>
      <w:r>
        <w:t>Psychological factors</w:t>
      </w:r>
      <w:bookmarkEnd w:id="33"/>
    </w:p>
    <w:p w14:paraId="4E55AA24" w14:textId="398B0E80" w:rsidR="00131F51" w:rsidRDefault="00735FD4" w:rsidP="00131F51">
      <w:r>
        <w:t xml:space="preserve">First, increased professional or personal stress is positively associated with DRF </w:t>
      </w:r>
      <w:r w:rsidR="004E6475">
        <w:fldChar w:fldCharType="begin"/>
      </w:r>
      <w:r w:rsidR="004E6475">
        <w:instrText xml:space="preserve"> ADDIN ZOTERO_ITEM CSL_CITATION {"citationID":"DyJoUxAU","properties":{"formattedCitation":"(Schredl 1999)","plainCitation":"(Schredl 1999)"},"citationItems":[{"id":1254,"uris":["http://zotero.org/users/2461669/items/EDRGIAIG"],"uri":["http://zotero.org/users/2461669/items/EDRGIAIG"],"itemData":{"id":1254,"type":"article-journal","title":"Dream recall: research, clinical implications and future directions","container-title":"Sleep and Hypnosis","page":"72–81","volume":"1","issue":"2","source":"Google Scholar","shortTitle":"Dream recall","author":[{"family":"Schredl","given":"Michael"}],"issued":{"date-parts":[["1999"]]}}}],"schema":"https://github.com/citation-style-language/schema/raw/master/csl-citation.json"} </w:instrText>
      </w:r>
      <w:r w:rsidR="004E6475">
        <w:fldChar w:fldCharType="separate"/>
      </w:r>
      <w:r w:rsidR="004E6475" w:rsidRPr="004E6475">
        <w:t>(Schredl 1999)</w:t>
      </w:r>
      <w:r w:rsidR="004E6475">
        <w:fldChar w:fldCharType="end"/>
      </w:r>
      <w:r w:rsidR="004E6475">
        <w:t>. Similarly, an interest in dreams, or a positive attitude towards dreams in general is clearly associated with DR</w:t>
      </w:r>
      <w:r w:rsidR="00236AE3">
        <w:t xml:space="preserve">F, as is frequent day-dreaming and </w:t>
      </w:r>
      <w:r w:rsidR="004E6475">
        <w:t xml:space="preserve">rich fantasy life </w:t>
      </w:r>
      <w:r w:rsidR="004E6475">
        <w:fldChar w:fldCharType="begin"/>
      </w:r>
      <w:r w:rsidR="004E6475">
        <w:instrText xml:space="preserve"> ADDIN ZOTERO_ITEM CSL_CITATION {"citationID":"OvkHxY0v","properties":{"formattedCitation":"(Schredl et al. 2003)","plainCitation":"(Schredl et al. 2003)"},"citationItems":[{"id":157,"uris":["http://zotero.org/users/2461669/items/ZPMA9JNF"],"uri":["http://zotero.org/users/2461669/items/ZPMA9JNF"],"itemData":{"id":157,"type":"article-journal","title":"Factors of home dream recall: a structural equation model","container-title":"Journal of sleep research","page":"133–141","volume":"12","issue":"2","source":"Google Scholar","shortTitle":"Factors of home dream recall","author":[{"family":"Schredl","given":"Michael"},{"family":"Wittmann","given":"Lutz"},{"family":"Ciric","given":"Petra"},{"family":"GÖtz","given":"Simon"}],"issued":{"date-parts":[["2003"]]}}}],"schema":"https://github.com/citation-style-language/schema/raw/master/csl-citation.json"} </w:instrText>
      </w:r>
      <w:r w:rsidR="004E6475">
        <w:fldChar w:fldCharType="separate"/>
      </w:r>
      <w:r w:rsidR="004E6475" w:rsidRPr="004E6475">
        <w:t>(Schredl et al. 2003)</w:t>
      </w:r>
      <w:r w:rsidR="004E6475">
        <w:fldChar w:fldCharType="end"/>
      </w:r>
      <w:r w:rsidR="00131F51">
        <w:t>.</w:t>
      </w:r>
      <w:r w:rsidR="004E6475">
        <w:t xml:space="preserve"> </w:t>
      </w:r>
      <w:r w:rsidR="002411C1">
        <w:t>DRF decreases with age and tends to be higher in w</w:t>
      </w:r>
      <w:r w:rsidR="005469B6">
        <w:t xml:space="preserve">omen, who are </w:t>
      </w:r>
      <w:r w:rsidR="002411C1">
        <w:t xml:space="preserve">also </w:t>
      </w:r>
      <w:r w:rsidR="005469B6">
        <w:t>typically</w:t>
      </w:r>
      <w:r w:rsidR="002411C1">
        <w:t xml:space="preserve"> more interested in dreams </w:t>
      </w:r>
      <w:r w:rsidR="005469B6">
        <w:fldChar w:fldCharType="begin"/>
      </w:r>
      <w:r w:rsidR="002411C1">
        <w:instrText xml:space="preserve"> ADDIN ZOTERO_ITEM CSL_CITATION {"citationID":"eomEY0Lx","properties":{"formattedCitation":"(Schredl and Reinhard 2008; Schredl 2008)","plainCitation":"(Schredl and Reinhard 2008; Schredl 2008)"},"citationItems":[{"id":1179,"uris":["http://zotero.org/users/2461669/items/2S68TECF"],"uri":["http://zotero.org/users/2461669/items/2S68TECF"],"itemData":{"id":1179,"type":"article-journal","title":"Gender differences in dream recall: a meta-analysis","container-title":"Journal of Sleep Research","page":"125-131","volume":"17","issue":"2","source":"CrossRef","DOI":"10.1111/j.1365-2869.2008.00626.x","ISSN":"0962-1105, 1365-2869","shortTitle":"Gender differences in dream recall","language":"en","author":[{"family":"Schredl","given":"Michael"},{"family":"Reinhard","given":"Iris"}],"issued":{"date-parts":[["2008",6]]}}},{"id":1150,"uris":["http://zotero.org/users/2461669/items/ZVF4738S"],"uri":["http://zotero.org/users/2461669/items/ZVF4738S"],"itemData":{"id":1150,"type":"article-journal","title":"Dream recall frequency in a representative German sample","container-title":"Perceptual and motor skills","page":"699–702","volume":"106","issue":"3","source":"Google Scholar","author":[{"family":"Schredl","given":"Michael"}],"issued":{"date-parts":[["2008"]]}}}],"schema":"https://github.com/citation-style-language/schema/raw/master/csl-citation.json"} </w:instrText>
      </w:r>
      <w:r w:rsidR="005469B6">
        <w:fldChar w:fldCharType="separate"/>
      </w:r>
      <w:r w:rsidR="002411C1" w:rsidRPr="002411C1">
        <w:t>(Schredl and Reinhard 2008; Schredl 2008)</w:t>
      </w:r>
      <w:r w:rsidR="005469B6">
        <w:fldChar w:fldCharType="end"/>
      </w:r>
      <w:r w:rsidR="005469B6">
        <w:t xml:space="preserve">. </w:t>
      </w:r>
      <w:r w:rsidR="00131F51">
        <w:t xml:space="preserve">Regarding personality dimensions, studies have found positive correlations between DRF and thin boundaries, anxiety, and openness to experience. However, most of the correlations </w:t>
      </w:r>
      <w:r w:rsidR="00CC6686">
        <w:t xml:space="preserve">between DRF and personality traits </w:t>
      </w:r>
      <w:r w:rsidR="00EE1C9F">
        <w:t>are low and explain</w:t>
      </w:r>
      <w:r w:rsidR="00131F51">
        <w:t xml:space="preserve"> only a small percentage of the </w:t>
      </w:r>
      <w:r w:rsidR="00EE1C9F">
        <w:t xml:space="preserve">total </w:t>
      </w:r>
      <w:r w:rsidR="00131F51">
        <w:t xml:space="preserve">variance. </w:t>
      </w:r>
      <w:r w:rsidR="00F02C35">
        <w:t xml:space="preserve">Regarding cognitive abilities, </w:t>
      </w:r>
      <w:r w:rsidR="00236AE3">
        <w:t xml:space="preserve">several studies have consistently reported that DRF is positively correlated with creativity. </w:t>
      </w:r>
      <w:r w:rsidR="00B61996">
        <w:t xml:space="preserve">A simple explanation </w:t>
      </w:r>
      <w:r w:rsidR="00B61996" w:rsidRPr="00B61996">
        <w:t>of why individuals differ in their ability to remember dreams</w:t>
      </w:r>
      <w:r w:rsidR="00B61996">
        <w:t xml:space="preserve"> could be because</w:t>
      </w:r>
      <w:r w:rsidR="00B61996" w:rsidRPr="00B61996">
        <w:t xml:space="preserve"> they differ in </w:t>
      </w:r>
      <w:r w:rsidR="00B61996">
        <w:t>some more general memory abilities (verbal, visual, short and long term). However, the literature</w:t>
      </w:r>
      <w:r w:rsidR="00236AE3">
        <w:t xml:space="preserve"> yielded contradictory results</w:t>
      </w:r>
      <w:r w:rsidR="00A57F2A">
        <w:t xml:space="preserve">, with some support for a positive association between DRF and visual memory, </w:t>
      </w:r>
      <w:r w:rsidR="00A57F2A" w:rsidRPr="00A57F2A">
        <w:t xml:space="preserve">but also evidence against it </w:t>
      </w:r>
      <w:r w:rsidR="00A57F2A">
        <w:t>for verbal and visual material</w:t>
      </w:r>
      <w:r w:rsidR="00A57F2A" w:rsidRPr="00A57F2A">
        <w:t xml:space="preserve"> and short-or long-term story narrative recall</w:t>
      </w:r>
      <w:r w:rsidR="00236AE3">
        <w:t xml:space="preserve"> </w:t>
      </w:r>
      <w:r w:rsidR="00A57F2A">
        <w:fldChar w:fldCharType="begin"/>
      </w:r>
      <w:r w:rsidR="00A57F2A">
        <w:instrText xml:space="preserve"> ADDIN ZOTERO_ITEM CSL_CITATION {"citationID":"hu2uxeo6","properties":{"formattedCitation":"(Ruby 2011; Blagrove and Pace-Schott 2010)","plainCitation":"(Ruby 2011; Blagrove and Pace-Schott 2010)"},"citationItems":[{"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id":347,"uris":["http://zotero.org/users/2461669/items/ANH4JC7X"],"uri":["http://zotero.org/users/2461669/items/ANH4JC7X"],"itemData":{"id":347,"type":"chapter","title":"Trait And Neurobiological Correlates Of Individual Differences In Dream Recall And Dream Content","container-title":"International Review of Neurobiology","publisher":"Elsevier","page":"155-180","volume":"92","source":"CrossRef","URL":"http://linkinghub.elsevier.com/retrieve/pii/S0074774210920084","ISBN":"978-0-12-381322-0","language":"en","author":[{"family":"Blagrove","given":"Mark"},{"family":"Pace-Schott","given":"Edward F."}],"issued":{"date-parts":[["2010"]]},"accessed":{"date-parts":[["2015",10,15]]}}}],"schema":"https://github.com/citation-style-language/schema/raw/master/csl-citation.json"} </w:instrText>
      </w:r>
      <w:r w:rsidR="00A57F2A">
        <w:fldChar w:fldCharType="separate"/>
      </w:r>
      <w:r w:rsidR="00A57F2A" w:rsidRPr="00A57F2A">
        <w:t>(Ruby 2011; Blagrove and Pace-Schott 2010)</w:t>
      </w:r>
      <w:r w:rsidR="00A57F2A">
        <w:fldChar w:fldCharType="end"/>
      </w:r>
      <w:r w:rsidR="00A57F2A">
        <w:t>.</w:t>
      </w:r>
    </w:p>
    <w:p w14:paraId="3D820956" w14:textId="40ACFFD5" w:rsidR="005469B6" w:rsidRDefault="005469B6" w:rsidP="00634FA1">
      <w:pPr>
        <w:pStyle w:val="Titre2"/>
      </w:pPr>
      <w:bookmarkStart w:id="34" w:name="_Toc490466280"/>
      <w:r>
        <w:t>Sleep parameters</w:t>
      </w:r>
    </w:p>
    <w:p w14:paraId="3439BAEA" w14:textId="5E472447" w:rsidR="00D4295B" w:rsidRDefault="00B350F6" w:rsidP="00D4295B">
      <w:r>
        <w:t xml:space="preserve">Several studies suggested that DRF was positively associated with the number of nocturnal awakenings (according to retrospective self-evaluations; </w:t>
      </w:r>
      <w:r>
        <w:fldChar w:fldCharType="begin"/>
      </w:r>
      <w:r>
        <w:instrText xml:space="preserve"> ADDIN ZOTERO_ITEM CSL_CITATION {"citationID":"o8mg2xGO","properties":{"formattedCitation":"(Schredl et al. 2003)","plainCitation":"(Schredl et al. 2003)"},"citationItems":[{"id":157,"uris":["http://zotero.org/users/2461669/items/ZPMA9JNF"],"uri":["http://zotero.org/users/2461669/items/ZPMA9JNF"],"itemData":{"id":157,"type":"article-journal","title":"Factors of home dream recall: a structural equation model","container-title":"Journal of sleep research","page":"133–141","volume":"12","issue":"2","source":"Google Scholar","shortTitle":"Factors of home dream recall","author":[{"family":"Schredl","given":"Michael"},{"family":"Wittmann","given":"Lutz"},{"family":"Ciric","given":"Petra"},{"family":"GÖtz","given":"Simon"}],"issued":{"date-parts":[["2003"]]}}}],"schema":"https://github.com/citation-style-language/schema/raw/master/csl-citation.json"} </w:instrText>
      </w:r>
      <w:r>
        <w:fldChar w:fldCharType="separate"/>
      </w:r>
      <w:r w:rsidRPr="00B350F6">
        <w:t>Schredl et al. 2003)</w:t>
      </w:r>
      <w:r>
        <w:fldChar w:fldCharType="end"/>
      </w:r>
      <w:r>
        <w:t xml:space="preserve">. </w:t>
      </w:r>
      <w:r w:rsidR="0089776D">
        <w:t xml:space="preserve">These results were recently reinforced by a full-night PSG </w:t>
      </w:r>
      <w:r>
        <w:t>study</w:t>
      </w:r>
      <w:r w:rsidR="0089776D">
        <w:t xml:space="preserve"> in 36 subjects (18 HR</w:t>
      </w:r>
      <w:r>
        <w:t xml:space="preserve"> </w:t>
      </w:r>
      <w:r w:rsidR="0089776D">
        <w:t xml:space="preserve">and 18 LR; </w:t>
      </w:r>
      <w:r>
        <w:fldChar w:fldCharType="begin"/>
      </w:r>
      <w:r>
        <w:instrText xml:space="preserve"> ADDIN ZOTERO_ITEM CSL_CITATION {"citationID":"L2JJEH3Z","properties":{"formattedCitation":"(Eichenlaub et al. 2014)","plainCitation":"(Eichenlaub et al. 2014)"},"citationItems":[{"id":72,"uris":["http://zotero.org/users/2461669/items/EAR73HXH"],"uri":["http://zotero.org/users/2461669/items/EAR73HXH"],"itemData":{"id":72,"type":"article-journal","title":"Brain Reactivity Differentiates Subjects with High and Low Dream Recall Frequencies during Both Sleep and Wakefulness","container-title":"Cerebral Cortex","page":"1206-1215","volume":"24","issue":"5","source":"CrossRef","DOI":"10.1093/cercor/bhs388","ISSN":"1047-3211, 1460-2199","language":"en","author":[{"family":"Eichenlaub","given":"Jean-Baptiste"},{"family":"Bertrand","given":"Olivier"},{"family":"Morlet","given":"Dominique"},{"family":"Ruby","given":"Perrine"}],"issued":{"date-parts":[["2014",5,1]]}}}],"schema":"https://github.com/citation-style-language/schema/raw/master/csl-citation.json"} </w:instrText>
      </w:r>
      <w:r>
        <w:fldChar w:fldCharType="separate"/>
      </w:r>
      <w:r w:rsidRPr="00B350F6">
        <w:t>Eichenlaub et al. 2014</w:t>
      </w:r>
      <w:r w:rsidR="00563EBD">
        <w:t xml:space="preserve">; </w:t>
      </w:r>
      <w:r w:rsidR="00563EBD">
        <w:fldChar w:fldCharType="begin"/>
      </w:r>
      <w:r w:rsidR="00563EBD">
        <w:instrText xml:space="preserve"> REF _Ref490486386 \h </w:instrText>
      </w:r>
      <w:r w:rsidR="00563EBD">
        <w:fldChar w:fldCharType="separate"/>
      </w:r>
      <w:r w:rsidR="00563EBD">
        <w:t xml:space="preserve">Figure </w:t>
      </w:r>
      <w:r w:rsidR="00563EBD">
        <w:rPr>
          <w:noProof/>
        </w:rPr>
        <w:t>5</w:t>
      </w:r>
      <w:r w:rsidR="00563EBD">
        <w:fldChar w:fldCharType="end"/>
      </w:r>
      <w:r w:rsidRPr="00B350F6">
        <w:t>)</w:t>
      </w:r>
      <w:r>
        <w:fldChar w:fldCharType="end"/>
      </w:r>
      <w:r>
        <w:t xml:space="preserve">. </w:t>
      </w:r>
      <w:r w:rsidR="0089776D">
        <w:t xml:space="preserve">HR showed in average longer intra-sleep wakefulness than LR (~15min more on average). The number of awakenings (the number of phases composed of consecutive pages of awakening) was not significantly different between the 2 groups, but the mean duration of the awakenings was </w:t>
      </w:r>
      <w:r w:rsidR="0089776D" w:rsidRPr="0089776D">
        <w:t xml:space="preserve">(HR, 1.90 </w:t>
      </w:r>
      <w:r w:rsidR="0089776D">
        <w:t>± 0.91 min; LR, 0.95 ± 0.40 min</w:t>
      </w:r>
      <w:r w:rsidR="0089776D" w:rsidRPr="0089776D">
        <w:t>)</w:t>
      </w:r>
      <w:r w:rsidR="0089776D">
        <w:t xml:space="preserve">. </w:t>
      </w:r>
      <w:r w:rsidR="00B70DE4">
        <w:t xml:space="preserve">Altogether, these findings support the arousal-retrieval model, which claims that a period of wakefulness (which duration is not known) must occur just after dreaming so that the dream content can be transferred from short term to long term memory </w:t>
      </w:r>
      <w:r w:rsidR="00B70DE4">
        <w:fldChar w:fldCharType="begin"/>
      </w:r>
      <w:r w:rsidR="00B70DE4">
        <w:instrText xml:space="preserve"> ADDIN ZOTERO_ITEM CSL_CITATION {"citationID":"p6BiBKzd","properties":{"formattedCitation":"(Koulack and Goodenough 1976)","plainCitation":"(Koulack and Goodenough 1976)"},"citationItems":[{"id":417,"uris":["http://zotero.org/users/2461669/items/CS75BQG5"],"uri":["http://zotero.org/users/2461669/items/CS75BQG5"],"itemData":{"id":417,"type":"article-journal","title":"Dream recall and dream recall failure: An arousal-retrieval model.","container-title":"Psychological Bulletin","page":"975","volume":"83","issue":"5","author":[{"family":"Koulack","given":"David"},{"family":"Goodenough","given":"Donald R."}],"issued":{"date-parts":[["1976"]]}}}],"schema":"https://github.com/citation-style-language/schema/raw/master/csl-citation.json"} </w:instrText>
      </w:r>
      <w:r w:rsidR="00B70DE4">
        <w:fldChar w:fldCharType="separate"/>
      </w:r>
      <w:r w:rsidR="00B70DE4" w:rsidRPr="00B70DE4">
        <w:t>(Koulack and Goodenough 1976)</w:t>
      </w:r>
      <w:r w:rsidR="00B70DE4">
        <w:fldChar w:fldCharType="end"/>
      </w:r>
      <w:r w:rsidR="00B70DE4">
        <w:t>.</w:t>
      </w:r>
      <w:r w:rsidR="0054471A">
        <w:t xml:space="preserve"> W</w:t>
      </w:r>
      <w:r w:rsidR="008E4765">
        <w:t>e shall return on the arousal-retrieval</w:t>
      </w:r>
      <w:r w:rsidR="006C142D">
        <w:t xml:space="preserve"> </w:t>
      </w:r>
      <w:r w:rsidR="00AF464B">
        <w:t>model in the section on dream recall theories.</w:t>
      </w:r>
    </w:p>
    <w:p w14:paraId="2FA2777F" w14:textId="77777777" w:rsidR="00845185" w:rsidRDefault="00845185" w:rsidP="00845185">
      <w:pPr>
        <w:keepNext/>
      </w:pPr>
      <w:r>
        <w:rPr>
          <w:noProof/>
        </w:rPr>
        <w:drawing>
          <wp:inline distT="0" distB="0" distL="0" distR="0" wp14:anchorId="0418DE89" wp14:editId="1ACCDA42">
            <wp:extent cx="5760998" cy="433114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ro_JBE_sleep.png"/>
                    <pic:cNvPicPr/>
                  </pic:nvPicPr>
                  <pic:blipFill>
                    <a:blip r:embed="rId14">
                      <a:extLst>
                        <a:ext uri="{28A0092B-C50C-407E-A947-70E740481C1C}">
                          <a14:useLocalDpi xmlns:a14="http://schemas.microsoft.com/office/drawing/2010/main" val="0"/>
                        </a:ext>
                      </a:extLst>
                    </a:blip>
                    <a:stretch>
                      <a:fillRect/>
                    </a:stretch>
                  </pic:blipFill>
                  <pic:spPr>
                    <a:xfrm>
                      <a:off x="0" y="0"/>
                      <a:ext cx="5760998" cy="4331140"/>
                    </a:xfrm>
                    <a:prstGeom prst="rect">
                      <a:avLst/>
                    </a:prstGeom>
                  </pic:spPr>
                </pic:pic>
              </a:graphicData>
            </a:graphic>
          </wp:inline>
        </w:drawing>
      </w:r>
    </w:p>
    <w:p w14:paraId="3AE11B1C" w14:textId="55E13F59" w:rsidR="00845185" w:rsidRDefault="00845185" w:rsidP="00845185">
      <w:pPr>
        <w:pStyle w:val="Lgende"/>
      </w:pPr>
      <w:bookmarkStart w:id="35" w:name="_Ref490486386"/>
      <w:r>
        <w:t xml:space="preserve">Figure </w:t>
      </w:r>
      <w:fldSimple w:instr=" SEQ Figure \* ARABIC ">
        <w:r w:rsidR="00671241">
          <w:rPr>
            <w:noProof/>
          </w:rPr>
          <w:t>5</w:t>
        </w:r>
      </w:fldSimple>
      <w:bookmarkEnd w:id="35"/>
      <w:r>
        <w:t>: Hypnograms of three representative HR (left) and three representative LR (right).</w:t>
      </w:r>
      <w:r w:rsidRPr="00845185">
        <w:rPr>
          <w:b w:val="0"/>
        </w:rPr>
        <w:t xml:space="preserve"> </w:t>
      </w:r>
      <w:r w:rsidR="005E3B4E">
        <w:rPr>
          <w:b w:val="0"/>
        </w:rPr>
        <w:t xml:space="preserve">Full night PSG recordings were acquired in the sleep lab in 18 HRs and 18 LRs. </w:t>
      </w:r>
      <w:r w:rsidRPr="00845185">
        <w:rPr>
          <w:b w:val="0"/>
        </w:rPr>
        <w:t xml:space="preserve">Wake: wakefulness (black); N1, N2, and N3: sleep stages N1 (very light gray), N2 (light gray), and N3 (dark gray), respectively; REM: REM sleep (medium gray); Ind: pages for which the dominant sleep stage could not be determined; Mvts: movements. From these 6 examples, it can be observed that the wakefulness periods during the sleep period time are longer in </w:t>
      </w:r>
      <w:r>
        <w:rPr>
          <w:b w:val="0"/>
        </w:rPr>
        <w:t>HR</w:t>
      </w:r>
      <w:r w:rsidRPr="00845185">
        <w:rPr>
          <w:b w:val="0"/>
        </w:rPr>
        <w:t xml:space="preserve"> than in </w:t>
      </w:r>
      <w:r>
        <w:rPr>
          <w:b w:val="0"/>
        </w:rPr>
        <w:t>LR</w:t>
      </w:r>
      <w:r w:rsidRPr="00845185">
        <w:rPr>
          <w:b w:val="0"/>
        </w:rPr>
        <w:t xml:space="preserve">. Adapted from </w:t>
      </w:r>
      <w:r w:rsidRPr="00845185">
        <w:rPr>
          <w:b w:val="0"/>
        </w:rPr>
        <w:fldChar w:fldCharType="begin"/>
      </w:r>
      <w:r w:rsidRPr="00845185">
        <w:rPr>
          <w:b w:val="0"/>
        </w:rPr>
        <w:instrText xml:space="preserve"> ADDIN ZOTERO_ITEM CSL_CITATION {"citationID":"tqLTVjxU","properties":{"formattedCitation":"(Eichenlaub et al. 2014, 20)","plainCitation":"(Eichenlaub et al. 2014, 20)"},"citationItems":[{"id":72,"uris":["http://zotero.org/users/2461669/items/EAR73HXH"],"uri":["http://zotero.org/users/2461669/items/EAR73HXH"],"itemData":{"id":72,"type":"article-journal","title":"Brain Reactivity Differentiates Subjects with High and Low Dream Recall Frequencies during Both Sleep and Wakefulness","container-title":"Cerebral Cortex","page":"1206-1215","volume":"24","issue":"5","source":"CrossRef","DOI":"10.1093/cercor/bhs388","ISSN":"1047-3211, 1460-2199","language":"en","author":[{"family":"Eichenlaub","given":"Jean-Baptiste"},{"family":"Bertrand","given":"Olivier"},{"family":"Morlet","given":"Dominique"},{"family":"Ruby","given":"Perrine"}],"issued":{"date-parts":[["2014",5,1]]}},"locator":"20"}],"schema":"https://github.com/citation-style-language/schema/raw/master/csl-citation.json"} </w:instrText>
      </w:r>
      <w:r w:rsidRPr="00845185">
        <w:rPr>
          <w:b w:val="0"/>
        </w:rPr>
        <w:fldChar w:fldCharType="separate"/>
      </w:r>
      <w:r w:rsidRPr="00845185">
        <w:rPr>
          <w:b w:val="0"/>
        </w:rPr>
        <w:t>Eichenlaub et al. (2014</w:t>
      </w:r>
      <w:r w:rsidRPr="00845185">
        <w:rPr>
          <w:b w:val="0"/>
        </w:rPr>
        <w:fldChar w:fldCharType="end"/>
      </w:r>
      <w:r w:rsidRPr="00845185">
        <w:rPr>
          <w:b w:val="0"/>
        </w:rPr>
        <w:t>)</w:t>
      </w:r>
    </w:p>
    <w:p w14:paraId="68A2C8BC" w14:textId="135BD4B6" w:rsidR="00634FA1" w:rsidRDefault="003D7E97" w:rsidP="00634FA1">
      <w:pPr>
        <w:pStyle w:val="Titre2"/>
      </w:pPr>
      <w:r>
        <w:t>Neurop</w:t>
      </w:r>
      <w:r w:rsidR="00634FA1">
        <w:t>hysiological parameters</w:t>
      </w:r>
      <w:bookmarkEnd w:id="34"/>
    </w:p>
    <w:p w14:paraId="3A0EA028" w14:textId="241D3230" w:rsidR="003443D3" w:rsidRDefault="00BA1675" w:rsidP="00FF43C7">
      <w:r>
        <w:t xml:space="preserve">The neurophysiological parameters that covary with DRF had never been investigated until the doctoral </w:t>
      </w:r>
      <w:r w:rsidR="002F7289">
        <w:t>work</w:t>
      </w:r>
      <w:r>
        <w:t xml:space="preserve"> of Jean-Baptiste Eichenlaub, conducted </w:t>
      </w:r>
      <w:r w:rsidR="00E407F8">
        <w:t>with</w:t>
      </w:r>
      <w:r w:rsidR="002F7289">
        <w:t xml:space="preserve"> Perrine Ruby</w:t>
      </w:r>
      <w:r>
        <w:t xml:space="preserve"> a few years ago. </w:t>
      </w:r>
      <w:r w:rsidR="00FF43C7">
        <w:t xml:space="preserve">The present study follows on from </w:t>
      </w:r>
      <w:r w:rsidR="00D34438">
        <w:t>t</w:t>
      </w:r>
      <w:r w:rsidR="00FF43C7">
        <w:t xml:space="preserve">his work, in which </w:t>
      </w:r>
      <w:r w:rsidR="00D34438">
        <w:t>they</w:t>
      </w:r>
      <w:r w:rsidR="00FF43C7">
        <w:t xml:space="preserve"> compared the brain activity of HR and LR during </w:t>
      </w:r>
      <w:r w:rsidR="00935D7A">
        <w:t xml:space="preserve">both </w:t>
      </w:r>
      <w:r w:rsidR="00FF43C7">
        <w:t xml:space="preserve">sleep and wakefulness </w:t>
      </w:r>
      <w:r w:rsidR="00935D7A">
        <w:t xml:space="preserve">and </w:t>
      </w:r>
      <w:r w:rsidR="00FF43C7">
        <w:t xml:space="preserve">using </w:t>
      </w:r>
      <w:r w:rsidR="004621D0">
        <w:t xml:space="preserve">several neuroimaging techniques such as </w:t>
      </w:r>
      <w:r w:rsidR="00FF43C7">
        <w:t>auditory evoked potentials (AEP) and positron emission tomography (PET).</w:t>
      </w:r>
      <w:r w:rsidR="00C241E3">
        <w:t xml:space="preserve"> </w:t>
      </w:r>
      <w:r w:rsidR="00D34438">
        <w:t>The</w:t>
      </w:r>
      <w:r w:rsidR="00C241E3">
        <w:t xml:space="preserve"> main findings</w:t>
      </w:r>
      <w:r w:rsidR="00D34438">
        <w:t xml:space="preserve"> from his </w:t>
      </w:r>
      <w:r w:rsidR="005806A9">
        <w:t xml:space="preserve">Eichenlaub’s </w:t>
      </w:r>
      <w:r w:rsidR="00D34438">
        <w:t>doctoral thesis</w:t>
      </w:r>
      <w:r w:rsidR="00C241E3">
        <w:t xml:space="preserve"> are summarized in </w:t>
      </w:r>
      <w:r w:rsidR="00C241E3">
        <w:fldChar w:fldCharType="begin"/>
      </w:r>
      <w:r w:rsidR="00C241E3">
        <w:instrText xml:space="preserve"> REF _Ref490488662 \h </w:instrText>
      </w:r>
      <w:r w:rsidR="00C241E3">
        <w:fldChar w:fldCharType="separate"/>
      </w:r>
      <w:r w:rsidR="00C241E3">
        <w:t xml:space="preserve">Figure </w:t>
      </w:r>
      <w:r w:rsidR="00C241E3">
        <w:rPr>
          <w:noProof/>
        </w:rPr>
        <w:t>6</w:t>
      </w:r>
      <w:r w:rsidR="00C241E3">
        <w:fldChar w:fldCharType="end"/>
      </w:r>
      <w:r w:rsidR="00C241E3">
        <w:t xml:space="preserve">. </w:t>
      </w:r>
    </w:p>
    <w:p w14:paraId="32E24C59" w14:textId="51874301" w:rsidR="002F7289" w:rsidRDefault="002F7289" w:rsidP="005767BA">
      <w:r>
        <w:t xml:space="preserve">First, </w:t>
      </w:r>
      <w:r w:rsidR="005767BA">
        <w:t>they conducted a sleep lab study in which they compared the brain reactivity (AEP) of 18 HRs</w:t>
      </w:r>
      <w:r w:rsidR="00F77483">
        <w:t xml:space="preserve"> (DRF = 4.4 </w:t>
      </w:r>
      <w:r w:rsidR="00F77483" w:rsidRPr="00F452BB">
        <w:t>±</w:t>
      </w:r>
      <w:r w:rsidR="00F77483">
        <w:t xml:space="preserve"> </w:t>
      </w:r>
      <w:r w:rsidR="00D42959">
        <w:t>1.0</w:t>
      </w:r>
      <w:r w:rsidR="00F77483" w:rsidRPr="00F452BB">
        <w:t xml:space="preserve"> </w:t>
      </w:r>
      <w:r w:rsidR="00F77483">
        <w:t>dream reports per week)</w:t>
      </w:r>
      <w:r w:rsidR="005767BA">
        <w:t xml:space="preserve"> and 18 LRs</w:t>
      </w:r>
      <w:r w:rsidR="00F77483">
        <w:t xml:space="preserve"> (0.25 </w:t>
      </w:r>
      <w:r w:rsidR="00F77483" w:rsidRPr="00F452BB">
        <w:t>±</w:t>
      </w:r>
      <w:r w:rsidR="00695735">
        <w:t xml:space="preserve"> 0.1</w:t>
      </w:r>
      <w:r w:rsidR="0032418F">
        <w:t>)</w:t>
      </w:r>
      <w:r w:rsidR="00F77483">
        <w:t xml:space="preserve"> </w:t>
      </w:r>
      <w:r w:rsidR="005767BA">
        <w:t xml:space="preserve">during </w:t>
      </w:r>
      <w:r w:rsidR="00854C03">
        <w:t>sleep and wakefulness</w:t>
      </w:r>
      <w:r w:rsidR="005767BA">
        <w:t xml:space="preserve">. During data acquisition, the subjects were presented with sounds to be ignored (first names randomly presented among pure tones) while they were watching a silent movie or sleeping. </w:t>
      </w:r>
      <w:r w:rsidR="00956ABE">
        <w:t>They found that b</w:t>
      </w:r>
      <w:r w:rsidR="005767BA">
        <w:t>rain responses to first names dramatically differed between the 2 groups during both sleep and wakefulness</w:t>
      </w:r>
      <w:r w:rsidR="00FB5736">
        <w:t xml:space="preserve"> (</w:t>
      </w:r>
      <w:r w:rsidR="00FB5736">
        <w:fldChar w:fldCharType="begin"/>
      </w:r>
      <w:r w:rsidR="00FB5736">
        <w:instrText xml:space="preserve"> REF _Ref490488662 \h </w:instrText>
      </w:r>
      <w:r w:rsidR="00FB5736">
        <w:fldChar w:fldCharType="separate"/>
      </w:r>
      <w:r w:rsidR="00FB5736">
        <w:t xml:space="preserve">Figure </w:t>
      </w:r>
      <w:r w:rsidR="00FB5736">
        <w:rPr>
          <w:noProof/>
        </w:rPr>
        <w:t>6</w:t>
      </w:r>
      <w:r w:rsidR="00FB5736">
        <w:fldChar w:fldCharType="end"/>
      </w:r>
      <w:r w:rsidR="00FB5736">
        <w:t>A)</w:t>
      </w:r>
      <w:r w:rsidR="005767BA">
        <w:t>. During</w:t>
      </w:r>
      <w:r w:rsidR="00246830">
        <w:t xml:space="preserve"> </w:t>
      </w:r>
      <w:r w:rsidR="005767BA">
        <w:t>wakefulness, the attention-orienting brain response (P3a) and a late</w:t>
      </w:r>
      <w:r w:rsidR="0056733F">
        <w:t xml:space="preserve"> </w:t>
      </w:r>
      <w:r w:rsidR="005767BA">
        <w:t xml:space="preserve">parietal response were larger in HR than in LR. During sleep, </w:t>
      </w:r>
      <w:r w:rsidR="00FA65ED">
        <w:t>there were</w:t>
      </w:r>
      <w:r w:rsidR="005767BA">
        <w:t xml:space="preserve"> between-group differences at the latency of the P3a</w:t>
      </w:r>
      <w:r w:rsidR="00FA65ED">
        <w:t xml:space="preserve"> </w:t>
      </w:r>
      <w:r w:rsidR="005767BA">
        <w:t xml:space="preserve">during N2 </w:t>
      </w:r>
      <w:r w:rsidR="00AF3A29">
        <w:t xml:space="preserve">sleep </w:t>
      </w:r>
      <w:r w:rsidR="005767BA">
        <w:t>and at later latencies during all sleep stages.</w:t>
      </w:r>
    </w:p>
    <w:p w14:paraId="76EDEA07" w14:textId="4C78205F" w:rsidR="006835F8" w:rsidRDefault="00F452BB" w:rsidP="006835F8">
      <w:r>
        <w:t xml:space="preserve">Second, they </w:t>
      </w:r>
      <w:r w:rsidR="00CA0DBC">
        <w:t xml:space="preserve">used PET to compare </w:t>
      </w:r>
      <w:r w:rsidR="00610A01">
        <w:t xml:space="preserve">the resting state </w:t>
      </w:r>
      <w:r w:rsidR="006835F8">
        <w:t>cerebral blood flow</w:t>
      </w:r>
      <w:r w:rsidR="00610A01">
        <w:t xml:space="preserve"> of </w:t>
      </w:r>
      <w:r>
        <w:t xml:space="preserve">21 HRs (DRF = </w:t>
      </w:r>
      <w:r w:rsidRPr="00F452BB">
        <w:t>5.2</w:t>
      </w:r>
      <w:r w:rsidR="00BD6B32">
        <w:t xml:space="preserve"> </w:t>
      </w:r>
      <w:r w:rsidRPr="00F452BB">
        <w:t>±</w:t>
      </w:r>
      <w:r w:rsidR="00BD6B32">
        <w:t xml:space="preserve"> </w:t>
      </w:r>
      <w:r w:rsidRPr="00F452BB">
        <w:t xml:space="preserve">1.4 </w:t>
      </w:r>
      <w:r>
        <w:t>dream reports</w:t>
      </w:r>
      <w:r w:rsidR="00BD6B32">
        <w:t xml:space="preserve"> per week) </w:t>
      </w:r>
      <w:r>
        <w:t>and 20 LRs (</w:t>
      </w:r>
      <w:r w:rsidR="00BD6B32">
        <w:t xml:space="preserve">DRF = </w:t>
      </w:r>
      <w:r w:rsidR="00BD6B32" w:rsidRPr="00BD6B32">
        <w:t>0.5</w:t>
      </w:r>
      <w:r w:rsidR="00BD6B32">
        <w:t xml:space="preserve"> </w:t>
      </w:r>
      <w:r w:rsidR="00BD6B32" w:rsidRPr="00BD6B32">
        <w:t>±</w:t>
      </w:r>
      <w:r w:rsidR="00BD6B32">
        <w:t xml:space="preserve"> </w:t>
      </w:r>
      <w:r w:rsidR="00BD6B32" w:rsidRPr="00BD6B32">
        <w:t>0.3 dream reports per week</w:t>
      </w:r>
      <w:r w:rsidR="00BD6B32">
        <w:t>)</w:t>
      </w:r>
      <w:r w:rsidR="00CA0DBC">
        <w:t xml:space="preserve"> during</w:t>
      </w:r>
      <w:r w:rsidR="00610A01">
        <w:t xml:space="preserve"> sleep and wakefulness. </w:t>
      </w:r>
      <w:r w:rsidR="006835F8">
        <w:t>Compared with LRs, HRs showed higher rCBF in the TPJ during REM sleep, N3, and wakefulness, and in the MPFC during REM sleep and wakefulness</w:t>
      </w:r>
      <w:r w:rsidR="00762B07">
        <w:t xml:space="preserve"> (</w:t>
      </w:r>
      <w:r w:rsidR="00762B07">
        <w:fldChar w:fldCharType="begin"/>
      </w:r>
      <w:r w:rsidR="00762B07">
        <w:instrText xml:space="preserve"> REF _Ref490488662 \h </w:instrText>
      </w:r>
      <w:r w:rsidR="00762B07">
        <w:fldChar w:fldCharType="separate"/>
      </w:r>
      <w:r w:rsidR="00762B07">
        <w:t xml:space="preserve">Figure </w:t>
      </w:r>
      <w:r w:rsidR="00762B07">
        <w:rPr>
          <w:noProof/>
        </w:rPr>
        <w:t>6</w:t>
      </w:r>
      <w:r w:rsidR="00762B07">
        <w:fldChar w:fldCharType="end"/>
      </w:r>
      <w:r w:rsidR="00762B07">
        <w:t>B)</w:t>
      </w:r>
      <w:r w:rsidR="006835F8">
        <w:t>.</w:t>
      </w:r>
      <w:r w:rsidR="00F70B9F">
        <w:t xml:space="preserve"> </w:t>
      </w:r>
    </w:p>
    <w:p w14:paraId="3BAB8502" w14:textId="3131F583" w:rsidR="00705A7A" w:rsidRPr="00705A7A" w:rsidRDefault="00693464" w:rsidP="00705A7A">
      <w:r>
        <w:t>Altogether, t</w:t>
      </w:r>
      <w:r w:rsidR="00F452BB">
        <w:t xml:space="preserve">hese </w:t>
      </w:r>
      <w:r w:rsidR="00F70B9F">
        <w:t>findings</w:t>
      </w:r>
      <w:r w:rsidR="00F452BB">
        <w:t xml:space="preserve"> show that </w:t>
      </w:r>
      <w:r w:rsidR="00585521">
        <w:t>HR and LR</w:t>
      </w:r>
      <w:r w:rsidR="00F452BB">
        <w:t xml:space="preserve"> have different neurophysiological traits: spontaneous and evoked brain activity of </w:t>
      </w:r>
      <w:r w:rsidR="004A060E">
        <w:t>HR and LR</w:t>
      </w:r>
      <w:r w:rsidR="00F452BB">
        <w:t xml:space="preserve"> differ during wakefulness and sleep. </w:t>
      </w:r>
      <w:r w:rsidR="00DC3465">
        <w:t>They argued that HR’s neurophysiological profile could promote mental imagery during sleep and the encoding or retri</w:t>
      </w:r>
      <w:r w:rsidR="00A91EB0">
        <w:t xml:space="preserve">eval of the dream memory during wakefulness. </w:t>
      </w:r>
      <w:r w:rsidR="00541BCE">
        <w:t xml:space="preserve">Notably, increased attention-orienting responses during sleep in HR could increase the proportion of intra-sleep awakenings, which in turn </w:t>
      </w:r>
      <w:r w:rsidR="007A5370">
        <w:t>would</w:t>
      </w:r>
      <w:r w:rsidR="00541BCE">
        <w:t xml:space="preserve"> facilitate the encoding of dreams according to the arousal-retrieval model, and finally result in a higher likelihood of dream recall in the morning after awakening.</w:t>
      </w:r>
    </w:p>
    <w:p w14:paraId="376F3F8B" w14:textId="77777777" w:rsidR="00671241" w:rsidRDefault="00671241" w:rsidP="00671241">
      <w:pPr>
        <w:keepNext/>
      </w:pPr>
      <w:r>
        <w:rPr>
          <w:noProof/>
        </w:rPr>
        <w:drawing>
          <wp:inline distT="0" distB="0" distL="0" distR="0" wp14:anchorId="6B1A0152" wp14:editId="2AEFB974">
            <wp:extent cx="5760998" cy="7461032"/>
            <wp:effectExtent l="0" t="0" r="0" b="698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ntro_JBE_summary.png"/>
                    <pic:cNvPicPr/>
                  </pic:nvPicPr>
                  <pic:blipFill>
                    <a:blip r:embed="rId15">
                      <a:extLst>
                        <a:ext uri="{28A0092B-C50C-407E-A947-70E740481C1C}">
                          <a14:useLocalDpi xmlns:a14="http://schemas.microsoft.com/office/drawing/2010/main" val="0"/>
                        </a:ext>
                      </a:extLst>
                    </a:blip>
                    <a:stretch>
                      <a:fillRect/>
                    </a:stretch>
                  </pic:blipFill>
                  <pic:spPr>
                    <a:xfrm>
                      <a:off x="0" y="0"/>
                      <a:ext cx="5760998" cy="7461032"/>
                    </a:xfrm>
                    <a:prstGeom prst="rect">
                      <a:avLst/>
                    </a:prstGeom>
                  </pic:spPr>
                </pic:pic>
              </a:graphicData>
            </a:graphic>
          </wp:inline>
        </w:drawing>
      </w:r>
    </w:p>
    <w:p w14:paraId="49896D5A" w14:textId="0AD4B331" w:rsidR="00180A0D" w:rsidRPr="00180A0D" w:rsidRDefault="00671241" w:rsidP="00671241">
      <w:pPr>
        <w:pStyle w:val="Lgende"/>
      </w:pPr>
      <w:bookmarkStart w:id="36" w:name="_Ref490488662"/>
      <w:r>
        <w:t xml:space="preserve">Figure </w:t>
      </w:r>
      <w:fldSimple w:instr=" SEQ Figure \* ARABIC ">
        <w:r>
          <w:rPr>
            <w:noProof/>
          </w:rPr>
          <w:t>6</w:t>
        </w:r>
      </w:fldSimple>
      <w:bookmarkEnd w:id="36"/>
      <w:r>
        <w:t>: Summary of the results obtained in Eichenlaub's PhD thesis</w:t>
      </w:r>
    </w:p>
    <w:p w14:paraId="452A8E1A" w14:textId="1B755DCA" w:rsidR="00D53DF2" w:rsidRDefault="006525C2" w:rsidP="00D53DF2">
      <w:pPr>
        <w:pStyle w:val="Titre2"/>
      </w:pPr>
      <w:r>
        <w:t>Link between neurophysiological and psychological traits</w:t>
      </w:r>
    </w:p>
    <w:p w14:paraId="011849DD" w14:textId="59021BB5" w:rsidR="001D2BC6" w:rsidRDefault="001D2BC6" w:rsidP="001D2BC6">
      <w:r>
        <w:t xml:space="preserve">In conclusion, we have seen that many parameters covary with DRF. </w:t>
      </w:r>
      <w:r w:rsidR="00841EE5">
        <w:t xml:space="preserve">The ability to recall dreams seems to be associated with psychological and personality factors on one hand, and neurophysiological trait factors on the other hand. </w:t>
      </w:r>
      <w:r w:rsidR="00453D69">
        <w:t xml:space="preserve">These results should be regarded as complementary rather than contradictory. </w:t>
      </w:r>
      <w:r w:rsidR="00A11522">
        <w:t xml:space="preserve">For instance, the fact that HRs demonstrate higher rCBF during sleep and wakefulness in the TPJ and MPFC, two regions of the DMN, is </w:t>
      </w:r>
      <w:r w:rsidR="00173227">
        <w:t xml:space="preserve">consistent with the DMN hypothesis of dreaming, and is </w:t>
      </w:r>
      <w:r w:rsidR="00A11522">
        <w:t xml:space="preserve">well in line with the </w:t>
      </w:r>
      <w:r w:rsidR="00173227">
        <w:t xml:space="preserve">finding that HRs are more often absorbed </w:t>
      </w:r>
      <w:r w:rsidR="00AC09AF">
        <w:t>in</w:t>
      </w:r>
      <w:r w:rsidR="00173227">
        <w:t xml:space="preserve"> their inner worlds (i.e. day-dreaming, fantasy)</w:t>
      </w:r>
      <w:r w:rsidR="00AC09AF">
        <w:t xml:space="preserve"> and more anxious</w:t>
      </w:r>
      <w:r w:rsidR="00173227">
        <w:t>.</w:t>
      </w:r>
      <w:r w:rsidR="00AC09AF">
        <w:t xml:space="preserve"> Indeed, studies have reported a positive correlation between the activity of the MPFC during wakefulness and scores of openness to experience </w:t>
      </w:r>
      <w:r w:rsidR="00AC09AF">
        <w:fldChar w:fldCharType="begin"/>
      </w:r>
      <w:r w:rsidR="00AC09AF">
        <w:instrText xml:space="preserve"> ADDIN ZOTERO_ITEM CSL_CITATION {"citationID":"9XXpPg6H","properties":{"formattedCitation":"(Sutin et al. 2009)","plainCitation":"(Sutin et al. 2009)"},"citationItems":[{"id":1266,"uris":["http://zotero.org/users/2461669/items/XCNHQVE5"],"uri":["http://zotero.org/users/2461669/items/XCNHQVE5"],"itemData":{"id":1266,"type":"article-journal","title":"Sex differences in resting-state neural correlates of openness to experience among older adults","container-title":"Cerebral Cortex","page":"2797-2802","volume":"19","issue":"12","author":[{"family":"Sutin","given":"Angelina R."},{"family":"Beason-Held","given":"Lori L."},{"family":"Resnick","given":"Susan M."},{"family":"Costa","given":"Paul T."}],"issued":{"date-parts":[["2009"]]}}}],"schema":"https://github.com/citation-style-language/schema/raw/master/csl-citation.json"} </w:instrText>
      </w:r>
      <w:r w:rsidR="00AC09AF">
        <w:fldChar w:fldCharType="separate"/>
      </w:r>
      <w:r w:rsidR="00AC09AF" w:rsidRPr="00AC09AF">
        <w:t>(Sutin et al. 2009)</w:t>
      </w:r>
      <w:r w:rsidR="00AC09AF">
        <w:fldChar w:fldCharType="end"/>
      </w:r>
      <w:r w:rsidR="00AC09AF">
        <w:t xml:space="preserve"> and neuroticism </w:t>
      </w:r>
      <w:r w:rsidR="00AC09AF">
        <w:fldChar w:fldCharType="begin"/>
      </w:r>
      <w:r w:rsidR="00AC09AF">
        <w:instrText xml:space="preserve"> ADDIN ZOTERO_ITEM CSL_CITATION {"citationID":"DhdZO8FL","properties":{"formattedCitation":"(Zald, Mattson, and Pardo 2002)","plainCitation":"(Zald, Mattson, and Pardo 2002)"},"citationItems":[{"id":1265,"uris":["http://zotero.org/users/2461669/items/2BHWUG53"],"uri":["http://zotero.org/users/2461669/items/2BHWUG53"],"itemData":{"id":1265,"type":"article-journal","title":"Brain activity in ventromedial prefrontal cortex correlates with individual differences in negative affect","container-title":"Proceedings of the National Academy of Sciences","page":"2450-2454","volume":"99","issue":"4","author":[{"family":"Zald","given":"David H."},{"family":"Mattson","given":"Dorothy L."},{"family":"Pardo","given":"José V."}],"issued":{"date-parts":[["2002"]]}}}],"schema":"https://github.com/citation-style-language/schema/raw/master/csl-citation.json"} </w:instrText>
      </w:r>
      <w:r w:rsidR="00AC09AF">
        <w:fldChar w:fldCharType="separate"/>
      </w:r>
      <w:r w:rsidR="00AC09AF" w:rsidRPr="00AC09AF">
        <w:t>(Zald, Mattson, and Pardo 2002)</w:t>
      </w:r>
      <w:r w:rsidR="00AC09AF">
        <w:fldChar w:fldCharType="end"/>
      </w:r>
      <w:r w:rsidR="00AC09AF">
        <w:t>.</w:t>
      </w:r>
    </w:p>
    <w:bookmarkEnd w:id="29"/>
    <w:p w14:paraId="4F32E980" w14:textId="08373BCF" w:rsidR="00D86B9A" w:rsidRDefault="00306F09" w:rsidP="00D249CA">
      <w:pPr>
        <w:pStyle w:val="Titre1"/>
      </w:pPr>
      <w:r>
        <w:t>Theories on dream recall</w:t>
      </w:r>
    </w:p>
    <w:p w14:paraId="2E297CA8" w14:textId="30A7C86A" w:rsidR="008F28D7" w:rsidRDefault="00FD3885" w:rsidP="008F28D7">
      <w:r>
        <w:t xml:space="preserve">How do we explain such variability in dream recall? </w:t>
      </w:r>
      <w:r w:rsidR="00C50C90">
        <w:t xml:space="preserve">Several theories attempted to address this issue. They are summarized as follows </w:t>
      </w:r>
      <w:r w:rsidR="00832703">
        <w:fldChar w:fldCharType="begin"/>
      </w:r>
      <w:r w:rsidR="00832703">
        <w:instrText xml:space="preserve"> ADDIN ZOTERO_ITEM CSL_CITATION {"citationID":"GOoGtQK6","properties":{"formattedCitation":"(Schredl 1999)","plainCitation":"(Schredl 1999)"},"citationItems":[{"id":1254,"uris":["http://zotero.org/users/2461669/items/EDRGIAIG"],"uri":["http://zotero.org/users/2461669/items/EDRGIAIG"],"itemData":{"id":1254,"type":"article-journal","title":"Dream recall: research, clinical implications and future directions","container-title":"Sleep and Hypnosis","page":"72–81","volume":"1","issue":"2","source":"Google Scholar","shortTitle":"Dream recall","author":[{"family":"Schredl","given":"Michael"}],"issued":{"date-parts":[["1999"]]}}}],"schema":"https://github.com/citation-style-language/schema/raw/master/csl-citation.json"} </w:instrText>
      </w:r>
      <w:r w:rsidR="00832703">
        <w:fldChar w:fldCharType="separate"/>
      </w:r>
      <w:r w:rsidR="00832703" w:rsidRPr="00832703">
        <w:t>(</w:t>
      </w:r>
      <w:r w:rsidR="00832703">
        <w:t xml:space="preserve">see also </w:t>
      </w:r>
      <w:r w:rsidR="00832703" w:rsidRPr="00832703">
        <w:t>Schredl 1999)</w:t>
      </w:r>
      <w:r w:rsidR="00832703">
        <w:fldChar w:fldCharType="end"/>
      </w:r>
      <w:r w:rsidR="00DF0AC7">
        <w:t>.</w:t>
      </w:r>
      <w:r w:rsidR="008F28D7">
        <w:t xml:space="preserve"> </w:t>
      </w:r>
    </w:p>
    <w:p w14:paraId="0C582EDA" w14:textId="0543BFD3" w:rsidR="006E7AE4" w:rsidRPr="005C6084" w:rsidRDefault="006E7AE4" w:rsidP="008F28D7">
      <w:pPr>
        <w:rPr>
          <w:color w:val="FF0000"/>
        </w:rPr>
      </w:pPr>
      <w:r w:rsidRPr="005C6084">
        <w:rPr>
          <w:color w:val="FF0000"/>
        </w:rPr>
        <w:t xml:space="preserve">Citation Roger </w:t>
      </w:r>
      <w:r w:rsidR="003E07FD" w:rsidRPr="005C6084">
        <w:rPr>
          <w:color w:val="FF0000"/>
        </w:rPr>
        <w:t>Caillois sur pourquoi les rêves</w:t>
      </w:r>
    </w:p>
    <w:p w14:paraId="50D2B345" w14:textId="763FFAB5" w:rsidR="007A658C" w:rsidRDefault="007A658C" w:rsidP="00D86B9A">
      <w:pPr>
        <w:pStyle w:val="Titre2"/>
      </w:pPr>
      <w:bookmarkStart w:id="37" w:name="_Toc490466272"/>
      <w:r>
        <w:t>Psychanalysis</w:t>
      </w:r>
      <w:bookmarkEnd w:id="37"/>
    </w:p>
    <w:p w14:paraId="267E163C" w14:textId="42C2D556" w:rsidR="002775F7" w:rsidRPr="00F7740C" w:rsidRDefault="002775F7" w:rsidP="002775F7">
      <w:r w:rsidRPr="002775F7">
        <w:t>Freud believed that the function of dreams is to preserve sle</w:t>
      </w:r>
      <w:r>
        <w:t xml:space="preserve">ep by representing as fulfilled </w:t>
      </w:r>
      <w:r w:rsidRPr="002775F7">
        <w:t>wishes that would otherwise awaken the dreamer</w:t>
      </w:r>
      <w:r>
        <w:t xml:space="preserve">. </w:t>
      </w:r>
      <w:r w:rsidR="00F7740C">
        <w:t xml:space="preserve">According to him, </w:t>
      </w:r>
      <w:r>
        <w:t>“</w:t>
      </w:r>
      <w:r w:rsidRPr="002775F7">
        <w:rPr>
          <w:i/>
        </w:rPr>
        <w:t>the forgetting of the dream is in a large measure the work of the resistance”</w:t>
      </w:r>
      <w:r w:rsidR="00F7740C">
        <w:rPr>
          <w:i/>
        </w:rPr>
        <w:t xml:space="preserve"> </w:t>
      </w:r>
      <w:r w:rsidR="00F7740C">
        <w:rPr>
          <w:i/>
        </w:rPr>
        <w:fldChar w:fldCharType="begin"/>
      </w:r>
      <w:r w:rsidR="00F7740C">
        <w:rPr>
          <w:i/>
        </w:rPr>
        <w:instrText xml:space="preserve"> ADDIN ZOTERO_ITEM CSL_CITATION {"citationID":"6qhgL6PL","properties":{"formattedCitation":"(Freud 1900)","plainCitation":"(Freud 1900)"},"citationItems":[{"id":649,"uris":["http://zotero.org/users/2461669/items/8IV3CRIV"],"uri":["http://zotero.org/users/2461669/items/8IV3CRIV"],"itemData":{"id":649,"type":"book","title":"The Interpretation of Dreams. SE, 4–5","publisher":"London: Hogarth","author":[{"family":"Freud","given":"Sigmund"}],"issued":{"date-parts":[["1900"]]}}}],"schema":"https://github.com/citation-style-language/schema/raw/master/csl-citation.json"} </w:instrText>
      </w:r>
      <w:r w:rsidR="00F7740C">
        <w:rPr>
          <w:i/>
        </w:rPr>
        <w:fldChar w:fldCharType="separate"/>
      </w:r>
      <w:r w:rsidR="00F7740C" w:rsidRPr="00F7740C">
        <w:t>(Freud 1900)</w:t>
      </w:r>
      <w:r w:rsidR="00F7740C">
        <w:rPr>
          <w:i/>
        </w:rPr>
        <w:fldChar w:fldCharType="end"/>
      </w:r>
      <w:r w:rsidR="00F7740C">
        <w:t xml:space="preserve">, which means that dreams that are not sufficiently disguised to pass the censor will be entirely repressed and therefore forgotten. </w:t>
      </w:r>
      <w:r w:rsidR="003E07FD">
        <w:t xml:space="preserve">However, as highlighted by </w:t>
      </w:r>
      <w:r w:rsidR="003E07FD">
        <w:fldChar w:fldCharType="begin"/>
      </w:r>
      <w:r w:rsidR="003E07FD">
        <w:instrText xml:space="preserve"> ADDIN ZOTERO_ITEM CSL_CITATION {"citationID":"Ksj1CT8q","properties":{"formattedCitation":"(Schredl 1999)","plainCitation":"(Schredl 1999)"},"citationItems":[{"id":1254,"uris":["http://zotero.org/users/2461669/items/EDRGIAIG"],"uri":["http://zotero.org/users/2461669/items/EDRGIAIG"],"itemData":{"id":1254,"type":"article-journal","title":"Dream recall: research, clinical implications and future directions","container-title":"Sleep and Hypnosis","page":"72–81","volume":"1","issue":"2","source":"Google Scholar","shortTitle":"Dream recall","author":[{"family":"Schredl","given":"Michael"}],"issued":{"date-parts":[["1999"]]}}}],"schema":"https://github.com/citation-style-language/schema/raw/master/csl-citation.json"} </w:instrText>
      </w:r>
      <w:r w:rsidR="003E07FD">
        <w:fldChar w:fldCharType="separate"/>
      </w:r>
      <w:r w:rsidR="003E07FD" w:rsidRPr="003E07FD">
        <w:t xml:space="preserve">Schredl </w:t>
      </w:r>
      <w:r w:rsidR="003E07FD">
        <w:t>(</w:t>
      </w:r>
      <w:r w:rsidR="003E07FD" w:rsidRPr="003E07FD">
        <w:t>1999)</w:t>
      </w:r>
      <w:r w:rsidR="003E07FD">
        <w:fldChar w:fldCharType="end"/>
      </w:r>
      <w:r w:rsidR="003E07FD">
        <w:t xml:space="preserve">, it is impossible to test this hypothesis because we cannot measure the non-recalled dreams in order to compare them to the recalled ones. </w:t>
      </w:r>
    </w:p>
    <w:p w14:paraId="6F34B37B" w14:textId="39F8CFFC" w:rsidR="00D86B9A" w:rsidRDefault="00D86B9A" w:rsidP="00D86B9A">
      <w:pPr>
        <w:pStyle w:val="Titre2"/>
      </w:pPr>
      <w:bookmarkStart w:id="38" w:name="_Toc490466273"/>
      <w:r>
        <w:t>The state-shift hypothesis</w:t>
      </w:r>
      <w:bookmarkEnd w:id="38"/>
    </w:p>
    <w:p w14:paraId="41E8109A" w14:textId="770FB923" w:rsidR="006E7AE4" w:rsidRDefault="003E07FD" w:rsidP="006E7AE4">
      <w:r>
        <w:t>The state-shift hypothesis was proposed by</w:t>
      </w:r>
      <w:r w:rsidR="007A5B9C">
        <w:t xml:space="preserve"> Koukkou and Lehmann in the eighties</w:t>
      </w:r>
      <w:r w:rsidR="007F516A">
        <w:t xml:space="preserve">. According to them, </w:t>
      </w:r>
      <w:r w:rsidR="00BA775C" w:rsidRPr="00BA775C">
        <w:rPr>
          <w:i/>
        </w:rPr>
        <w:t>“forgetting of dreams is a function of the magnitude of the difference between states during encoding and recall</w:t>
      </w:r>
      <w:r w:rsidR="007A5B9C">
        <w:rPr>
          <w:i/>
        </w:rPr>
        <w:t>.</w:t>
      </w:r>
      <w:r w:rsidR="00BA775C" w:rsidRPr="00BA775C">
        <w:rPr>
          <w:i/>
        </w:rPr>
        <w:t>”</w:t>
      </w:r>
      <w:r w:rsidR="007A5B9C">
        <w:rPr>
          <w:i/>
        </w:rPr>
        <w:t xml:space="preserve"> </w:t>
      </w:r>
      <w:r w:rsidR="007A5B9C">
        <w:rPr>
          <w:i/>
        </w:rPr>
        <w:fldChar w:fldCharType="begin"/>
      </w:r>
      <w:r w:rsidR="007A5B9C">
        <w:rPr>
          <w:i/>
        </w:rPr>
        <w:instrText xml:space="preserve"> ADDIN ZOTERO_ITEM CSL_CITATION {"citationID":"begdGKwJ","properties":{"formattedCitation":"(Koukkou and Lehmann 1983)","plainCitation":"(Koukkou and Lehmann 1983)"},"citationItems":[{"id":418,"uris":["http://zotero.org/users/2461669/items/GWSAXGQV"],"uri":["http://zotero.org/users/2461669/items/GWSAXGQV"],"itemData":{"id":418,"type":"article-journal","title":"Dreaming: The functional state-shift hypothesis. A neuropsychophysiological model","container-title":"The British Journal of Psychiatry","page":"221-231","volume":"142","issue":"3","source":"CrossRef","DOI":"10.1192/bjp.142.3.221","ISSN":"0007-1250","shortTitle":"Dreaming","language":"en","author":[{"family":"Koukkou","given":"M."},{"family":"Lehmann","given":"D."}],"issued":{"date-parts":[["1983",3,1]]}}}],"schema":"https://github.com/citation-style-language/schema/raw/master/csl-citation.json"} </w:instrText>
      </w:r>
      <w:r w:rsidR="007A5B9C">
        <w:rPr>
          <w:i/>
        </w:rPr>
        <w:fldChar w:fldCharType="separate"/>
      </w:r>
      <w:r w:rsidR="007A5B9C" w:rsidRPr="007A5B9C">
        <w:t>(Koukkou and Lehmann 1983)</w:t>
      </w:r>
      <w:r w:rsidR="007A5B9C">
        <w:rPr>
          <w:i/>
        </w:rPr>
        <w:fldChar w:fldCharType="end"/>
      </w:r>
      <w:r w:rsidR="00BA775C">
        <w:t xml:space="preserve">. </w:t>
      </w:r>
      <w:r w:rsidR="0048406C">
        <w:t xml:space="preserve">Consequently, the closer two functional states are, the better is the transference of information. </w:t>
      </w:r>
      <w:r w:rsidR="005D1539">
        <w:t>This could explain higher rates of dream recall following REM sleep (which is functionally close to wakefulness) than NREM sleep</w:t>
      </w:r>
      <w:r w:rsidR="008A0D93">
        <w:t xml:space="preserve"> (</w:t>
      </w:r>
      <w:r w:rsidR="005D1539">
        <w:t>and especially N3 sleep in which cortical activity is very different from wakefulness</w:t>
      </w:r>
      <w:r w:rsidR="008A0D93">
        <w:t>)</w:t>
      </w:r>
      <w:r w:rsidR="005D1539">
        <w:t xml:space="preserve">. </w:t>
      </w:r>
      <w:r w:rsidR="00F32DD5" w:rsidRPr="00F32DD5">
        <w:rPr>
          <w:color w:val="FF0000"/>
        </w:rPr>
        <w:t>Sleep inertia?</w:t>
      </w:r>
    </w:p>
    <w:p w14:paraId="72F552DB" w14:textId="60B334A2" w:rsidR="005C6084" w:rsidRDefault="009D3277" w:rsidP="005C6084">
      <w:pPr>
        <w:pStyle w:val="Titre2"/>
      </w:pPr>
      <w:r>
        <w:t>L</w:t>
      </w:r>
      <w:r w:rsidR="005C6084">
        <w:t>ife-style hypothesis</w:t>
      </w:r>
    </w:p>
    <w:p w14:paraId="59B5D1AE" w14:textId="7A258BB1" w:rsidR="00F364A5" w:rsidRDefault="00F364A5" w:rsidP="00F364A5">
      <w:r>
        <w:t xml:space="preserve">Schonbar was one of the first to investigate the psychological correlates of differential DRF. She proposed that high dream recallers are characterized by an ‘inner-acceptant’ life-style, which involves higher creativity, introversion, fantasy and field independence </w:t>
      </w:r>
      <w:bookmarkStart w:id="39" w:name="_Toc490466274"/>
      <w:r>
        <w:fldChar w:fldCharType="begin"/>
      </w:r>
      <w:r>
        <w:instrText xml:space="preserve"> ADDIN ZOTERO_ITEM CSL_CITATION {"citationID":"xzw3jSFC","properties":{"formattedCitation":"(Schonbar 1965)","plainCitation":"(Schonbar 1965)"},"citationItems":[{"id":1268,"uris":["http://zotero.org/users/2461669/items/TCS6W2RU"],"uri":["http://zotero.org/users/2461669/items/TCS6W2RU"],"itemData":{"id":1268,"type":"article-journal","title":"Differential dream recall frequency as a component of\" life style\".","container-title":"Journal of Consulting Psychology","page":"468","volume":"29","issue":"5","author":[{"family":"Schonbar","given":"Rosalea A."}],"issued":{"date-parts":[["1965"]]}}}],"schema":"https://github.com/citation-style-language/schema/raw/master/csl-citation.json"} </w:instrText>
      </w:r>
      <w:r>
        <w:fldChar w:fldCharType="separate"/>
      </w:r>
      <w:r w:rsidRPr="00F364A5">
        <w:t>(Schonbar 1965)</w:t>
      </w:r>
      <w:r>
        <w:fldChar w:fldCharType="end"/>
      </w:r>
      <w:r>
        <w:t>.</w:t>
      </w:r>
      <w:r w:rsidR="00F32DD5">
        <w:t xml:space="preserve"> </w:t>
      </w:r>
      <w:r>
        <w:t xml:space="preserve"> </w:t>
      </w:r>
    </w:p>
    <w:p w14:paraId="4A775AFF" w14:textId="0F107B12" w:rsidR="009D3277" w:rsidRDefault="009D3277" w:rsidP="009D3277">
      <w:pPr>
        <w:pStyle w:val="Titre2"/>
      </w:pPr>
      <w:r>
        <w:t>Salience hypothesis</w:t>
      </w:r>
    </w:p>
    <w:p w14:paraId="570E1B5E" w14:textId="211DDBFE" w:rsidR="003622DB" w:rsidRDefault="003622DB" w:rsidP="003622DB">
      <w:r>
        <w:t xml:space="preserve">Based on classical memory theory, Cohen developed in the seventies the interference hypothesis </w:t>
      </w:r>
      <w:r>
        <w:fldChar w:fldCharType="begin"/>
      </w:r>
      <w:r>
        <w:instrText xml:space="preserve"> ADDIN ZOTERO_ITEM CSL_CITATION {"citationID":"qLwXslb9","properties":{"formattedCitation":"(Cohen and Wolfe 1973)","plainCitation":"(Cohen and Wolfe 1973)"},"citationItems":[{"id":1270,"uris":["http://zotero.org/users/2461669/items/7987E6JE"],"uri":["http://zotero.org/users/2461669/items/7987E6JE"],"itemData":{"id":1270,"type":"article-journal","title":"Dream recall and repression: Evidence for an alternative hypothesis.","container-title":"Journal of Consulting and Clinical Psychology","page":"349","volume":"41","issue":"3","author":[{"family":"Cohen","given":"David B."},{"family":"Wolfe","given":"Gary"}],"issued":{"date-parts":[["1973"]]}}}],"schema":"https://github.com/citation-style-language/schema/raw/master/csl-citation.json"} </w:instrText>
      </w:r>
      <w:r>
        <w:fldChar w:fldCharType="separate"/>
      </w:r>
      <w:r w:rsidRPr="003622DB">
        <w:t>(Cohen and Wolfe 1973)</w:t>
      </w:r>
      <w:r>
        <w:fldChar w:fldCharType="end"/>
      </w:r>
      <w:r>
        <w:t xml:space="preserve"> which was extended soon after into the salience hypothesis </w:t>
      </w:r>
      <w:r>
        <w:fldChar w:fldCharType="begin"/>
      </w:r>
      <w:r>
        <w:instrText xml:space="preserve"> ADDIN ZOTERO_ITEM CSL_CITATION {"citationID":"uwhkqgtd","properties":{"formattedCitation":"(Cohen and MacNeilage 1974)","plainCitation":"(Cohen and MacNeilage 1974)"},"citationItems":[{"id":1269,"uris":["http://zotero.org/users/2461669/items/6I9X84J6"],"uri":["http://zotero.org/users/2461669/items/6I9X84J6"],"itemData":{"id":1269,"type":"article-journal","title":"A test of the salience hypothesis of dream recall.","container-title":"Journal of Consulting and Clinical Psychology","page":"699","volume":"42","issue":"5","author":[{"family":"Cohen","given":"David B."},{"family":"MacNeilage","given":"Peter F."}],"issued":{"date-parts":[["1974"]]}}}],"schema":"https://github.com/citation-style-language/schema/raw/master/csl-citation.json"} </w:instrText>
      </w:r>
      <w:r>
        <w:fldChar w:fldCharType="separate"/>
      </w:r>
      <w:r w:rsidRPr="003622DB">
        <w:t>(Cohen and MacNeilage 1974)</w:t>
      </w:r>
      <w:r>
        <w:fldChar w:fldCharType="end"/>
      </w:r>
      <w:r>
        <w:t xml:space="preserve">. </w:t>
      </w:r>
      <w:r w:rsidR="0085108B">
        <w:t xml:space="preserve">The interference hypothesis postulates that the dream memory trace remains so long as there is no </w:t>
      </w:r>
      <w:r w:rsidR="00417496">
        <w:t xml:space="preserve">distraction or interference. </w:t>
      </w:r>
      <w:r w:rsidR="00417496">
        <w:t xml:space="preserve">Otherwise, the forgetting of dreams </w:t>
      </w:r>
      <w:r w:rsidR="00417496" w:rsidRPr="007B42B3">
        <w:rPr>
          <w:i/>
        </w:rPr>
        <w:t>“quickly serves as a function to maximize the memory capacity needed for the day ahead”</w:t>
      </w:r>
      <w:r w:rsidR="00417496">
        <w:t xml:space="preserve"> </w:t>
      </w:r>
      <w:r w:rsidR="00417496">
        <w:fldChar w:fldCharType="begin"/>
      </w:r>
      <w:r w:rsidR="00417496">
        <w:instrText xml:space="preserve"> ADDIN ZOTERO_ITEM CSL_CITATION {"citationID":"zodfvmRG","properties":{"formattedCitation":"(Parke and Horton 2009)","plainCitation":"(Parke and Horton 2009)"},"citationItems":[{"id":1272,"uris":["http://zotero.org/users/2461669/items/V4BQXIGK"],"uri":["http://zotero.org/users/2461669/items/V4BQXIGK"],"itemData":{"id":1272,"type":"book","title":"A re-examination of the interference hypothesis on dream recall and dream salience","publisher":"Universitätsbibliothek der Universität Heidelberg","source":"Google Scholar","URL":"https://www.researchgate.net/profile/Caroline_Horton/publication/47541037_A_Re-Examination_of_the_Interference_Hypothesis_on_Dream_Recall/links/004635185624079fbb000000.pdf","author":[{"family":"Parke","given":"Amy R."},{"family":"Horton","given":"Carloline L."}],"issued":{"date-parts":[["2009"]]},"accessed":{"date-parts":[["2017",8,15]]}}}],"schema":"https://github.com/citation-style-language/schema/raw/master/csl-citation.json"} </w:instrText>
      </w:r>
      <w:r w:rsidR="00417496">
        <w:fldChar w:fldCharType="separate"/>
      </w:r>
      <w:r w:rsidR="00417496" w:rsidRPr="007B42B3">
        <w:t>(Parke and Horton 2009)</w:t>
      </w:r>
      <w:r w:rsidR="00417496">
        <w:fldChar w:fldCharType="end"/>
      </w:r>
      <w:r w:rsidR="00417496">
        <w:t>.</w:t>
      </w:r>
      <w:r w:rsidR="00417496">
        <w:t xml:space="preserve"> </w:t>
      </w:r>
    </w:p>
    <w:p w14:paraId="0B141298" w14:textId="0E189C39" w:rsidR="0085108B" w:rsidRPr="003622DB" w:rsidRDefault="0085108B" w:rsidP="003622DB">
      <w:r>
        <w:t>Emphasizing dream content, the salience hypothesis states that the more salient a dream,</w:t>
      </w:r>
      <w:r w:rsidR="00417496">
        <w:t xml:space="preserve"> and the less interferences there are during the recall process, </w:t>
      </w:r>
      <w:r>
        <w:t xml:space="preserve">the more likely </w:t>
      </w:r>
      <w:r w:rsidR="00417496">
        <w:t>the dream</w:t>
      </w:r>
      <w:r>
        <w:t xml:space="preserve"> is to be recalled</w:t>
      </w:r>
      <w:r w:rsidR="0006400E">
        <w:t xml:space="preserve"> (e.g.</w:t>
      </w:r>
      <w:r w:rsidR="0006400E">
        <w:t xml:space="preserve"> </w:t>
      </w:r>
      <w:r w:rsidR="0006400E">
        <w:t>a vivid and</w:t>
      </w:r>
      <w:r w:rsidR="0006400E">
        <w:t>, bizarre dream with a strong em</w:t>
      </w:r>
      <w:r w:rsidR="0006400E">
        <w:t>otional content)</w:t>
      </w:r>
      <w:r>
        <w:t xml:space="preserve">. </w:t>
      </w:r>
      <w:r w:rsidR="00D43222" w:rsidRPr="003C593A">
        <w:rPr>
          <w:color w:val="FF0000"/>
        </w:rPr>
        <w:t>Consistent with this, studies reported that bizarreness and emotionality increase the memorability of a dream</w:t>
      </w:r>
      <w:r w:rsidR="00D43222">
        <w:t xml:space="preserve">. </w:t>
      </w:r>
      <w:bookmarkStart w:id="40" w:name="_GoBack"/>
      <w:r w:rsidR="002A28A5" w:rsidRPr="001746DC">
        <w:rPr>
          <w:color w:val="FF0000"/>
        </w:rPr>
        <w:t xml:space="preserve">Noteworthy, a recent study by Parke and Horton (2009) reported that </w:t>
      </w:r>
      <w:r w:rsidR="001771FE" w:rsidRPr="001746DC">
        <w:rPr>
          <w:color w:val="FF0000"/>
        </w:rPr>
        <w:t>interference influences dream recall failure…</w:t>
      </w:r>
      <w:bookmarkEnd w:id="40"/>
    </w:p>
    <w:p w14:paraId="2BB18255" w14:textId="372FF1A5" w:rsidR="009D3277" w:rsidRPr="009D3277" w:rsidRDefault="009D3277" w:rsidP="009D3277">
      <w:pPr>
        <w:pStyle w:val="Titre2"/>
      </w:pPr>
      <w:r>
        <w:t>Arousal-retrieval</w:t>
      </w:r>
    </w:p>
    <w:p w14:paraId="55F708E3" w14:textId="623F2669" w:rsidR="009D3277" w:rsidRDefault="009D3277" w:rsidP="009D3277">
      <w:pPr>
        <w:pStyle w:val="Titre2"/>
      </w:pPr>
      <w:r>
        <w:t>Summary</w:t>
      </w:r>
    </w:p>
    <w:p w14:paraId="45560BE0" w14:textId="30DA4FBB" w:rsidR="009D3277" w:rsidRPr="009D3277" w:rsidRDefault="009D3277" w:rsidP="009D3277">
      <w:r w:rsidRPr="009D3277">
        <w:rPr>
          <w:color w:val="FF0000"/>
        </w:rPr>
        <w:t xml:space="preserve">They range from relating to the content of the dream (Freud’s repression (1900) and Cohen &amp; MacNeilage’s (1974) salience hypotheses) to accounting for the cognitive and </w:t>
      </w:r>
      <w:r w:rsidRPr="009D3277">
        <w:rPr>
          <w:color w:val="FF0000"/>
        </w:rPr>
        <w:t>physiological processes</w:t>
      </w:r>
      <w:r>
        <w:rPr>
          <w:color w:val="FF0000"/>
        </w:rPr>
        <w:t xml:space="preserve"> </w:t>
      </w:r>
      <w:r w:rsidRPr="009D3277">
        <w:rPr>
          <w:color w:val="FF0000"/>
        </w:rPr>
        <w:t>(arousal-retrieval  and  functional  state-shift models). These theories reflect the changing focuses within dream research over the decades.</w:t>
      </w:r>
      <w:r w:rsidRPr="009D3277">
        <w:rPr>
          <w:color w:val="FF0000"/>
        </w:rPr>
        <w:t xml:space="preserve"> (Horton 2009)</w:t>
      </w:r>
    </w:p>
    <w:p w14:paraId="6D5CD575" w14:textId="77777777" w:rsidR="00F32DD5" w:rsidRDefault="00F32DD5" w:rsidP="00F364A5"/>
    <w:p w14:paraId="4B5D9A77" w14:textId="2F39D5C8" w:rsidR="0023449F" w:rsidRPr="0023449F" w:rsidRDefault="0023449F" w:rsidP="00F364A5">
      <w:r>
        <w:t>Sleep inertia</w:t>
      </w:r>
      <w:r w:rsidR="00975073">
        <w:t>?</w:t>
      </w:r>
      <w:bookmarkEnd w:id="39"/>
    </w:p>
    <w:p w14:paraId="2AB210FA" w14:textId="77777777" w:rsidR="008E6AEB" w:rsidRPr="008E6AEB" w:rsidRDefault="008E6AEB" w:rsidP="00D249CA"/>
    <w:p w14:paraId="4B76AD65" w14:textId="7A7793D4" w:rsidR="008E6AEB" w:rsidRDefault="008E6AEB" w:rsidP="00D249CA">
      <w:r>
        <w:br w:type="page"/>
      </w:r>
    </w:p>
    <w:p w14:paraId="30CF8B5C" w14:textId="77777777" w:rsidR="001F6EE3" w:rsidRDefault="001F6EE3" w:rsidP="00D249CA">
      <w:pPr>
        <w:pStyle w:val="Titre"/>
      </w:pPr>
      <w:bookmarkStart w:id="41" w:name="_Toc490466286"/>
      <w:r>
        <w:t>Dream content and dream function</w:t>
      </w:r>
      <w:bookmarkEnd w:id="41"/>
    </w:p>
    <w:p w14:paraId="70D16580" w14:textId="44B88B4F" w:rsidR="004731F6" w:rsidRPr="004731F6" w:rsidRDefault="00E72095" w:rsidP="004731F6">
      <w:r>
        <w:t>Schopenhauer</w:t>
      </w:r>
    </w:p>
    <w:p w14:paraId="25222017" w14:textId="196FE5DA" w:rsidR="001F6EE3" w:rsidRPr="002F4A03" w:rsidRDefault="001F6EE3" w:rsidP="00D249CA">
      <w:pPr>
        <w:pStyle w:val="Titre1"/>
      </w:pPr>
      <w:bookmarkStart w:id="42" w:name="_Toc490466287"/>
      <w:r>
        <w:t>Dream content</w:t>
      </w:r>
      <w:bookmarkEnd w:id="42"/>
    </w:p>
    <w:p w14:paraId="2935D9C4" w14:textId="58226A27" w:rsidR="001F6EE3" w:rsidRDefault="00C633C3" w:rsidP="00D249CA">
      <w:pPr>
        <w:pStyle w:val="Titre2"/>
      </w:pPr>
      <w:bookmarkStart w:id="43" w:name="_Toc490466288"/>
      <w:r>
        <w:t xml:space="preserve">Methodology: </w:t>
      </w:r>
      <w:r w:rsidR="00BE3BC5">
        <w:t xml:space="preserve">basic principles of </w:t>
      </w:r>
      <w:r w:rsidR="00F47A0D">
        <w:t>d</w:t>
      </w:r>
      <w:r w:rsidR="001F6EE3">
        <w:t>ream content analysis</w:t>
      </w:r>
      <w:bookmarkEnd w:id="43"/>
    </w:p>
    <w:p w14:paraId="11EFEBA7" w14:textId="5366CA55" w:rsidR="001F6EE3" w:rsidRDefault="001F6EE3" w:rsidP="00D249CA">
      <w:pPr>
        <w:pStyle w:val="Titre2"/>
      </w:pPr>
      <w:bookmarkStart w:id="44" w:name="_Toc490466289"/>
      <w:r>
        <w:t>Experimental results</w:t>
      </w:r>
      <w:bookmarkEnd w:id="44"/>
    </w:p>
    <w:p w14:paraId="4E77C1B8" w14:textId="6067A380" w:rsidR="00AC7B34" w:rsidRPr="00AC7B34" w:rsidRDefault="00771EA8" w:rsidP="00D249CA">
      <w:pPr>
        <w:pStyle w:val="Titre2"/>
      </w:pPr>
      <w:bookmarkStart w:id="45" w:name="_Toc490466290"/>
      <w:r>
        <w:t>The memory sources of dream</w:t>
      </w:r>
      <w:r w:rsidR="00B14874">
        <w:t>s</w:t>
      </w:r>
      <w:bookmarkEnd w:id="45"/>
    </w:p>
    <w:p w14:paraId="3C302907" w14:textId="77777777" w:rsidR="001F6EE3" w:rsidRDefault="001F6EE3" w:rsidP="00D249CA">
      <w:pPr>
        <w:pStyle w:val="Titre1"/>
      </w:pPr>
      <w:bookmarkStart w:id="46" w:name="_Toc490466291"/>
      <w:r>
        <w:t>The function(s) of dreams</w:t>
      </w:r>
      <w:bookmarkEnd w:id="46"/>
    </w:p>
    <w:p w14:paraId="5D3BBF3D" w14:textId="07340878" w:rsidR="0033711E" w:rsidRDefault="0033711E" w:rsidP="00D249CA">
      <w:pPr>
        <w:pStyle w:val="Titre2"/>
      </w:pPr>
      <w:bookmarkStart w:id="47" w:name="_Toc490466292"/>
      <w:r>
        <w:t>Historical perspective</w:t>
      </w:r>
      <w:bookmarkEnd w:id="47"/>
    </w:p>
    <w:p w14:paraId="203C8331" w14:textId="4C81B47C" w:rsidR="0057026F" w:rsidRDefault="0057026F" w:rsidP="0033711E">
      <w:r>
        <w:t>Voir bouquin De Koninck</w:t>
      </w:r>
    </w:p>
    <w:p w14:paraId="58246498" w14:textId="2BB60BCD" w:rsidR="0033711E" w:rsidRDefault="000A2872" w:rsidP="0033711E">
      <w:r>
        <w:t>Plato</w:t>
      </w:r>
      <w:r w:rsidR="00144355">
        <w:t>: dreams express hidden desires and are dominated by negative emotions (in tune with Freud, see De Koninck)</w:t>
      </w:r>
      <w:r w:rsidR="005D6689">
        <w:t>.</w:t>
      </w:r>
    </w:p>
    <w:p w14:paraId="01036EF2" w14:textId="27B32FC6" w:rsidR="0057026F" w:rsidRDefault="0057026F" w:rsidP="0033711E">
      <w:r>
        <w:t>Aristotle</w:t>
      </w:r>
    </w:p>
    <w:p w14:paraId="7BC3F5A2" w14:textId="77777777" w:rsidR="0057026F" w:rsidRPr="0033711E" w:rsidRDefault="0057026F" w:rsidP="0033711E"/>
    <w:p w14:paraId="473A4759" w14:textId="4187C84E" w:rsidR="007F3E4D" w:rsidRDefault="007F3E4D" w:rsidP="00D249CA">
      <w:pPr>
        <w:pStyle w:val="Titre2"/>
      </w:pPr>
      <w:bookmarkStart w:id="48" w:name="_Toc490466293"/>
      <w:r>
        <w:t>Emotional regulation</w:t>
      </w:r>
      <w:bookmarkEnd w:id="48"/>
    </w:p>
    <w:p w14:paraId="21CFF21B" w14:textId="111C31A7" w:rsidR="007F3E4D" w:rsidRDefault="007F3E4D" w:rsidP="00D249CA">
      <w:pPr>
        <w:pStyle w:val="Titre2"/>
      </w:pPr>
      <w:bookmarkStart w:id="49" w:name="_Toc490466294"/>
      <w:r>
        <w:t>Memory processing</w:t>
      </w:r>
      <w:bookmarkEnd w:id="49"/>
    </w:p>
    <w:p w14:paraId="7F8ED3F8" w14:textId="2566C130" w:rsidR="00CA33D7" w:rsidRPr="00CA33D7" w:rsidRDefault="00CA33D7" w:rsidP="00D249CA">
      <w:pPr>
        <w:pStyle w:val="Titre2"/>
      </w:pPr>
      <w:bookmarkStart w:id="50" w:name="_Toc490466295"/>
      <w:r>
        <w:t>Others hypotheses</w:t>
      </w:r>
      <w:bookmarkEnd w:id="50"/>
    </w:p>
    <w:p w14:paraId="0C420BC2" w14:textId="77777777" w:rsidR="008E6AEB" w:rsidRPr="008E6AEB" w:rsidRDefault="008E6AEB" w:rsidP="00D249CA"/>
    <w:p w14:paraId="1108E7AC" w14:textId="08C965E9" w:rsidR="008E6AEB" w:rsidRDefault="008E6AEB" w:rsidP="00D249CA">
      <w:r>
        <w:br w:type="page"/>
      </w:r>
    </w:p>
    <w:p w14:paraId="79AFC2C7" w14:textId="12849E07" w:rsidR="00B76A38" w:rsidRPr="00830DAB" w:rsidRDefault="00B76A38" w:rsidP="00D249CA">
      <w:pPr>
        <w:pStyle w:val="Titre"/>
      </w:pPr>
      <w:bookmarkStart w:id="51" w:name="_Toc490466296"/>
      <w:r>
        <w:t>Hypothesis and objectives</w:t>
      </w:r>
      <w:bookmarkEnd w:id="51"/>
    </w:p>
    <w:p w14:paraId="244292D9" w14:textId="77777777" w:rsidR="00302D46" w:rsidRDefault="00302D46" w:rsidP="00D249CA">
      <w:pPr>
        <w:pStyle w:val="Titre1"/>
      </w:pPr>
      <w:bookmarkStart w:id="52" w:name="_Toc490466297"/>
      <w:r>
        <w:t>Unresolved issues</w:t>
      </w:r>
      <w:bookmarkEnd w:id="52"/>
    </w:p>
    <w:p w14:paraId="5600F5FC" w14:textId="77777777" w:rsidR="00AC7B34" w:rsidRDefault="00D0082F" w:rsidP="00D249CA">
      <w:pPr>
        <w:pStyle w:val="Titre2"/>
      </w:pPr>
      <w:bookmarkStart w:id="53" w:name="_Toc490466298"/>
      <w:r>
        <w:t>Difference</w:t>
      </w:r>
      <w:r w:rsidR="0059151E">
        <w:t>s between HR and LR at awakening</w:t>
      </w:r>
      <w:bookmarkEnd w:id="53"/>
    </w:p>
    <w:p w14:paraId="7B667D4F" w14:textId="74D9C5BB" w:rsidR="00832FCF" w:rsidRPr="00832FCF" w:rsidRDefault="00832FCF" w:rsidP="00D249CA">
      <w:pPr>
        <w:pStyle w:val="Titre2"/>
      </w:pPr>
      <w:bookmarkStart w:id="54" w:name="_Toc490466299"/>
      <w:r>
        <w:t>Differences in the micro-structure of HR and LR</w:t>
      </w:r>
      <w:bookmarkEnd w:id="54"/>
    </w:p>
    <w:p w14:paraId="6929E640" w14:textId="09BA6315" w:rsidR="00056E0C" w:rsidRDefault="00AC7B34" w:rsidP="00D249CA">
      <w:pPr>
        <w:pStyle w:val="Titre2"/>
      </w:pPr>
      <w:bookmarkStart w:id="55" w:name="_Toc490466300"/>
      <w:r>
        <w:t>What are the memory sources of dreaming?</w:t>
      </w:r>
      <w:bookmarkEnd w:id="55"/>
      <w:r w:rsidR="007509C2">
        <w:br w:type="page"/>
      </w:r>
    </w:p>
    <w:p w14:paraId="6DB64424" w14:textId="0814BBA2" w:rsidR="007509C2" w:rsidRDefault="007509C2" w:rsidP="00D249CA"/>
    <w:p w14:paraId="04610474" w14:textId="77777777" w:rsidR="005950A6" w:rsidRDefault="009705FD" w:rsidP="003A78B4">
      <w:pPr>
        <w:pStyle w:val="Partie"/>
      </w:pPr>
      <w:bookmarkStart w:id="56" w:name="_Toc490466301"/>
      <w:r>
        <w:t>EXPERIMENTAL RESULTS</w:t>
      </w:r>
      <w:bookmarkEnd w:id="56"/>
    </w:p>
    <w:p w14:paraId="18F494DC" w14:textId="77777777" w:rsidR="005950A6" w:rsidRDefault="005950A6" w:rsidP="00D249CA">
      <w:r>
        <w:br w:type="page"/>
      </w:r>
    </w:p>
    <w:p w14:paraId="44CD38A4" w14:textId="77777777" w:rsidR="00CF0CDF" w:rsidRDefault="00CF0CDF" w:rsidP="00CF0CDF">
      <w:pPr>
        <w:pStyle w:val="Partie"/>
      </w:pPr>
    </w:p>
    <w:p w14:paraId="21E59713" w14:textId="6521A928" w:rsidR="00CF0CDF" w:rsidRDefault="00D55C9A" w:rsidP="00CF0CDF">
      <w:pPr>
        <w:pStyle w:val="Partie"/>
      </w:pPr>
      <w:bookmarkStart w:id="57" w:name="_Toc490466302"/>
      <w:r>
        <w:t>METHODOLOGICAL DEVELOPMENT</w:t>
      </w:r>
      <w:bookmarkEnd w:id="57"/>
    </w:p>
    <w:p w14:paraId="1002D5C1" w14:textId="0CB56191" w:rsidR="00CF0CDF" w:rsidRDefault="00CF0CDF" w:rsidP="00D249CA">
      <w:r>
        <w:br w:type="page"/>
      </w:r>
    </w:p>
    <w:p w14:paraId="620A0304" w14:textId="77777777" w:rsidR="00056E0C" w:rsidRDefault="00056E0C" w:rsidP="003A78B4">
      <w:pPr>
        <w:pStyle w:val="Partie"/>
      </w:pPr>
    </w:p>
    <w:p w14:paraId="79FF70AB" w14:textId="77777777" w:rsidR="00481A3C" w:rsidRDefault="00535BA6" w:rsidP="003A78B4">
      <w:pPr>
        <w:pStyle w:val="Partie"/>
      </w:pPr>
      <w:bookmarkStart w:id="58" w:name="_Toc490466303"/>
      <w:r>
        <w:t>GENERAL DISCUSSION</w:t>
      </w:r>
      <w:bookmarkEnd w:id="58"/>
    </w:p>
    <w:p w14:paraId="6941BDA7" w14:textId="481DC854" w:rsidR="00F00409" w:rsidRDefault="00481A3C" w:rsidP="00D249CA">
      <w:r>
        <w:br w:type="page"/>
      </w:r>
      <w:r w:rsidR="00F00409">
        <w:t>Reprendre les theories dream recall:</w:t>
      </w:r>
    </w:p>
    <w:p w14:paraId="57924B87" w14:textId="1A158F0E" w:rsidR="00481A3C" w:rsidRDefault="0005020E" w:rsidP="00D249CA">
      <w:r>
        <w:t>Salience hypothesis (blag</w:t>
      </w:r>
      <w:r w:rsidR="00F00409">
        <w:t>r</w:t>
      </w:r>
      <w:r>
        <w:t>o</w:t>
      </w:r>
      <w:r w:rsidR="00F00409">
        <w:t>ve</w:t>
      </w:r>
      <w:r>
        <w:t xml:space="preserve"> pace schott)</w:t>
      </w:r>
    </w:p>
    <w:p w14:paraId="21FB2123" w14:textId="77777777" w:rsidR="00F00409" w:rsidRDefault="00F00409" w:rsidP="00F00409"/>
    <w:p w14:paraId="3522A38B" w14:textId="399B19DB" w:rsidR="00F00409" w:rsidRDefault="00F00409">
      <w:pPr>
        <w:spacing w:after="200" w:line="276" w:lineRule="auto"/>
        <w:jc w:val="left"/>
        <w:rPr>
          <w:rFonts w:ascii="Georgia" w:hAnsi="Georgia"/>
          <w:sz w:val="52"/>
          <w:szCs w:val="60"/>
        </w:rPr>
      </w:pPr>
      <w:r>
        <w:br w:type="page"/>
      </w:r>
    </w:p>
    <w:p w14:paraId="0E3BAA26" w14:textId="77777777" w:rsidR="00056E0C" w:rsidRDefault="00056E0C" w:rsidP="003A78B4">
      <w:pPr>
        <w:pStyle w:val="Partie"/>
      </w:pPr>
    </w:p>
    <w:p w14:paraId="22685A2E" w14:textId="77777777" w:rsidR="00481A3C" w:rsidRDefault="00DC3BE4" w:rsidP="003A78B4">
      <w:pPr>
        <w:pStyle w:val="Partie"/>
      </w:pPr>
      <w:bookmarkStart w:id="59" w:name="_Toc490466304"/>
      <w:r>
        <w:t>ANNEXES</w:t>
      </w:r>
      <w:bookmarkEnd w:id="59"/>
    </w:p>
    <w:p w14:paraId="18584BEA" w14:textId="77777777" w:rsidR="00481A3C" w:rsidRDefault="00481A3C" w:rsidP="00D249CA">
      <w:pPr>
        <w:rPr>
          <w:rFonts w:ascii="Georgia" w:hAnsi="Georgia"/>
          <w:sz w:val="72"/>
          <w:szCs w:val="80"/>
        </w:rPr>
      </w:pPr>
      <w:r>
        <w:br w:type="page"/>
      </w:r>
    </w:p>
    <w:p w14:paraId="0CE8E557" w14:textId="77777777" w:rsidR="00056E0C" w:rsidRDefault="00056E0C" w:rsidP="003A78B4">
      <w:pPr>
        <w:pStyle w:val="Partie"/>
      </w:pPr>
    </w:p>
    <w:p w14:paraId="0E650223" w14:textId="77777777" w:rsidR="00481A3C" w:rsidRPr="00586CE6" w:rsidRDefault="00575A05" w:rsidP="003A78B4">
      <w:pPr>
        <w:pStyle w:val="Partie"/>
      </w:pPr>
      <w:bookmarkStart w:id="60" w:name="_Toc490466305"/>
      <w:r>
        <w:t>REFERENCES</w:t>
      </w:r>
      <w:bookmarkEnd w:id="60"/>
    </w:p>
    <w:sectPr w:rsidR="00481A3C" w:rsidRPr="00586CE6" w:rsidSect="00D7249A">
      <w:footerReference w:type="default" r:id="rId16"/>
      <w:pgSz w:w="11907" w:h="16839" w:code="9"/>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19EE34" w14:textId="77777777" w:rsidR="00713F02" w:rsidRDefault="00713F02" w:rsidP="00D249CA">
      <w:r>
        <w:separator/>
      </w:r>
    </w:p>
  </w:endnote>
  <w:endnote w:type="continuationSeparator" w:id="0">
    <w:p w14:paraId="789015F2" w14:textId="77777777" w:rsidR="00713F02" w:rsidRDefault="00713F02" w:rsidP="00D249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o">
    <w:panose1 w:val="020F0502020204030203"/>
    <w:charset w:val="00"/>
    <w:family w:val="swiss"/>
    <w:pitch w:val="variable"/>
    <w:sig w:usb0="A00000AF" w:usb1="5000604B" w:usb2="00000000" w:usb3="00000000" w:csb0="00000093" w:csb1="00000000"/>
    <w:embedRegular r:id="rId1" w:fontKey="{ECB5C5FA-B6BD-4BFB-BBDB-2FA887D312B5}"/>
    <w:embedBold r:id="rId2" w:fontKey="{55BE437B-66DB-4F3A-A018-85EE603857B9}"/>
    <w:embedItalic r:id="rId3" w:fontKey="{22E27423-3EE0-4D9F-8EC0-04014BE6F30B}"/>
    <w:embedBoldItalic r:id="rId4" w:fontKey="{9DE418F5-5D2A-42F2-AEAB-C1F7CE9AA964}"/>
  </w:font>
  <w:font w:name="Georgia">
    <w:panose1 w:val="02040502050405020303"/>
    <w:charset w:val="00"/>
    <w:family w:val="roman"/>
    <w:pitch w:val="variable"/>
    <w:sig w:usb0="00000287" w:usb1="00000000" w:usb2="00000000" w:usb3="00000000" w:csb0="0000009F" w:csb1="00000000"/>
    <w:embedRegular r:id="rId5" w:fontKey="{B45871E9-8C69-42FC-90C6-F0EC6D30B1F7}"/>
  </w:font>
  <w:font w:name="Segoe UI">
    <w:panose1 w:val="020B0502040204020203"/>
    <w:charset w:val="00"/>
    <w:family w:val="swiss"/>
    <w:pitch w:val="variable"/>
    <w:sig w:usb0="E10022FF" w:usb1="C000E47F" w:usb2="00000029" w:usb3="00000000" w:csb0="000001DF" w:csb1="00000000"/>
    <w:embedRegular r:id="rId6" w:fontKey="{8B11F76D-72B5-45C6-8609-6DBC16F18B2A}"/>
  </w:font>
  <w:font w:name="Verdana">
    <w:panose1 w:val="020B0604030504040204"/>
    <w:charset w:val="00"/>
    <w:family w:val="swiss"/>
    <w:pitch w:val="variable"/>
    <w:sig w:usb0="A10006FF" w:usb1="4000205B" w:usb2="00000010" w:usb3="00000000" w:csb0="0000019F" w:csb1="00000000"/>
    <w:embedRegular r:id="rId7" w:fontKey="{8785C756-86D9-4E54-8292-87FBA983E0EC}"/>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91977"/>
      <w:docPartObj>
        <w:docPartGallery w:val="Page Numbers (Bottom of Page)"/>
        <w:docPartUnique/>
      </w:docPartObj>
    </w:sdtPr>
    <w:sdtContent>
      <w:p w14:paraId="31A9E117" w14:textId="24D7A88D" w:rsidR="005C6084" w:rsidRDefault="005C6084">
        <w:pPr>
          <w:pStyle w:val="Pieddepage"/>
          <w:jc w:val="center"/>
        </w:pPr>
        <w:r>
          <w:fldChar w:fldCharType="begin"/>
        </w:r>
        <w:r>
          <w:instrText>PAGE   \* MERGEFORMAT</w:instrText>
        </w:r>
        <w:r>
          <w:fldChar w:fldCharType="separate"/>
        </w:r>
        <w:r w:rsidR="001746DC" w:rsidRPr="001746DC">
          <w:rPr>
            <w:noProof/>
            <w:lang w:val="fr-FR"/>
          </w:rPr>
          <w:t>42</w:t>
        </w:r>
        <w:r>
          <w:fldChar w:fldCharType="end"/>
        </w:r>
      </w:p>
    </w:sdtContent>
  </w:sdt>
  <w:p w14:paraId="448B56DD" w14:textId="77777777" w:rsidR="005C6084" w:rsidRDefault="005C6084">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12122D" w14:textId="77777777" w:rsidR="00713F02" w:rsidRDefault="00713F02" w:rsidP="00D249CA">
      <w:r>
        <w:separator/>
      </w:r>
    </w:p>
  </w:footnote>
  <w:footnote w:type="continuationSeparator" w:id="0">
    <w:p w14:paraId="4519051C" w14:textId="77777777" w:rsidR="00713F02" w:rsidRDefault="00713F02" w:rsidP="00D249C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8DB8405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1551051F"/>
    <w:multiLevelType w:val="multilevel"/>
    <w:tmpl w:val="D902B532"/>
    <w:lvl w:ilvl="0">
      <w:start w:val="1"/>
      <w:numFmt w:val="upperRoman"/>
      <w:pStyle w:val="Titre"/>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9581E38"/>
    <w:multiLevelType w:val="hybridMultilevel"/>
    <w:tmpl w:val="0F2C867E"/>
    <w:lvl w:ilvl="0" w:tplc="040C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835E8E"/>
    <w:multiLevelType w:val="multilevel"/>
    <w:tmpl w:val="EEFCF078"/>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C222DE4"/>
    <w:multiLevelType w:val="hybridMultilevel"/>
    <w:tmpl w:val="10FCE4DC"/>
    <w:lvl w:ilvl="0" w:tplc="2C88E0D0">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86A055F"/>
    <w:multiLevelType w:val="hybridMultilevel"/>
    <w:tmpl w:val="85B2991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6BC06A10"/>
    <w:multiLevelType w:val="multilevel"/>
    <w:tmpl w:val="E7147EE2"/>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73D16FC9"/>
    <w:multiLevelType w:val="hybridMultilevel"/>
    <w:tmpl w:val="63A8B244"/>
    <w:lvl w:ilvl="0" w:tplc="EB687B1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A45412"/>
    <w:multiLevelType w:val="multilevel"/>
    <w:tmpl w:val="DD7ED124"/>
    <w:lvl w:ilvl="0">
      <w:start w:val="1"/>
      <w:numFmt w:val="upperRoman"/>
      <w:lvlText w:val="%1."/>
      <w:lvlJc w:val="left"/>
      <w:pPr>
        <w:ind w:left="360" w:hanging="360"/>
      </w:pPr>
      <w:rPr>
        <w:rFonts w:hint="default"/>
      </w:rPr>
    </w:lvl>
    <w:lvl w:ilvl="1">
      <w:start w:val="1"/>
      <w:numFmt w:val="decimal"/>
      <w:pStyle w:val="Titre1"/>
      <w:lvlText w:val="%1. %2."/>
      <w:lvlJc w:val="left"/>
      <w:pPr>
        <w:ind w:left="3762" w:hanging="360"/>
      </w:pPr>
      <w:rPr>
        <w:rFonts w:hint="default"/>
      </w:rPr>
    </w:lvl>
    <w:lvl w:ilvl="2">
      <w:start w:val="1"/>
      <w:numFmt w:val="upperLetter"/>
      <w:pStyle w:val="Titre2"/>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3"/>
  </w:num>
  <w:num w:numId="2">
    <w:abstractNumId w:val="1"/>
  </w:num>
  <w:num w:numId="3">
    <w:abstractNumId w:val="6"/>
  </w:num>
  <w:num w:numId="4">
    <w:abstractNumId w:val="8"/>
  </w:num>
  <w:num w:numId="5">
    <w:abstractNumId w:val="5"/>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4"/>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embedTrueTypeFonts/>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EE2"/>
    <w:rsid w:val="00001939"/>
    <w:rsid w:val="00003A20"/>
    <w:rsid w:val="00004054"/>
    <w:rsid w:val="000058F5"/>
    <w:rsid w:val="00007040"/>
    <w:rsid w:val="00010D1D"/>
    <w:rsid w:val="000155A7"/>
    <w:rsid w:val="00015AEF"/>
    <w:rsid w:val="0001708D"/>
    <w:rsid w:val="00017404"/>
    <w:rsid w:val="000175E1"/>
    <w:rsid w:val="00021A27"/>
    <w:rsid w:val="000241B4"/>
    <w:rsid w:val="00025933"/>
    <w:rsid w:val="00027774"/>
    <w:rsid w:val="00027F06"/>
    <w:rsid w:val="000322F7"/>
    <w:rsid w:val="00032EE2"/>
    <w:rsid w:val="00034618"/>
    <w:rsid w:val="00037815"/>
    <w:rsid w:val="00037F25"/>
    <w:rsid w:val="000415E7"/>
    <w:rsid w:val="00042420"/>
    <w:rsid w:val="000425E4"/>
    <w:rsid w:val="00043A3A"/>
    <w:rsid w:val="000466A9"/>
    <w:rsid w:val="00046DF6"/>
    <w:rsid w:val="00047355"/>
    <w:rsid w:val="0005020E"/>
    <w:rsid w:val="00051073"/>
    <w:rsid w:val="00052C41"/>
    <w:rsid w:val="0005343B"/>
    <w:rsid w:val="00053E0B"/>
    <w:rsid w:val="00054733"/>
    <w:rsid w:val="000549D5"/>
    <w:rsid w:val="000554FE"/>
    <w:rsid w:val="00055517"/>
    <w:rsid w:val="00056E0C"/>
    <w:rsid w:val="00057B7E"/>
    <w:rsid w:val="00061954"/>
    <w:rsid w:val="000627A5"/>
    <w:rsid w:val="00063662"/>
    <w:rsid w:val="0006400E"/>
    <w:rsid w:val="00064CF6"/>
    <w:rsid w:val="000652F4"/>
    <w:rsid w:val="00066BA6"/>
    <w:rsid w:val="00067BE0"/>
    <w:rsid w:val="00070B4C"/>
    <w:rsid w:val="00071D72"/>
    <w:rsid w:val="00073C08"/>
    <w:rsid w:val="0007494A"/>
    <w:rsid w:val="000764DF"/>
    <w:rsid w:val="0007679E"/>
    <w:rsid w:val="000776A0"/>
    <w:rsid w:val="00080259"/>
    <w:rsid w:val="0008139F"/>
    <w:rsid w:val="00083AC1"/>
    <w:rsid w:val="000849B9"/>
    <w:rsid w:val="0008779F"/>
    <w:rsid w:val="00093039"/>
    <w:rsid w:val="000954C1"/>
    <w:rsid w:val="000A0AF7"/>
    <w:rsid w:val="000A0EBA"/>
    <w:rsid w:val="000A2872"/>
    <w:rsid w:val="000A344B"/>
    <w:rsid w:val="000A3C8C"/>
    <w:rsid w:val="000B05D6"/>
    <w:rsid w:val="000B132F"/>
    <w:rsid w:val="000B191C"/>
    <w:rsid w:val="000B244D"/>
    <w:rsid w:val="000B2925"/>
    <w:rsid w:val="000B348A"/>
    <w:rsid w:val="000B55B8"/>
    <w:rsid w:val="000B7BE8"/>
    <w:rsid w:val="000C1EC1"/>
    <w:rsid w:val="000D3119"/>
    <w:rsid w:val="000D4507"/>
    <w:rsid w:val="000D509A"/>
    <w:rsid w:val="000E226D"/>
    <w:rsid w:val="000E4AD9"/>
    <w:rsid w:val="000E696F"/>
    <w:rsid w:val="000E6EEC"/>
    <w:rsid w:val="000E747E"/>
    <w:rsid w:val="000F1720"/>
    <w:rsid w:val="000F2FA4"/>
    <w:rsid w:val="000F3F24"/>
    <w:rsid w:val="000F4229"/>
    <w:rsid w:val="000F7804"/>
    <w:rsid w:val="00100AEF"/>
    <w:rsid w:val="00100EF6"/>
    <w:rsid w:val="00101EF8"/>
    <w:rsid w:val="00102B1F"/>
    <w:rsid w:val="00103FE6"/>
    <w:rsid w:val="0010462A"/>
    <w:rsid w:val="001104EE"/>
    <w:rsid w:val="00112EBE"/>
    <w:rsid w:val="00114535"/>
    <w:rsid w:val="00114ADD"/>
    <w:rsid w:val="00117E56"/>
    <w:rsid w:val="00120C37"/>
    <w:rsid w:val="00130C22"/>
    <w:rsid w:val="00131F51"/>
    <w:rsid w:val="00132690"/>
    <w:rsid w:val="001354BD"/>
    <w:rsid w:val="001355DD"/>
    <w:rsid w:val="00136A0A"/>
    <w:rsid w:val="001371D8"/>
    <w:rsid w:val="001416B2"/>
    <w:rsid w:val="00143594"/>
    <w:rsid w:val="00144355"/>
    <w:rsid w:val="00144D00"/>
    <w:rsid w:val="001507BB"/>
    <w:rsid w:val="00151488"/>
    <w:rsid w:val="00151E67"/>
    <w:rsid w:val="001547A9"/>
    <w:rsid w:val="0015500B"/>
    <w:rsid w:val="00160146"/>
    <w:rsid w:val="00160518"/>
    <w:rsid w:val="00162C53"/>
    <w:rsid w:val="00164D4F"/>
    <w:rsid w:val="001657EF"/>
    <w:rsid w:val="00166F46"/>
    <w:rsid w:val="001703CB"/>
    <w:rsid w:val="001711CA"/>
    <w:rsid w:val="00171BAA"/>
    <w:rsid w:val="00173038"/>
    <w:rsid w:val="00173227"/>
    <w:rsid w:val="001746DC"/>
    <w:rsid w:val="00175F4E"/>
    <w:rsid w:val="001763E7"/>
    <w:rsid w:val="001766B8"/>
    <w:rsid w:val="001771FE"/>
    <w:rsid w:val="00180A0D"/>
    <w:rsid w:val="00181CA9"/>
    <w:rsid w:val="00185F7C"/>
    <w:rsid w:val="001917F8"/>
    <w:rsid w:val="0019220E"/>
    <w:rsid w:val="001929B4"/>
    <w:rsid w:val="001933BA"/>
    <w:rsid w:val="001955E1"/>
    <w:rsid w:val="001A2B44"/>
    <w:rsid w:val="001A2C40"/>
    <w:rsid w:val="001A4B98"/>
    <w:rsid w:val="001A59E6"/>
    <w:rsid w:val="001A6585"/>
    <w:rsid w:val="001A768F"/>
    <w:rsid w:val="001B093C"/>
    <w:rsid w:val="001B2D19"/>
    <w:rsid w:val="001B6E9C"/>
    <w:rsid w:val="001B6F28"/>
    <w:rsid w:val="001B75AE"/>
    <w:rsid w:val="001C1175"/>
    <w:rsid w:val="001C3B93"/>
    <w:rsid w:val="001C644D"/>
    <w:rsid w:val="001C6F37"/>
    <w:rsid w:val="001D0D1E"/>
    <w:rsid w:val="001D2BC6"/>
    <w:rsid w:val="001D4669"/>
    <w:rsid w:val="001D4FDE"/>
    <w:rsid w:val="001D66B5"/>
    <w:rsid w:val="001D680E"/>
    <w:rsid w:val="001E023F"/>
    <w:rsid w:val="001E1736"/>
    <w:rsid w:val="001E29A6"/>
    <w:rsid w:val="001E2F66"/>
    <w:rsid w:val="001E3893"/>
    <w:rsid w:val="001E6BC1"/>
    <w:rsid w:val="001F2E1D"/>
    <w:rsid w:val="001F4EBF"/>
    <w:rsid w:val="001F667A"/>
    <w:rsid w:val="001F6EE3"/>
    <w:rsid w:val="00200206"/>
    <w:rsid w:val="002018D2"/>
    <w:rsid w:val="002053F7"/>
    <w:rsid w:val="002067D0"/>
    <w:rsid w:val="00210A9E"/>
    <w:rsid w:val="00210B97"/>
    <w:rsid w:val="00212BC5"/>
    <w:rsid w:val="00213ADA"/>
    <w:rsid w:val="00221068"/>
    <w:rsid w:val="00221D6F"/>
    <w:rsid w:val="00222AF6"/>
    <w:rsid w:val="0022390E"/>
    <w:rsid w:val="0022487E"/>
    <w:rsid w:val="00224AC0"/>
    <w:rsid w:val="00226559"/>
    <w:rsid w:val="00230ECF"/>
    <w:rsid w:val="00231225"/>
    <w:rsid w:val="00232EED"/>
    <w:rsid w:val="0023424A"/>
    <w:rsid w:val="0023449F"/>
    <w:rsid w:val="0023481C"/>
    <w:rsid w:val="00236AE3"/>
    <w:rsid w:val="00236E4A"/>
    <w:rsid w:val="002405C3"/>
    <w:rsid w:val="002411C1"/>
    <w:rsid w:val="0024259E"/>
    <w:rsid w:val="00242FB2"/>
    <w:rsid w:val="00243604"/>
    <w:rsid w:val="002447A9"/>
    <w:rsid w:val="00246830"/>
    <w:rsid w:val="002471BA"/>
    <w:rsid w:val="00250AD4"/>
    <w:rsid w:val="00252437"/>
    <w:rsid w:val="00252C12"/>
    <w:rsid w:val="00252E2A"/>
    <w:rsid w:val="00253B1F"/>
    <w:rsid w:val="00256737"/>
    <w:rsid w:val="00262441"/>
    <w:rsid w:val="00263239"/>
    <w:rsid w:val="002637CE"/>
    <w:rsid w:val="002644C9"/>
    <w:rsid w:val="00264659"/>
    <w:rsid w:val="00264D7C"/>
    <w:rsid w:val="0027212F"/>
    <w:rsid w:val="00272D3B"/>
    <w:rsid w:val="00274235"/>
    <w:rsid w:val="00274E2E"/>
    <w:rsid w:val="002775F7"/>
    <w:rsid w:val="0028056A"/>
    <w:rsid w:val="0028392B"/>
    <w:rsid w:val="00285252"/>
    <w:rsid w:val="00285F63"/>
    <w:rsid w:val="00286AC9"/>
    <w:rsid w:val="002912BC"/>
    <w:rsid w:val="0029184B"/>
    <w:rsid w:val="0029275B"/>
    <w:rsid w:val="00294D92"/>
    <w:rsid w:val="00295346"/>
    <w:rsid w:val="00295D45"/>
    <w:rsid w:val="002A1B5E"/>
    <w:rsid w:val="002A28A5"/>
    <w:rsid w:val="002A3B84"/>
    <w:rsid w:val="002A4979"/>
    <w:rsid w:val="002A63E3"/>
    <w:rsid w:val="002A6A8A"/>
    <w:rsid w:val="002B119C"/>
    <w:rsid w:val="002B12AD"/>
    <w:rsid w:val="002B4C92"/>
    <w:rsid w:val="002B6F14"/>
    <w:rsid w:val="002B79E6"/>
    <w:rsid w:val="002C05D3"/>
    <w:rsid w:val="002C267A"/>
    <w:rsid w:val="002C574A"/>
    <w:rsid w:val="002D461B"/>
    <w:rsid w:val="002D6CED"/>
    <w:rsid w:val="002D7B96"/>
    <w:rsid w:val="002E166E"/>
    <w:rsid w:val="002E18BE"/>
    <w:rsid w:val="002E18C2"/>
    <w:rsid w:val="002E570F"/>
    <w:rsid w:val="002F0FA9"/>
    <w:rsid w:val="002F107E"/>
    <w:rsid w:val="002F1C96"/>
    <w:rsid w:val="002F3EE2"/>
    <w:rsid w:val="002F3F33"/>
    <w:rsid w:val="002F4A03"/>
    <w:rsid w:val="002F4E2D"/>
    <w:rsid w:val="002F7289"/>
    <w:rsid w:val="00302B6A"/>
    <w:rsid w:val="00302D46"/>
    <w:rsid w:val="00303A88"/>
    <w:rsid w:val="00305648"/>
    <w:rsid w:val="00305D85"/>
    <w:rsid w:val="00306F09"/>
    <w:rsid w:val="003111D0"/>
    <w:rsid w:val="00311203"/>
    <w:rsid w:val="003116B3"/>
    <w:rsid w:val="0031187C"/>
    <w:rsid w:val="00311E8B"/>
    <w:rsid w:val="00312731"/>
    <w:rsid w:val="00314600"/>
    <w:rsid w:val="00314A50"/>
    <w:rsid w:val="0031708E"/>
    <w:rsid w:val="00320022"/>
    <w:rsid w:val="00320712"/>
    <w:rsid w:val="00321326"/>
    <w:rsid w:val="00321E9E"/>
    <w:rsid w:val="003231F2"/>
    <w:rsid w:val="0032418F"/>
    <w:rsid w:val="003248CD"/>
    <w:rsid w:val="00324E9D"/>
    <w:rsid w:val="00325229"/>
    <w:rsid w:val="0033024D"/>
    <w:rsid w:val="00330762"/>
    <w:rsid w:val="00330D70"/>
    <w:rsid w:val="003331DB"/>
    <w:rsid w:val="00334756"/>
    <w:rsid w:val="00336617"/>
    <w:rsid w:val="003368B5"/>
    <w:rsid w:val="00336BD9"/>
    <w:rsid w:val="0033711E"/>
    <w:rsid w:val="003422DD"/>
    <w:rsid w:val="003436A4"/>
    <w:rsid w:val="003443D3"/>
    <w:rsid w:val="003445FA"/>
    <w:rsid w:val="00351B28"/>
    <w:rsid w:val="00353E78"/>
    <w:rsid w:val="00354499"/>
    <w:rsid w:val="00354755"/>
    <w:rsid w:val="0035661D"/>
    <w:rsid w:val="003570F9"/>
    <w:rsid w:val="003575F6"/>
    <w:rsid w:val="00361993"/>
    <w:rsid w:val="003622DB"/>
    <w:rsid w:val="00362307"/>
    <w:rsid w:val="00362355"/>
    <w:rsid w:val="003634AF"/>
    <w:rsid w:val="003647A9"/>
    <w:rsid w:val="00365417"/>
    <w:rsid w:val="00367CE3"/>
    <w:rsid w:val="00367FD3"/>
    <w:rsid w:val="00371867"/>
    <w:rsid w:val="003726E0"/>
    <w:rsid w:val="00372FD0"/>
    <w:rsid w:val="0037319E"/>
    <w:rsid w:val="00377218"/>
    <w:rsid w:val="0038487B"/>
    <w:rsid w:val="003857E4"/>
    <w:rsid w:val="0038795E"/>
    <w:rsid w:val="00395D12"/>
    <w:rsid w:val="003970BC"/>
    <w:rsid w:val="00397E7C"/>
    <w:rsid w:val="003A0137"/>
    <w:rsid w:val="003A256A"/>
    <w:rsid w:val="003A3387"/>
    <w:rsid w:val="003A4D14"/>
    <w:rsid w:val="003A63A3"/>
    <w:rsid w:val="003A6B88"/>
    <w:rsid w:val="003A7323"/>
    <w:rsid w:val="003A78B4"/>
    <w:rsid w:val="003A7B0C"/>
    <w:rsid w:val="003B0966"/>
    <w:rsid w:val="003B0CEC"/>
    <w:rsid w:val="003B109F"/>
    <w:rsid w:val="003B2404"/>
    <w:rsid w:val="003B26D6"/>
    <w:rsid w:val="003B460C"/>
    <w:rsid w:val="003B6951"/>
    <w:rsid w:val="003B7022"/>
    <w:rsid w:val="003C014E"/>
    <w:rsid w:val="003C172B"/>
    <w:rsid w:val="003C194F"/>
    <w:rsid w:val="003C23CA"/>
    <w:rsid w:val="003C5314"/>
    <w:rsid w:val="003C593A"/>
    <w:rsid w:val="003C7912"/>
    <w:rsid w:val="003D043C"/>
    <w:rsid w:val="003D124A"/>
    <w:rsid w:val="003D2969"/>
    <w:rsid w:val="003D3537"/>
    <w:rsid w:val="003D4D4F"/>
    <w:rsid w:val="003D585F"/>
    <w:rsid w:val="003D6C0C"/>
    <w:rsid w:val="003D7529"/>
    <w:rsid w:val="003D7E97"/>
    <w:rsid w:val="003E07FD"/>
    <w:rsid w:val="003E2B16"/>
    <w:rsid w:val="003E42D1"/>
    <w:rsid w:val="003E779C"/>
    <w:rsid w:val="003F0068"/>
    <w:rsid w:val="003F1E96"/>
    <w:rsid w:val="003F7577"/>
    <w:rsid w:val="00400310"/>
    <w:rsid w:val="0040049B"/>
    <w:rsid w:val="00400E04"/>
    <w:rsid w:val="00402152"/>
    <w:rsid w:val="00404B9F"/>
    <w:rsid w:val="004053B6"/>
    <w:rsid w:val="0040549C"/>
    <w:rsid w:val="0040610A"/>
    <w:rsid w:val="00411647"/>
    <w:rsid w:val="00415300"/>
    <w:rsid w:val="0041690B"/>
    <w:rsid w:val="00417496"/>
    <w:rsid w:val="00420F8B"/>
    <w:rsid w:val="00421BBF"/>
    <w:rsid w:val="00421FA8"/>
    <w:rsid w:val="004238B9"/>
    <w:rsid w:val="00424200"/>
    <w:rsid w:val="00424215"/>
    <w:rsid w:val="00425F08"/>
    <w:rsid w:val="0042778D"/>
    <w:rsid w:val="00430005"/>
    <w:rsid w:val="0043045D"/>
    <w:rsid w:val="00431252"/>
    <w:rsid w:val="00431D4F"/>
    <w:rsid w:val="00432459"/>
    <w:rsid w:val="00434E07"/>
    <w:rsid w:val="00436356"/>
    <w:rsid w:val="004369A6"/>
    <w:rsid w:val="00440BEF"/>
    <w:rsid w:val="00440EA2"/>
    <w:rsid w:val="0044193C"/>
    <w:rsid w:val="0044586A"/>
    <w:rsid w:val="00447DF2"/>
    <w:rsid w:val="00450541"/>
    <w:rsid w:val="00450FE7"/>
    <w:rsid w:val="00451A47"/>
    <w:rsid w:val="00451D36"/>
    <w:rsid w:val="00453983"/>
    <w:rsid w:val="00453D69"/>
    <w:rsid w:val="00455757"/>
    <w:rsid w:val="004579F1"/>
    <w:rsid w:val="00461396"/>
    <w:rsid w:val="00461510"/>
    <w:rsid w:val="004621D0"/>
    <w:rsid w:val="00462D42"/>
    <w:rsid w:val="00464ED1"/>
    <w:rsid w:val="00471E4D"/>
    <w:rsid w:val="004731F6"/>
    <w:rsid w:val="004736AF"/>
    <w:rsid w:val="004800AF"/>
    <w:rsid w:val="00480A63"/>
    <w:rsid w:val="00481A3C"/>
    <w:rsid w:val="00481C22"/>
    <w:rsid w:val="00483194"/>
    <w:rsid w:val="0048328A"/>
    <w:rsid w:val="0048360A"/>
    <w:rsid w:val="0048406C"/>
    <w:rsid w:val="00485B79"/>
    <w:rsid w:val="00485D07"/>
    <w:rsid w:val="00486DFF"/>
    <w:rsid w:val="0048712D"/>
    <w:rsid w:val="004900F5"/>
    <w:rsid w:val="0049018D"/>
    <w:rsid w:val="00490261"/>
    <w:rsid w:val="004946AD"/>
    <w:rsid w:val="004953BB"/>
    <w:rsid w:val="00496329"/>
    <w:rsid w:val="00497FEF"/>
    <w:rsid w:val="004A060E"/>
    <w:rsid w:val="004A2318"/>
    <w:rsid w:val="004A5288"/>
    <w:rsid w:val="004A60A6"/>
    <w:rsid w:val="004A7DCC"/>
    <w:rsid w:val="004B0586"/>
    <w:rsid w:val="004B1F6A"/>
    <w:rsid w:val="004B26A7"/>
    <w:rsid w:val="004B35A7"/>
    <w:rsid w:val="004B3F22"/>
    <w:rsid w:val="004B721B"/>
    <w:rsid w:val="004C00CC"/>
    <w:rsid w:val="004C0808"/>
    <w:rsid w:val="004C1E5D"/>
    <w:rsid w:val="004C2322"/>
    <w:rsid w:val="004C359B"/>
    <w:rsid w:val="004C6071"/>
    <w:rsid w:val="004C6A48"/>
    <w:rsid w:val="004D1EA6"/>
    <w:rsid w:val="004D276A"/>
    <w:rsid w:val="004D4227"/>
    <w:rsid w:val="004D554D"/>
    <w:rsid w:val="004D5A45"/>
    <w:rsid w:val="004D6622"/>
    <w:rsid w:val="004D6768"/>
    <w:rsid w:val="004D748C"/>
    <w:rsid w:val="004E035E"/>
    <w:rsid w:val="004E0FB7"/>
    <w:rsid w:val="004E1100"/>
    <w:rsid w:val="004E1D33"/>
    <w:rsid w:val="004E1EE8"/>
    <w:rsid w:val="004E2F4B"/>
    <w:rsid w:val="004E3093"/>
    <w:rsid w:val="004E34D6"/>
    <w:rsid w:val="004E38DF"/>
    <w:rsid w:val="004E53BA"/>
    <w:rsid w:val="004E6475"/>
    <w:rsid w:val="004E7812"/>
    <w:rsid w:val="004E795F"/>
    <w:rsid w:val="004F01A7"/>
    <w:rsid w:val="004F6647"/>
    <w:rsid w:val="004F6B8F"/>
    <w:rsid w:val="004F78E7"/>
    <w:rsid w:val="00500B85"/>
    <w:rsid w:val="00501F65"/>
    <w:rsid w:val="00503AB1"/>
    <w:rsid w:val="00505478"/>
    <w:rsid w:val="0050558D"/>
    <w:rsid w:val="00505D4F"/>
    <w:rsid w:val="00506CB9"/>
    <w:rsid w:val="00506F8D"/>
    <w:rsid w:val="0051193A"/>
    <w:rsid w:val="00511ED4"/>
    <w:rsid w:val="005136E2"/>
    <w:rsid w:val="00513B16"/>
    <w:rsid w:val="00513B58"/>
    <w:rsid w:val="00514940"/>
    <w:rsid w:val="00515D15"/>
    <w:rsid w:val="00515DE3"/>
    <w:rsid w:val="00523B28"/>
    <w:rsid w:val="00525974"/>
    <w:rsid w:val="0052720C"/>
    <w:rsid w:val="00532605"/>
    <w:rsid w:val="0053416F"/>
    <w:rsid w:val="0053449D"/>
    <w:rsid w:val="00535BA6"/>
    <w:rsid w:val="00537620"/>
    <w:rsid w:val="00541BCE"/>
    <w:rsid w:val="00542CBC"/>
    <w:rsid w:val="0054471A"/>
    <w:rsid w:val="00544CE6"/>
    <w:rsid w:val="005466E5"/>
    <w:rsid w:val="005469B6"/>
    <w:rsid w:val="0054796D"/>
    <w:rsid w:val="00547DDB"/>
    <w:rsid w:val="00551D54"/>
    <w:rsid w:val="00551D5C"/>
    <w:rsid w:val="0055514A"/>
    <w:rsid w:val="00557DB4"/>
    <w:rsid w:val="00561226"/>
    <w:rsid w:val="00561B10"/>
    <w:rsid w:val="00563127"/>
    <w:rsid w:val="00563AB7"/>
    <w:rsid w:val="00563EBD"/>
    <w:rsid w:val="005648B4"/>
    <w:rsid w:val="00565234"/>
    <w:rsid w:val="00565B07"/>
    <w:rsid w:val="00567339"/>
    <w:rsid w:val="0056733F"/>
    <w:rsid w:val="00567FB7"/>
    <w:rsid w:val="0057026F"/>
    <w:rsid w:val="0057211E"/>
    <w:rsid w:val="00572BF1"/>
    <w:rsid w:val="00572DA5"/>
    <w:rsid w:val="00574685"/>
    <w:rsid w:val="00574C7B"/>
    <w:rsid w:val="00575393"/>
    <w:rsid w:val="00575A05"/>
    <w:rsid w:val="005767BA"/>
    <w:rsid w:val="00576BCA"/>
    <w:rsid w:val="00577328"/>
    <w:rsid w:val="00577443"/>
    <w:rsid w:val="005775BA"/>
    <w:rsid w:val="005806A9"/>
    <w:rsid w:val="005816D2"/>
    <w:rsid w:val="005823EE"/>
    <w:rsid w:val="00585521"/>
    <w:rsid w:val="0058577D"/>
    <w:rsid w:val="00586CE6"/>
    <w:rsid w:val="00590077"/>
    <w:rsid w:val="00590E0C"/>
    <w:rsid w:val="0059151E"/>
    <w:rsid w:val="00592095"/>
    <w:rsid w:val="00594E23"/>
    <w:rsid w:val="005950A6"/>
    <w:rsid w:val="005978F3"/>
    <w:rsid w:val="0059797A"/>
    <w:rsid w:val="005A0575"/>
    <w:rsid w:val="005A25B6"/>
    <w:rsid w:val="005A2B15"/>
    <w:rsid w:val="005A2F6F"/>
    <w:rsid w:val="005A5182"/>
    <w:rsid w:val="005A62F9"/>
    <w:rsid w:val="005A63E0"/>
    <w:rsid w:val="005B009A"/>
    <w:rsid w:val="005B125E"/>
    <w:rsid w:val="005B1600"/>
    <w:rsid w:val="005B21F9"/>
    <w:rsid w:val="005B2D71"/>
    <w:rsid w:val="005B2F50"/>
    <w:rsid w:val="005C1719"/>
    <w:rsid w:val="005C1A55"/>
    <w:rsid w:val="005C2F1D"/>
    <w:rsid w:val="005C433D"/>
    <w:rsid w:val="005C47B5"/>
    <w:rsid w:val="005C6084"/>
    <w:rsid w:val="005D0DB8"/>
    <w:rsid w:val="005D1539"/>
    <w:rsid w:val="005D1661"/>
    <w:rsid w:val="005D3A32"/>
    <w:rsid w:val="005D5FA5"/>
    <w:rsid w:val="005D6689"/>
    <w:rsid w:val="005E0D72"/>
    <w:rsid w:val="005E1DEF"/>
    <w:rsid w:val="005E1FF1"/>
    <w:rsid w:val="005E2610"/>
    <w:rsid w:val="005E294F"/>
    <w:rsid w:val="005E3B4E"/>
    <w:rsid w:val="005F0456"/>
    <w:rsid w:val="005F1893"/>
    <w:rsid w:val="005F2530"/>
    <w:rsid w:val="005F396D"/>
    <w:rsid w:val="005F3A5C"/>
    <w:rsid w:val="005F4616"/>
    <w:rsid w:val="005F47D8"/>
    <w:rsid w:val="005F4A51"/>
    <w:rsid w:val="005F4E67"/>
    <w:rsid w:val="005F5414"/>
    <w:rsid w:val="005F5C29"/>
    <w:rsid w:val="005F7767"/>
    <w:rsid w:val="005F7A87"/>
    <w:rsid w:val="00600FAC"/>
    <w:rsid w:val="00604048"/>
    <w:rsid w:val="006044AA"/>
    <w:rsid w:val="00605052"/>
    <w:rsid w:val="00610A01"/>
    <w:rsid w:val="00610F62"/>
    <w:rsid w:val="00615C82"/>
    <w:rsid w:val="006209F7"/>
    <w:rsid w:val="00623174"/>
    <w:rsid w:val="0062399A"/>
    <w:rsid w:val="00624FE5"/>
    <w:rsid w:val="006309FF"/>
    <w:rsid w:val="00630B05"/>
    <w:rsid w:val="0063224A"/>
    <w:rsid w:val="0063277E"/>
    <w:rsid w:val="00634FA1"/>
    <w:rsid w:val="00637084"/>
    <w:rsid w:val="00637430"/>
    <w:rsid w:val="00637EB2"/>
    <w:rsid w:val="00637F87"/>
    <w:rsid w:val="00641BD6"/>
    <w:rsid w:val="00643A8F"/>
    <w:rsid w:val="00643AF9"/>
    <w:rsid w:val="00643C94"/>
    <w:rsid w:val="00643E0C"/>
    <w:rsid w:val="0064609B"/>
    <w:rsid w:val="006467BD"/>
    <w:rsid w:val="00646FD3"/>
    <w:rsid w:val="00651854"/>
    <w:rsid w:val="006525C2"/>
    <w:rsid w:val="00661200"/>
    <w:rsid w:val="00663461"/>
    <w:rsid w:val="00665538"/>
    <w:rsid w:val="00671241"/>
    <w:rsid w:val="00672106"/>
    <w:rsid w:val="006721D5"/>
    <w:rsid w:val="00676E75"/>
    <w:rsid w:val="00681497"/>
    <w:rsid w:val="00681801"/>
    <w:rsid w:val="00682009"/>
    <w:rsid w:val="006835F8"/>
    <w:rsid w:val="00685521"/>
    <w:rsid w:val="00685C25"/>
    <w:rsid w:val="00686449"/>
    <w:rsid w:val="00686ED6"/>
    <w:rsid w:val="00690065"/>
    <w:rsid w:val="00690078"/>
    <w:rsid w:val="0069226C"/>
    <w:rsid w:val="00693464"/>
    <w:rsid w:val="00695735"/>
    <w:rsid w:val="00695A08"/>
    <w:rsid w:val="00695B01"/>
    <w:rsid w:val="0069639D"/>
    <w:rsid w:val="00696F45"/>
    <w:rsid w:val="006A0494"/>
    <w:rsid w:val="006A1329"/>
    <w:rsid w:val="006A1F1C"/>
    <w:rsid w:val="006A419C"/>
    <w:rsid w:val="006A4678"/>
    <w:rsid w:val="006A4C51"/>
    <w:rsid w:val="006A6415"/>
    <w:rsid w:val="006B00CB"/>
    <w:rsid w:val="006B2241"/>
    <w:rsid w:val="006B25E2"/>
    <w:rsid w:val="006B2DC6"/>
    <w:rsid w:val="006B3F3D"/>
    <w:rsid w:val="006B4B09"/>
    <w:rsid w:val="006B4C53"/>
    <w:rsid w:val="006B662E"/>
    <w:rsid w:val="006B69CB"/>
    <w:rsid w:val="006B6AA6"/>
    <w:rsid w:val="006C0130"/>
    <w:rsid w:val="006C142D"/>
    <w:rsid w:val="006C16C3"/>
    <w:rsid w:val="006C2512"/>
    <w:rsid w:val="006C32A3"/>
    <w:rsid w:val="006C528C"/>
    <w:rsid w:val="006D2496"/>
    <w:rsid w:val="006D2B94"/>
    <w:rsid w:val="006D2E0A"/>
    <w:rsid w:val="006D3E74"/>
    <w:rsid w:val="006D5817"/>
    <w:rsid w:val="006E0AD3"/>
    <w:rsid w:val="006E1439"/>
    <w:rsid w:val="006E1562"/>
    <w:rsid w:val="006E1603"/>
    <w:rsid w:val="006E2424"/>
    <w:rsid w:val="006E3D4D"/>
    <w:rsid w:val="006E784D"/>
    <w:rsid w:val="006E7AE4"/>
    <w:rsid w:val="006F000A"/>
    <w:rsid w:val="006F16D2"/>
    <w:rsid w:val="006F188C"/>
    <w:rsid w:val="006F20ED"/>
    <w:rsid w:val="006F254D"/>
    <w:rsid w:val="006F6369"/>
    <w:rsid w:val="006F7148"/>
    <w:rsid w:val="006F7C65"/>
    <w:rsid w:val="00700CA5"/>
    <w:rsid w:val="00701204"/>
    <w:rsid w:val="007028FA"/>
    <w:rsid w:val="00705A7A"/>
    <w:rsid w:val="00706D88"/>
    <w:rsid w:val="00706E70"/>
    <w:rsid w:val="007132A4"/>
    <w:rsid w:val="00713F02"/>
    <w:rsid w:val="0071489C"/>
    <w:rsid w:val="007158F0"/>
    <w:rsid w:val="007164A7"/>
    <w:rsid w:val="00716F8B"/>
    <w:rsid w:val="00720698"/>
    <w:rsid w:val="00720A8C"/>
    <w:rsid w:val="00725BDF"/>
    <w:rsid w:val="007276EC"/>
    <w:rsid w:val="00727D28"/>
    <w:rsid w:val="0073058B"/>
    <w:rsid w:val="007340F8"/>
    <w:rsid w:val="00735FD4"/>
    <w:rsid w:val="007401E1"/>
    <w:rsid w:val="007402A6"/>
    <w:rsid w:val="0074120D"/>
    <w:rsid w:val="0074256C"/>
    <w:rsid w:val="00743862"/>
    <w:rsid w:val="0074462A"/>
    <w:rsid w:val="007509C2"/>
    <w:rsid w:val="007530C1"/>
    <w:rsid w:val="00753705"/>
    <w:rsid w:val="0075371B"/>
    <w:rsid w:val="0075383E"/>
    <w:rsid w:val="007544BC"/>
    <w:rsid w:val="00754879"/>
    <w:rsid w:val="00756205"/>
    <w:rsid w:val="007600D9"/>
    <w:rsid w:val="00760B85"/>
    <w:rsid w:val="007622FC"/>
    <w:rsid w:val="007625E6"/>
    <w:rsid w:val="00762A45"/>
    <w:rsid w:val="00762B07"/>
    <w:rsid w:val="00762C15"/>
    <w:rsid w:val="00764BAE"/>
    <w:rsid w:val="00766352"/>
    <w:rsid w:val="007668C0"/>
    <w:rsid w:val="00770A0C"/>
    <w:rsid w:val="00771EA8"/>
    <w:rsid w:val="007727F2"/>
    <w:rsid w:val="00775B2A"/>
    <w:rsid w:val="0077629D"/>
    <w:rsid w:val="00782E40"/>
    <w:rsid w:val="00786512"/>
    <w:rsid w:val="00787EC1"/>
    <w:rsid w:val="00787F55"/>
    <w:rsid w:val="00791198"/>
    <w:rsid w:val="00791808"/>
    <w:rsid w:val="00792576"/>
    <w:rsid w:val="00793C52"/>
    <w:rsid w:val="00793F70"/>
    <w:rsid w:val="00794BA5"/>
    <w:rsid w:val="00796F71"/>
    <w:rsid w:val="007975B9"/>
    <w:rsid w:val="007A0F49"/>
    <w:rsid w:val="007A1784"/>
    <w:rsid w:val="007A18B3"/>
    <w:rsid w:val="007A2648"/>
    <w:rsid w:val="007A2C90"/>
    <w:rsid w:val="007A43DE"/>
    <w:rsid w:val="007A5370"/>
    <w:rsid w:val="007A55EE"/>
    <w:rsid w:val="007A5853"/>
    <w:rsid w:val="007A5B9C"/>
    <w:rsid w:val="007A658C"/>
    <w:rsid w:val="007A6EA8"/>
    <w:rsid w:val="007B08BD"/>
    <w:rsid w:val="007B42B3"/>
    <w:rsid w:val="007B61AB"/>
    <w:rsid w:val="007B64F4"/>
    <w:rsid w:val="007C1294"/>
    <w:rsid w:val="007C1CD0"/>
    <w:rsid w:val="007C3A1C"/>
    <w:rsid w:val="007C4684"/>
    <w:rsid w:val="007C46DC"/>
    <w:rsid w:val="007C642E"/>
    <w:rsid w:val="007D01E6"/>
    <w:rsid w:val="007D24DC"/>
    <w:rsid w:val="007D270A"/>
    <w:rsid w:val="007D3897"/>
    <w:rsid w:val="007D39E5"/>
    <w:rsid w:val="007E03DC"/>
    <w:rsid w:val="007E1089"/>
    <w:rsid w:val="007E4628"/>
    <w:rsid w:val="007E5B90"/>
    <w:rsid w:val="007E66FC"/>
    <w:rsid w:val="007E6C9F"/>
    <w:rsid w:val="007E78D3"/>
    <w:rsid w:val="007F080B"/>
    <w:rsid w:val="007F336B"/>
    <w:rsid w:val="007F3E4D"/>
    <w:rsid w:val="007F516A"/>
    <w:rsid w:val="007F5ED5"/>
    <w:rsid w:val="007F633F"/>
    <w:rsid w:val="007F73C2"/>
    <w:rsid w:val="008004E7"/>
    <w:rsid w:val="00800B92"/>
    <w:rsid w:val="0080175B"/>
    <w:rsid w:val="00801B77"/>
    <w:rsid w:val="008040AC"/>
    <w:rsid w:val="0080471A"/>
    <w:rsid w:val="00805FD5"/>
    <w:rsid w:val="008101A6"/>
    <w:rsid w:val="00811208"/>
    <w:rsid w:val="00811389"/>
    <w:rsid w:val="00813CF9"/>
    <w:rsid w:val="0081656A"/>
    <w:rsid w:val="008208BB"/>
    <w:rsid w:val="0082120E"/>
    <w:rsid w:val="008243BD"/>
    <w:rsid w:val="0082671F"/>
    <w:rsid w:val="00827527"/>
    <w:rsid w:val="00827FC9"/>
    <w:rsid w:val="00830DAB"/>
    <w:rsid w:val="00832703"/>
    <w:rsid w:val="00832C76"/>
    <w:rsid w:val="00832FCF"/>
    <w:rsid w:val="00833360"/>
    <w:rsid w:val="008401B8"/>
    <w:rsid w:val="00840CE3"/>
    <w:rsid w:val="00841EE5"/>
    <w:rsid w:val="0084200C"/>
    <w:rsid w:val="00842FE5"/>
    <w:rsid w:val="0084304F"/>
    <w:rsid w:val="00843AEA"/>
    <w:rsid w:val="00843FAC"/>
    <w:rsid w:val="00845185"/>
    <w:rsid w:val="0084539F"/>
    <w:rsid w:val="00847791"/>
    <w:rsid w:val="0085003E"/>
    <w:rsid w:val="0085108B"/>
    <w:rsid w:val="0085330A"/>
    <w:rsid w:val="00853F5F"/>
    <w:rsid w:val="00854C03"/>
    <w:rsid w:val="00857252"/>
    <w:rsid w:val="00857DF7"/>
    <w:rsid w:val="00860A00"/>
    <w:rsid w:val="00860E8A"/>
    <w:rsid w:val="00861C7D"/>
    <w:rsid w:val="00866A7D"/>
    <w:rsid w:val="008670E6"/>
    <w:rsid w:val="0087022A"/>
    <w:rsid w:val="00870867"/>
    <w:rsid w:val="008726AC"/>
    <w:rsid w:val="00877090"/>
    <w:rsid w:val="0088046E"/>
    <w:rsid w:val="00883746"/>
    <w:rsid w:val="00885241"/>
    <w:rsid w:val="00891093"/>
    <w:rsid w:val="00891701"/>
    <w:rsid w:val="00893737"/>
    <w:rsid w:val="00895EA3"/>
    <w:rsid w:val="0089637D"/>
    <w:rsid w:val="0089776D"/>
    <w:rsid w:val="008A0D93"/>
    <w:rsid w:val="008A142D"/>
    <w:rsid w:val="008A35D0"/>
    <w:rsid w:val="008A594A"/>
    <w:rsid w:val="008A6A46"/>
    <w:rsid w:val="008B3294"/>
    <w:rsid w:val="008B6377"/>
    <w:rsid w:val="008B6FD7"/>
    <w:rsid w:val="008C021C"/>
    <w:rsid w:val="008C101B"/>
    <w:rsid w:val="008C13CE"/>
    <w:rsid w:val="008C32E9"/>
    <w:rsid w:val="008C5151"/>
    <w:rsid w:val="008C7443"/>
    <w:rsid w:val="008D0865"/>
    <w:rsid w:val="008D0A34"/>
    <w:rsid w:val="008D1341"/>
    <w:rsid w:val="008D5718"/>
    <w:rsid w:val="008E15BB"/>
    <w:rsid w:val="008E1D14"/>
    <w:rsid w:val="008E4765"/>
    <w:rsid w:val="008E519C"/>
    <w:rsid w:val="008E6AEB"/>
    <w:rsid w:val="008E6D8A"/>
    <w:rsid w:val="008F097A"/>
    <w:rsid w:val="008F1402"/>
    <w:rsid w:val="008F2077"/>
    <w:rsid w:val="008F28D7"/>
    <w:rsid w:val="008F35D8"/>
    <w:rsid w:val="008F5BE9"/>
    <w:rsid w:val="008F69F2"/>
    <w:rsid w:val="008F7253"/>
    <w:rsid w:val="008F75F6"/>
    <w:rsid w:val="009019C0"/>
    <w:rsid w:val="00902974"/>
    <w:rsid w:val="0090580E"/>
    <w:rsid w:val="00911389"/>
    <w:rsid w:val="0091150A"/>
    <w:rsid w:val="009118B0"/>
    <w:rsid w:val="00911FC0"/>
    <w:rsid w:val="00914697"/>
    <w:rsid w:val="00914995"/>
    <w:rsid w:val="00915B50"/>
    <w:rsid w:val="00916224"/>
    <w:rsid w:val="00921EDD"/>
    <w:rsid w:val="009222F2"/>
    <w:rsid w:val="00925B41"/>
    <w:rsid w:val="00926BFC"/>
    <w:rsid w:val="009306E8"/>
    <w:rsid w:val="00930D66"/>
    <w:rsid w:val="009310DF"/>
    <w:rsid w:val="009316C2"/>
    <w:rsid w:val="00931A41"/>
    <w:rsid w:val="00931D74"/>
    <w:rsid w:val="009324D6"/>
    <w:rsid w:val="00935D7A"/>
    <w:rsid w:val="00936F07"/>
    <w:rsid w:val="00940352"/>
    <w:rsid w:val="00940900"/>
    <w:rsid w:val="00941851"/>
    <w:rsid w:val="00941B76"/>
    <w:rsid w:val="00941D0C"/>
    <w:rsid w:val="00943E0E"/>
    <w:rsid w:val="00945333"/>
    <w:rsid w:val="00951277"/>
    <w:rsid w:val="0095178B"/>
    <w:rsid w:val="00953477"/>
    <w:rsid w:val="00953DDF"/>
    <w:rsid w:val="00954560"/>
    <w:rsid w:val="00954E7D"/>
    <w:rsid w:val="00955794"/>
    <w:rsid w:val="00956ABE"/>
    <w:rsid w:val="00956EF2"/>
    <w:rsid w:val="0096108D"/>
    <w:rsid w:val="00961C0D"/>
    <w:rsid w:val="009636D4"/>
    <w:rsid w:val="00963E47"/>
    <w:rsid w:val="009648F4"/>
    <w:rsid w:val="00964B52"/>
    <w:rsid w:val="009650EC"/>
    <w:rsid w:val="009659FF"/>
    <w:rsid w:val="00966C26"/>
    <w:rsid w:val="009679CF"/>
    <w:rsid w:val="009705FD"/>
    <w:rsid w:val="00971077"/>
    <w:rsid w:val="00972DF8"/>
    <w:rsid w:val="00973A6A"/>
    <w:rsid w:val="00975073"/>
    <w:rsid w:val="009752AB"/>
    <w:rsid w:val="009761D7"/>
    <w:rsid w:val="00976770"/>
    <w:rsid w:val="00976DA4"/>
    <w:rsid w:val="009772A4"/>
    <w:rsid w:val="00977BFE"/>
    <w:rsid w:val="009820E1"/>
    <w:rsid w:val="00986737"/>
    <w:rsid w:val="00987492"/>
    <w:rsid w:val="00990DD3"/>
    <w:rsid w:val="009935B8"/>
    <w:rsid w:val="00995551"/>
    <w:rsid w:val="00995A09"/>
    <w:rsid w:val="009967A0"/>
    <w:rsid w:val="00997EC0"/>
    <w:rsid w:val="009A0474"/>
    <w:rsid w:val="009A5BAF"/>
    <w:rsid w:val="009A6C0F"/>
    <w:rsid w:val="009B1030"/>
    <w:rsid w:val="009B3EDA"/>
    <w:rsid w:val="009B51B0"/>
    <w:rsid w:val="009B5209"/>
    <w:rsid w:val="009B733F"/>
    <w:rsid w:val="009B7602"/>
    <w:rsid w:val="009C03B5"/>
    <w:rsid w:val="009C4A8B"/>
    <w:rsid w:val="009C601A"/>
    <w:rsid w:val="009D0848"/>
    <w:rsid w:val="009D1FAD"/>
    <w:rsid w:val="009D3277"/>
    <w:rsid w:val="009D4892"/>
    <w:rsid w:val="009D5E47"/>
    <w:rsid w:val="009D6012"/>
    <w:rsid w:val="009E02E5"/>
    <w:rsid w:val="009E2605"/>
    <w:rsid w:val="009E43B3"/>
    <w:rsid w:val="009E4964"/>
    <w:rsid w:val="009E4B87"/>
    <w:rsid w:val="009F1D6B"/>
    <w:rsid w:val="009F2210"/>
    <w:rsid w:val="009F2BC1"/>
    <w:rsid w:val="009F3C18"/>
    <w:rsid w:val="009F3CCA"/>
    <w:rsid w:val="00A032DE"/>
    <w:rsid w:val="00A0396A"/>
    <w:rsid w:val="00A05AE5"/>
    <w:rsid w:val="00A06CE3"/>
    <w:rsid w:val="00A06F55"/>
    <w:rsid w:val="00A0737A"/>
    <w:rsid w:val="00A0766E"/>
    <w:rsid w:val="00A11522"/>
    <w:rsid w:val="00A14361"/>
    <w:rsid w:val="00A15753"/>
    <w:rsid w:val="00A21E2E"/>
    <w:rsid w:val="00A236D4"/>
    <w:rsid w:val="00A23F5C"/>
    <w:rsid w:val="00A24750"/>
    <w:rsid w:val="00A25148"/>
    <w:rsid w:val="00A3374C"/>
    <w:rsid w:val="00A34384"/>
    <w:rsid w:val="00A34F4E"/>
    <w:rsid w:val="00A35010"/>
    <w:rsid w:val="00A362BF"/>
    <w:rsid w:val="00A36985"/>
    <w:rsid w:val="00A36FEA"/>
    <w:rsid w:val="00A37413"/>
    <w:rsid w:val="00A4046A"/>
    <w:rsid w:val="00A41D10"/>
    <w:rsid w:val="00A43A3A"/>
    <w:rsid w:val="00A44045"/>
    <w:rsid w:val="00A45EBA"/>
    <w:rsid w:val="00A473F9"/>
    <w:rsid w:val="00A5054E"/>
    <w:rsid w:val="00A52DF0"/>
    <w:rsid w:val="00A53213"/>
    <w:rsid w:val="00A554E1"/>
    <w:rsid w:val="00A56DE3"/>
    <w:rsid w:val="00A57F2A"/>
    <w:rsid w:val="00A601B1"/>
    <w:rsid w:val="00A62657"/>
    <w:rsid w:val="00A626C3"/>
    <w:rsid w:val="00A628CB"/>
    <w:rsid w:val="00A6350F"/>
    <w:rsid w:val="00A648C7"/>
    <w:rsid w:val="00A65555"/>
    <w:rsid w:val="00A66335"/>
    <w:rsid w:val="00A6730F"/>
    <w:rsid w:val="00A7166C"/>
    <w:rsid w:val="00A7197A"/>
    <w:rsid w:val="00A729DB"/>
    <w:rsid w:val="00A7318C"/>
    <w:rsid w:val="00A7436F"/>
    <w:rsid w:val="00A74CED"/>
    <w:rsid w:val="00A74DB6"/>
    <w:rsid w:val="00A800F8"/>
    <w:rsid w:val="00A8066D"/>
    <w:rsid w:val="00A807D8"/>
    <w:rsid w:val="00A8104E"/>
    <w:rsid w:val="00A82B46"/>
    <w:rsid w:val="00A836F7"/>
    <w:rsid w:val="00A84239"/>
    <w:rsid w:val="00A84A42"/>
    <w:rsid w:val="00A856EB"/>
    <w:rsid w:val="00A90174"/>
    <w:rsid w:val="00A91EB0"/>
    <w:rsid w:val="00A93760"/>
    <w:rsid w:val="00A93C52"/>
    <w:rsid w:val="00A9408A"/>
    <w:rsid w:val="00AA10F1"/>
    <w:rsid w:val="00AA3283"/>
    <w:rsid w:val="00AA5CCF"/>
    <w:rsid w:val="00AB0452"/>
    <w:rsid w:val="00AB1524"/>
    <w:rsid w:val="00AB3337"/>
    <w:rsid w:val="00AB3724"/>
    <w:rsid w:val="00AC01E4"/>
    <w:rsid w:val="00AC09AF"/>
    <w:rsid w:val="00AC1619"/>
    <w:rsid w:val="00AC1A7F"/>
    <w:rsid w:val="00AC20C1"/>
    <w:rsid w:val="00AC2454"/>
    <w:rsid w:val="00AC2DDA"/>
    <w:rsid w:val="00AC4ED9"/>
    <w:rsid w:val="00AC588D"/>
    <w:rsid w:val="00AC7B34"/>
    <w:rsid w:val="00AD0B41"/>
    <w:rsid w:val="00AE01D3"/>
    <w:rsid w:val="00AE070E"/>
    <w:rsid w:val="00AE102C"/>
    <w:rsid w:val="00AE28DD"/>
    <w:rsid w:val="00AE400D"/>
    <w:rsid w:val="00AE41AA"/>
    <w:rsid w:val="00AE48DF"/>
    <w:rsid w:val="00AE5E35"/>
    <w:rsid w:val="00AE7748"/>
    <w:rsid w:val="00AF1157"/>
    <w:rsid w:val="00AF32F6"/>
    <w:rsid w:val="00AF3A29"/>
    <w:rsid w:val="00AF464B"/>
    <w:rsid w:val="00B044C3"/>
    <w:rsid w:val="00B067DE"/>
    <w:rsid w:val="00B07306"/>
    <w:rsid w:val="00B07E75"/>
    <w:rsid w:val="00B1273C"/>
    <w:rsid w:val="00B13E1D"/>
    <w:rsid w:val="00B14874"/>
    <w:rsid w:val="00B15DEC"/>
    <w:rsid w:val="00B2004E"/>
    <w:rsid w:val="00B2165C"/>
    <w:rsid w:val="00B21BFA"/>
    <w:rsid w:val="00B22A38"/>
    <w:rsid w:val="00B2556B"/>
    <w:rsid w:val="00B256EC"/>
    <w:rsid w:val="00B25992"/>
    <w:rsid w:val="00B32383"/>
    <w:rsid w:val="00B350F6"/>
    <w:rsid w:val="00B360C6"/>
    <w:rsid w:val="00B3615B"/>
    <w:rsid w:val="00B41610"/>
    <w:rsid w:val="00B450E3"/>
    <w:rsid w:val="00B453A2"/>
    <w:rsid w:val="00B45A6F"/>
    <w:rsid w:val="00B51844"/>
    <w:rsid w:val="00B54209"/>
    <w:rsid w:val="00B5551A"/>
    <w:rsid w:val="00B56C97"/>
    <w:rsid w:val="00B61996"/>
    <w:rsid w:val="00B63577"/>
    <w:rsid w:val="00B65362"/>
    <w:rsid w:val="00B653C1"/>
    <w:rsid w:val="00B67BA9"/>
    <w:rsid w:val="00B706A0"/>
    <w:rsid w:val="00B70B29"/>
    <w:rsid w:val="00B70DE4"/>
    <w:rsid w:val="00B71453"/>
    <w:rsid w:val="00B725AD"/>
    <w:rsid w:val="00B73139"/>
    <w:rsid w:val="00B7319E"/>
    <w:rsid w:val="00B74049"/>
    <w:rsid w:val="00B7417E"/>
    <w:rsid w:val="00B747BA"/>
    <w:rsid w:val="00B74D18"/>
    <w:rsid w:val="00B751F6"/>
    <w:rsid w:val="00B76A38"/>
    <w:rsid w:val="00B8192F"/>
    <w:rsid w:val="00B822F5"/>
    <w:rsid w:val="00B83641"/>
    <w:rsid w:val="00B84E75"/>
    <w:rsid w:val="00B92414"/>
    <w:rsid w:val="00B9610E"/>
    <w:rsid w:val="00BA1675"/>
    <w:rsid w:val="00BA3191"/>
    <w:rsid w:val="00BA3A2D"/>
    <w:rsid w:val="00BA4942"/>
    <w:rsid w:val="00BA775C"/>
    <w:rsid w:val="00BB7BDA"/>
    <w:rsid w:val="00BC2B34"/>
    <w:rsid w:val="00BC3288"/>
    <w:rsid w:val="00BC4FB1"/>
    <w:rsid w:val="00BC5BF4"/>
    <w:rsid w:val="00BC7BE9"/>
    <w:rsid w:val="00BD373E"/>
    <w:rsid w:val="00BD40D9"/>
    <w:rsid w:val="00BD49A2"/>
    <w:rsid w:val="00BD4D3C"/>
    <w:rsid w:val="00BD5E6D"/>
    <w:rsid w:val="00BD609E"/>
    <w:rsid w:val="00BD6B32"/>
    <w:rsid w:val="00BE0381"/>
    <w:rsid w:val="00BE22EE"/>
    <w:rsid w:val="00BE3BC5"/>
    <w:rsid w:val="00BE6EF3"/>
    <w:rsid w:val="00BE7AC0"/>
    <w:rsid w:val="00BF03EA"/>
    <w:rsid w:val="00BF1CCD"/>
    <w:rsid w:val="00BF2220"/>
    <w:rsid w:val="00BF259E"/>
    <w:rsid w:val="00BF5A1F"/>
    <w:rsid w:val="00BF6464"/>
    <w:rsid w:val="00BF74B0"/>
    <w:rsid w:val="00C0485D"/>
    <w:rsid w:val="00C05DD6"/>
    <w:rsid w:val="00C1082C"/>
    <w:rsid w:val="00C1191D"/>
    <w:rsid w:val="00C12AB9"/>
    <w:rsid w:val="00C1393D"/>
    <w:rsid w:val="00C13E6C"/>
    <w:rsid w:val="00C13F2C"/>
    <w:rsid w:val="00C1792A"/>
    <w:rsid w:val="00C208C3"/>
    <w:rsid w:val="00C231AC"/>
    <w:rsid w:val="00C241E3"/>
    <w:rsid w:val="00C249CC"/>
    <w:rsid w:val="00C25137"/>
    <w:rsid w:val="00C254A0"/>
    <w:rsid w:val="00C26816"/>
    <w:rsid w:val="00C279EC"/>
    <w:rsid w:val="00C31E37"/>
    <w:rsid w:val="00C31F22"/>
    <w:rsid w:val="00C32F93"/>
    <w:rsid w:val="00C356AA"/>
    <w:rsid w:val="00C42C0C"/>
    <w:rsid w:val="00C43AFF"/>
    <w:rsid w:val="00C446BE"/>
    <w:rsid w:val="00C449E9"/>
    <w:rsid w:val="00C454CE"/>
    <w:rsid w:val="00C456EE"/>
    <w:rsid w:val="00C46098"/>
    <w:rsid w:val="00C50C90"/>
    <w:rsid w:val="00C56509"/>
    <w:rsid w:val="00C566C5"/>
    <w:rsid w:val="00C57C37"/>
    <w:rsid w:val="00C60B4A"/>
    <w:rsid w:val="00C615CC"/>
    <w:rsid w:val="00C62151"/>
    <w:rsid w:val="00C621C7"/>
    <w:rsid w:val="00C633C3"/>
    <w:rsid w:val="00C6459C"/>
    <w:rsid w:val="00C645E1"/>
    <w:rsid w:val="00C65104"/>
    <w:rsid w:val="00C65342"/>
    <w:rsid w:val="00C6568B"/>
    <w:rsid w:val="00C65B1F"/>
    <w:rsid w:val="00C66D01"/>
    <w:rsid w:val="00C670A3"/>
    <w:rsid w:val="00C70A00"/>
    <w:rsid w:val="00C71D28"/>
    <w:rsid w:val="00C7440D"/>
    <w:rsid w:val="00C744C8"/>
    <w:rsid w:val="00C7609C"/>
    <w:rsid w:val="00C764F1"/>
    <w:rsid w:val="00C81B17"/>
    <w:rsid w:val="00C8253F"/>
    <w:rsid w:val="00C82630"/>
    <w:rsid w:val="00C86A87"/>
    <w:rsid w:val="00C87FA5"/>
    <w:rsid w:val="00C91459"/>
    <w:rsid w:val="00C9155E"/>
    <w:rsid w:val="00C91717"/>
    <w:rsid w:val="00C9184F"/>
    <w:rsid w:val="00C91E58"/>
    <w:rsid w:val="00C91F8B"/>
    <w:rsid w:val="00C9328A"/>
    <w:rsid w:val="00C939EF"/>
    <w:rsid w:val="00C95822"/>
    <w:rsid w:val="00CA0DBC"/>
    <w:rsid w:val="00CA1FDE"/>
    <w:rsid w:val="00CA2191"/>
    <w:rsid w:val="00CA3006"/>
    <w:rsid w:val="00CA33D7"/>
    <w:rsid w:val="00CA3DA1"/>
    <w:rsid w:val="00CA54AC"/>
    <w:rsid w:val="00CA5C42"/>
    <w:rsid w:val="00CA6FD3"/>
    <w:rsid w:val="00CB007F"/>
    <w:rsid w:val="00CB12D6"/>
    <w:rsid w:val="00CB183B"/>
    <w:rsid w:val="00CB1FD9"/>
    <w:rsid w:val="00CB2FFF"/>
    <w:rsid w:val="00CB56A8"/>
    <w:rsid w:val="00CB5E05"/>
    <w:rsid w:val="00CB6227"/>
    <w:rsid w:val="00CC0430"/>
    <w:rsid w:val="00CC185D"/>
    <w:rsid w:val="00CC6686"/>
    <w:rsid w:val="00CC715E"/>
    <w:rsid w:val="00CD046A"/>
    <w:rsid w:val="00CD0F20"/>
    <w:rsid w:val="00CD6C9D"/>
    <w:rsid w:val="00CD6CF1"/>
    <w:rsid w:val="00CD7F8B"/>
    <w:rsid w:val="00CE1A94"/>
    <w:rsid w:val="00CE2234"/>
    <w:rsid w:val="00CE26AC"/>
    <w:rsid w:val="00CE2A66"/>
    <w:rsid w:val="00CE3D52"/>
    <w:rsid w:val="00CE61CD"/>
    <w:rsid w:val="00CF085C"/>
    <w:rsid w:val="00CF0CDF"/>
    <w:rsid w:val="00CF21F6"/>
    <w:rsid w:val="00CF494F"/>
    <w:rsid w:val="00CF694D"/>
    <w:rsid w:val="00CF6FBA"/>
    <w:rsid w:val="00CF770D"/>
    <w:rsid w:val="00CF7C6C"/>
    <w:rsid w:val="00CF7FC7"/>
    <w:rsid w:val="00D0071A"/>
    <w:rsid w:val="00D0082F"/>
    <w:rsid w:val="00D0300A"/>
    <w:rsid w:val="00D0529E"/>
    <w:rsid w:val="00D05D62"/>
    <w:rsid w:val="00D06186"/>
    <w:rsid w:val="00D06344"/>
    <w:rsid w:val="00D0743E"/>
    <w:rsid w:val="00D104C9"/>
    <w:rsid w:val="00D10977"/>
    <w:rsid w:val="00D133CB"/>
    <w:rsid w:val="00D14460"/>
    <w:rsid w:val="00D173ED"/>
    <w:rsid w:val="00D20BBB"/>
    <w:rsid w:val="00D2322F"/>
    <w:rsid w:val="00D249CA"/>
    <w:rsid w:val="00D27607"/>
    <w:rsid w:val="00D27B00"/>
    <w:rsid w:val="00D32F36"/>
    <w:rsid w:val="00D34438"/>
    <w:rsid w:val="00D34B19"/>
    <w:rsid w:val="00D35206"/>
    <w:rsid w:val="00D3754B"/>
    <w:rsid w:val="00D40DEA"/>
    <w:rsid w:val="00D41C88"/>
    <w:rsid w:val="00D42959"/>
    <w:rsid w:val="00D4295B"/>
    <w:rsid w:val="00D42FB5"/>
    <w:rsid w:val="00D43222"/>
    <w:rsid w:val="00D43BD4"/>
    <w:rsid w:val="00D50CB9"/>
    <w:rsid w:val="00D50CE6"/>
    <w:rsid w:val="00D51011"/>
    <w:rsid w:val="00D52D70"/>
    <w:rsid w:val="00D53DF2"/>
    <w:rsid w:val="00D544F2"/>
    <w:rsid w:val="00D54DE5"/>
    <w:rsid w:val="00D5559C"/>
    <w:rsid w:val="00D55C9A"/>
    <w:rsid w:val="00D55F53"/>
    <w:rsid w:val="00D56B64"/>
    <w:rsid w:val="00D570F2"/>
    <w:rsid w:val="00D61AF6"/>
    <w:rsid w:val="00D61E58"/>
    <w:rsid w:val="00D629F2"/>
    <w:rsid w:val="00D644B1"/>
    <w:rsid w:val="00D71BC3"/>
    <w:rsid w:val="00D7249A"/>
    <w:rsid w:val="00D729BA"/>
    <w:rsid w:val="00D73134"/>
    <w:rsid w:val="00D7383A"/>
    <w:rsid w:val="00D7416D"/>
    <w:rsid w:val="00D76433"/>
    <w:rsid w:val="00D776D2"/>
    <w:rsid w:val="00D7779B"/>
    <w:rsid w:val="00D825FC"/>
    <w:rsid w:val="00D82EB1"/>
    <w:rsid w:val="00D8383B"/>
    <w:rsid w:val="00D853CC"/>
    <w:rsid w:val="00D86B9A"/>
    <w:rsid w:val="00D90561"/>
    <w:rsid w:val="00D90E27"/>
    <w:rsid w:val="00D923D6"/>
    <w:rsid w:val="00D93AFE"/>
    <w:rsid w:val="00D95A57"/>
    <w:rsid w:val="00D96D05"/>
    <w:rsid w:val="00D970D6"/>
    <w:rsid w:val="00D97EE2"/>
    <w:rsid w:val="00DA0387"/>
    <w:rsid w:val="00DA094B"/>
    <w:rsid w:val="00DA0A89"/>
    <w:rsid w:val="00DA10B3"/>
    <w:rsid w:val="00DA30E9"/>
    <w:rsid w:val="00DA3CEB"/>
    <w:rsid w:val="00DA7480"/>
    <w:rsid w:val="00DB0B25"/>
    <w:rsid w:val="00DB1198"/>
    <w:rsid w:val="00DB1AA6"/>
    <w:rsid w:val="00DB2C69"/>
    <w:rsid w:val="00DB332C"/>
    <w:rsid w:val="00DB5BB0"/>
    <w:rsid w:val="00DB6EEC"/>
    <w:rsid w:val="00DB7F4B"/>
    <w:rsid w:val="00DC068F"/>
    <w:rsid w:val="00DC092B"/>
    <w:rsid w:val="00DC2050"/>
    <w:rsid w:val="00DC2214"/>
    <w:rsid w:val="00DC3465"/>
    <w:rsid w:val="00DC37D0"/>
    <w:rsid w:val="00DC3BE4"/>
    <w:rsid w:val="00DC5316"/>
    <w:rsid w:val="00DC5415"/>
    <w:rsid w:val="00DD03BA"/>
    <w:rsid w:val="00DD03BE"/>
    <w:rsid w:val="00DD3101"/>
    <w:rsid w:val="00DD3F60"/>
    <w:rsid w:val="00DD692C"/>
    <w:rsid w:val="00DD7DC3"/>
    <w:rsid w:val="00DE282B"/>
    <w:rsid w:val="00DE2F88"/>
    <w:rsid w:val="00DE5E61"/>
    <w:rsid w:val="00DE7557"/>
    <w:rsid w:val="00DF0AC7"/>
    <w:rsid w:val="00DF1C27"/>
    <w:rsid w:val="00DF2A8E"/>
    <w:rsid w:val="00DF3F3A"/>
    <w:rsid w:val="00DF5B07"/>
    <w:rsid w:val="00DF6298"/>
    <w:rsid w:val="00DF63FA"/>
    <w:rsid w:val="00DF7622"/>
    <w:rsid w:val="00DF76B4"/>
    <w:rsid w:val="00DF77C4"/>
    <w:rsid w:val="00E006AF"/>
    <w:rsid w:val="00E00ED5"/>
    <w:rsid w:val="00E03BB2"/>
    <w:rsid w:val="00E03E51"/>
    <w:rsid w:val="00E04640"/>
    <w:rsid w:val="00E05FF8"/>
    <w:rsid w:val="00E068FE"/>
    <w:rsid w:val="00E06C89"/>
    <w:rsid w:val="00E06DDE"/>
    <w:rsid w:val="00E128A6"/>
    <w:rsid w:val="00E13C59"/>
    <w:rsid w:val="00E164B7"/>
    <w:rsid w:val="00E21035"/>
    <w:rsid w:val="00E219C7"/>
    <w:rsid w:val="00E23D8D"/>
    <w:rsid w:val="00E257F6"/>
    <w:rsid w:val="00E261B2"/>
    <w:rsid w:val="00E2625F"/>
    <w:rsid w:val="00E26EFB"/>
    <w:rsid w:val="00E3040D"/>
    <w:rsid w:val="00E31A5D"/>
    <w:rsid w:val="00E32B96"/>
    <w:rsid w:val="00E34AD9"/>
    <w:rsid w:val="00E35BFD"/>
    <w:rsid w:val="00E36C55"/>
    <w:rsid w:val="00E37AAA"/>
    <w:rsid w:val="00E4044A"/>
    <w:rsid w:val="00E407F8"/>
    <w:rsid w:val="00E413E1"/>
    <w:rsid w:val="00E41A0A"/>
    <w:rsid w:val="00E41A70"/>
    <w:rsid w:val="00E4267D"/>
    <w:rsid w:val="00E42D45"/>
    <w:rsid w:val="00E42E0D"/>
    <w:rsid w:val="00E42EEA"/>
    <w:rsid w:val="00E4396B"/>
    <w:rsid w:val="00E43FC5"/>
    <w:rsid w:val="00E4610C"/>
    <w:rsid w:val="00E4748F"/>
    <w:rsid w:val="00E47F2E"/>
    <w:rsid w:val="00E50FDF"/>
    <w:rsid w:val="00E512C0"/>
    <w:rsid w:val="00E520A5"/>
    <w:rsid w:val="00E52BE0"/>
    <w:rsid w:val="00E52C77"/>
    <w:rsid w:val="00E53960"/>
    <w:rsid w:val="00E55E06"/>
    <w:rsid w:val="00E60033"/>
    <w:rsid w:val="00E61098"/>
    <w:rsid w:val="00E639B8"/>
    <w:rsid w:val="00E641B2"/>
    <w:rsid w:val="00E64879"/>
    <w:rsid w:val="00E6495A"/>
    <w:rsid w:val="00E663D7"/>
    <w:rsid w:val="00E67724"/>
    <w:rsid w:val="00E67A0F"/>
    <w:rsid w:val="00E67D3E"/>
    <w:rsid w:val="00E71191"/>
    <w:rsid w:val="00E72095"/>
    <w:rsid w:val="00E7258D"/>
    <w:rsid w:val="00E81368"/>
    <w:rsid w:val="00E817F5"/>
    <w:rsid w:val="00E82603"/>
    <w:rsid w:val="00E85150"/>
    <w:rsid w:val="00E8570D"/>
    <w:rsid w:val="00E85881"/>
    <w:rsid w:val="00E8669B"/>
    <w:rsid w:val="00E86A50"/>
    <w:rsid w:val="00E872C4"/>
    <w:rsid w:val="00E90742"/>
    <w:rsid w:val="00E92718"/>
    <w:rsid w:val="00E94FF8"/>
    <w:rsid w:val="00E95B0F"/>
    <w:rsid w:val="00E96237"/>
    <w:rsid w:val="00E963DF"/>
    <w:rsid w:val="00EA114A"/>
    <w:rsid w:val="00EA1923"/>
    <w:rsid w:val="00EA29E1"/>
    <w:rsid w:val="00EA777F"/>
    <w:rsid w:val="00EA7B4A"/>
    <w:rsid w:val="00EB4656"/>
    <w:rsid w:val="00EB49A2"/>
    <w:rsid w:val="00EC2032"/>
    <w:rsid w:val="00EC25B1"/>
    <w:rsid w:val="00EC431D"/>
    <w:rsid w:val="00EC44BD"/>
    <w:rsid w:val="00EC693B"/>
    <w:rsid w:val="00EC7212"/>
    <w:rsid w:val="00ED0D44"/>
    <w:rsid w:val="00ED1DB4"/>
    <w:rsid w:val="00ED32A4"/>
    <w:rsid w:val="00ED36CF"/>
    <w:rsid w:val="00ED3ED2"/>
    <w:rsid w:val="00ED66BF"/>
    <w:rsid w:val="00ED7878"/>
    <w:rsid w:val="00ED7EF0"/>
    <w:rsid w:val="00EE0E86"/>
    <w:rsid w:val="00EE1C9F"/>
    <w:rsid w:val="00EE2762"/>
    <w:rsid w:val="00EE3B76"/>
    <w:rsid w:val="00EE56A3"/>
    <w:rsid w:val="00EE65A9"/>
    <w:rsid w:val="00EE737C"/>
    <w:rsid w:val="00EF287D"/>
    <w:rsid w:val="00EF28AB"/>
    <w:rsid w:val="00EF45F8"/>
    <w:rsid w:val="00EF5345"/>
    <w:rsid w:val="00EF6B82"/>
    <w:rsid w:val="00EF7490"/>
    <w:rsid w:val="00EF7971"/>
    <w:rsid w:val="00EF7D95"/>
    <w:rsid w:val="00F00409"/>
    <w:rsid w:val="00F00F16"/>
    <w:rsid w:val="00F0148B"/>
    <w:rsid w:val="00F02C35"/>
    <w:rsid w:val="00F03142"/>
    <w:rsid w:val="00F03287"/>
    <w:rsid w:val="00F051C8"/>
    <w:rsid w:val="00F10B90"/>
    <w:rsid w:val="00F123DC"/>
    <w:rsid w:val="00F16E19"/>
    <w:rsid w:val="00F1796B"/>
    <w:rsid w:val="00F210E3"/>
    <w:rsid w:val="00F217A6"/>
    <w:rsid w:val="00F21B06"/>
    <w:rsid w:val="00F23B9B"/>
    <w:rsid w:val="00F2472B"/>
    <w:rsid w:val="00F25047"/>
    <w:rsid w:val="00F252EC"/>
    <w:rsid w:val="00F2607B"/>
    <w:rsid w:val="00F30DE9"/>
    <w:rsid w:val="00F31A8C"/>
    <w:rsid w:val="00F328E6"/>
    <w:rsid w:val="00F32DD5"/>
    <w:rsid w:val="00F3647E"/>
    <w:rsid w:val="00F364A5"/>
    <w:rsid w:val="00F36779"/>
    <w:rsid w:val="00F3677E"/>
    <w:rsid w:val="00F40664"/>
    <w:rsid w:val="00F40D55"/>
    <w:rsid w:val="00F40F10"/>
    <w:rsid w:val="00F43CAD"/>
    <w:rsid w:val="00F452BB"/>
    <w:rsid w:val="00F47A0D"/>
    <w:rsid w:val="00F47C5F"/>
    <w:rsid w:val="00F47E2F"/>
    <w:rsid w:val="00F50D34"/>
    <w:rsid w:val="00F512AB"/>
    <w:rsid w:val="00F52EFF"/>
    <w:rsid w:val="00F53DAD"/>
    <w:rsid w:val="00F54D14"/>
    <w:rsid w:val="00F56477"/>
    <w:rsid w:val="00F57200"/>
    <w:rsid w:val="00F604CC"/>
    <w:rsid w:val="00F6054E"/>
    <w:rsid w:val="00F6162B"/>
    <w:rsid w:val="00F62805"/>
    <w:rsid w:val="00F64B1B"/>
    <w:rsid w:val="00F65493"/>
    <w:rsid w:val="00F70B2C"/>
    <w:rsid w:val="00F70B9F"/>
    <w:rsid w:val="00F71D76"/>
    <w:rsid w:val="00F73DAD"/>
    <w:rsid w:val="00F74232"/>
    <w:rsid w:val="00F76F14"/>
    <w:rsid w:val="00F7718D"/>
    <w:rsid w:val="00F7740C"/>
    <w:rsid w:val="00F77483"/>
    <w:rsid w:val="00F77BF7"/>
    <w:rsid w:val="00F804B3"/>
    <w:rsid w:val="00F8050C"/>
    <w:rsid w:val="00F8288C"/>
    <w:rsid w:val="00F83582"/>
    <w:rsid w:val="00F84333"/>
    <w:rsid w:val="00F846D2"/>
    <w:rsid w:val="00F84BE2"/>
    <w:rsid w:val="00F86639"/>
    <w:rsid w:val="00F90393"/>
    <w:rsid w:val="00F9202F"/>
    <w:rsid w:val="00F92E51"/>
    <w:rsid w:val="00F9312A"/>
    <w:rsid w:val="00F97B7A"/>
    <w:rsid w:val="00FA0B0A"/>
    <w:rsid w:val="00FA19A0"/>
    <w:rsid w:val="00FA1CAA"/>
    <w:rsid w:val="00FA1D24"/>
    <w:rsid w:val="00FA232D"/>
    <w:rsid w:val="00FA3D10"/>
    <w:rsid w:val="00FA5A31"/>
    <w:rsid w:val="00FA65ED"/>
    <w:rsid w:val="00FB21B0"/>
    <w:rsid w:val="00FB43CA"/>
    <w:rsid w:val="00FB5736"/>
    <w:rsid w:val="00FB5B8D"/>
    <w:rsid w:val="00FB6CE9"/>
    <w:rsid w:val="00FB7212"/>
    <w:rsid w:val="00FB7757"/>
    <w:rsid w:val="00FC0E7F"/>
    <w:rsid w:val="00FC0EEE"/>
    <w:rsid w:val="00FC1869"/>
    <w:rsid w:val="00FC4B35"/>
    <w:rsid w:val="00FC6723"/>
    <w:rsid w:val="00FC6885"/>
    <w:rsid w:val="00FC755A"/>
    <w:rsid w:val="00FD131F"/>
    <w:rsid w:val="00FD1C35"/>
    <w:rsid w:val="00FD2811"/>
    <w:rsid w:val="00FD3885"/>
    <w:rsid w:val="00FD3AEA"/>
    <w:rsid w:val="00FD4394"/>
    <w:rsid w:val="00FD5522"/>
    <w:rsid w:val="00FD55B0"/>
    <w:rsid w:val="00FD620F"/>
    <w:rsid w:val="00FD6C32"/>
    <w:rsid w:val="00FD7D70"/>
    <w:rsid w:val="00FE0A02"/>
    <w:rsid w:val="00FE0F74"/>
    <w:rsid w:val="00FE10F6"/>
    <w:rsid w:val="00FE32A0"/>
    <w:rsid w:val="00FE3A20"/>
    <w:rsid w:val="00FE4E29"/>
    <w:rsid w:val="00FE55D9"/>
    <w:rsid w:val="00FE5B31"/>
    <w:rsid w:val="00FE6E02"/>
    <w:rsid w:val="00FE7055"/>
    <w:rsid w:val="00FE77EE"/>
    <w:rsid w:val="00FE7DB7"/>
    <w:rsid w:val="00FF056C"/>
    <w:rsid w:val="00FF2A2C"/>
    <w:rsid w:val="00FF3028"/>
    <w:rsid w:val="00FF38E2"/>
    <w:rsid w:val="00FF4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EEA4FC"/>
  <w15:chartTrackingRefBased/>
  <w15:docId w15:val="{51CD7FD8-D45E-493B-BD79-599309F6D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7C5F"/>
    <w:pPr>
      <w:spacing w:after="120" w:line="300" w:lineRule="auto"/>
      <w:jc w:val="both"/>
    </w:pPr>
    <w:rPr>
      <w:rFonts w:ascii="Times New Roman" w:hAnsi="Times New Roman" w:cs="Times New Roman"/>
      <w:sz w:val="24"/>
    </w:rPr>
  </w:style>
  <w:style w:type="paragraph" w:styleId="Titre1">
    <w:name w:val="heading 1"/>
    <w:basedOn w:val="Normal"/>
    <w:next w:val="Normal"/>
    <w:link w:val="Titre1Car"/>
    <w:uiPriority w:val="9"/>
    <w:qFormat/>
    <w:rsid w:val="00001939"/>
    <w:pPr>
      <w:keepNext/>
      <w:keepLines/>
      <w:numPr>
        <w:ilvl w:val="1"/>
        <w:numId w:val="4"/>
      </w:numPr>
      <w:spacing w:before="360" w:after="360" w:line="240" w:lineRule="auto"/>
      <w:ind w:left="0" w:firstLine="0"/>
      <w:outlineLvl w:val="0"/>
    </w:pPr>
    <w:rPr>
      <w:rFonts w:eastAsiaTheme="majorEastAsia"/>
      <w:b/>
      <w:color w:val="1A495D" w:themeColor="accent1" w:themeShade="80"/>
      <w:sz w:val="32"/>
      <w:szCs w:val="40"/>
    </w:rPr>
  </w:style>
  <w:style w:type="paragraph" w:styleId="Titre2">
    <w:name w:val="heading 2"/>
    <w:basedOn w:val="Titre1"/>
    <w:next w:val="Normal"/>
    <w:link w:val="Titre2Car"/>
    <w:uiPriority w:val="9"/>
    <w:unhideWhenUsed/>
    <w:qFormat/>
    <w:rsid w:val="00001939"/>
    <w:pPr>
      <w:numPr>
        <w:ilvl w:val="2"/>
      </w:numPr>
      <w:spacing w:before="120" w:after="240"/>
      <w:ind w:left="714" w:hanging="357"/>
      <w:outlineLvl w:val="1"/>
    </w:pPr>
    <w:rPr>
      <w:rFonts w:asciiTheme="minorHAnsi" w:hAnsiTheme="minorHAnsi" w:cstheme="minorHAnsi"/>
      <w:b w:val="0"/>
      <w:i/>
      <w:sz w:val="28"/>
    </w:rPr>
  </w:style>
  <w:style w:type="paragraph" w:styleId="Titre3">
    <w:name w:val="heading 3"/>
    <w:basedOn w:val="Normal"/>
    <w:next w:val="Normal"/>
    <w:link w:val="Titre3Car"/>
    <w:uiPriority w:val="9"/>
    <w:unhideWhenUsed/>
    <w:qFormat/>
    <w:rsid w:val="00232EED"/>
    <w:pPr>
      <w:keepNext/>
      <w:keepLines/>
      <w:spacing w:before="240"/>
      <w:ind w:left="720"/>
      <w:outlineLvl w:val="2"/>
    </w:pPr>
    <w:rPr>
      <w:rFonts w:eastAsiaTheme="majorEastAsia" w:cstheme="majorBidi"/>
      <w:szCs w:val="24"/>
      <w:u w:val="single"/>
    </w:rPr>
  </w:style>
  <w:style w:type="paragraph" w:styleId="Titre4">
    <w:name w:val="heading 4"/>
    <w:basedOn w:val="Normal"/>
    <w:next w:val="Normal"/>
    <w:link w:val="Titre4Car"/>
    <w:uiPriority w:val="9"/>
    <w:unhideWhenUsed/>
    <w:qFormat/>
    <w:rsid w:val="004C359B"/>
    <w:pPr>
      <w:keepNext/>
      <w:keepLines/>
      <w:spacing w:before="80" w:after="0"/>
      <w:ind w:left="2160"/>
      <w:outlineLvl w:val="3"/>
    </w:pPr>
    <w:rPr>
      <w:rFonts w:asciiTheme="majorHAnsi" w:eastAsiaTheme="majorEastAsia" w:hAnsiTheme="majorHAnsi" w:cstheme="majorBidi"/>
      <w:b/>
      <w:i/>
      <w:sz w:val="28"/>
      <w:szCs w:val="22"/>
      <w:u w:val="single"/>
      <w:lang w:val="fr-FR"/>
    </w:rPr>
  </w:style>
  <w:style w:type="paragraph" w:styleId="Titre5">
    <w:name w:val="heading 5"/>
    <w:basedOn w:val="Normal"/>
    <w:next w:val="Normal"/>
    <w:link w:val="Titre5Car"/>
    <w:uiPriority w:val="9"/>
    <w:unhideWhenUsed/>
    <w:rsid w:val="00DC37D0"/>
    <w:pPr>
      <w:keepNext/>
      <w:keepLines/>
      <w:spacing w:before="40" w:after="0"/>
      <w:outlineLvl w:val="4"/>
    </w:pPr>
    <w:rPr>
      <w:rFonts w:asciiTheme="majorHAnsi" w:eastAsiaTheme="majorEastAsia" w:hAnsiTheme="majorHAnsi" w:cstheme="majorBidi"/>
      <w:b/>
      <w:iCs/>
      <w:szCs w:val="22"/>
      <w:lang w:val="fr-FR"/>
    </w:rPr>
  </w:style>
  <w:style w:type="paragraph" w:styleId="Titre6">
    <w:name w:val="heading 6"/>
    <w:basedOn w:val="Normal"/>
    <w:next w:val="Normal"/>
    <w:link w:val="Titre6Car"/>
    <w:uiPriority w:val="9"/>
    <w:semiHidden/>
    <w:unhideWhenUsed/>
    <w:rsid w:val="001933BA"/>
    <w:pPr>
      <w:keepNext/>
      <w:keepLines/>
      <w:spacing w:before="40" w:after="0"/>
      <w:outlineLvl w:val="5"/>
    </w:pPr>
    <w:rPr>
      <w:rFonts w:asciiTheme="majorHAnsi" w:eastAsiaTheme="majorEastAsia" w:hAnsiTheme="majorHAnsi" w:cstheme="majorBidi"/>
      <w:color w:val="2683C6" w:themeColor="accent6"/>
    </w:rPr>
  </w:style>
  <w:style w:type="paragraph" w:styleId="Titre7">
    <w:name w:val="heading 7"/>
    <w:basedOn w:val="Normal"/>
    <w:next w:val="Normal"/>
    <w:link w:val="Titre7Car"/>
    <w:uiPriority w:val="9"/>
    <w:semiHidden/>
    <w:unhideWhenUsed/>
    <w:qFormat/>
    <w:rsid w:val="001933BA"/>
    <w:pPr>
      <w:keepNext/>
      <w:keepLines/>
      <w:spacing w:before="40" w:after="0"/>
      <w:outlineLvl w:val="6"/>
    </w:pPr>
    <w:rPr>
      <w:rFonts w:asciiTheme="majorHAnsi" w:eastAsiaTheme="majorEastAsia" w:hAnsiTheme="majorHAnsi" w:cstheme="majorBidi"/>
      <w:b/>
      <w:bCs/>
      <w:color w:val="2683C6" w:themeColor="accent6"/>
    </w:rPr>
  </w:style>
  <w:style w:type="paragraph" w:styleId="Titre8">
    <w:name w:val="heading 8"/>
    <w:basedOn w:val="Normal"/>
    <w:next w:val="Normal"/>
    <w:link w:val="Titre8Car"/>
    <w:uiPriority w:val="9"/>
    <w:semiHidden/>
    <w:unhideWhenUsed/>
    <w:qFormat/>
    <w:rsid w:val="001933BA"/>
    <w:pPr>
      <w:keepNext/>
      <w:keepLines/>
      <w:spacing w:before="40" w:after="0"/>
      <w:outlineLvl w:val="7"/>
    </w:pPr>
    <w:rPr>
      <w:rFonts w:asciiTheme="majorHAnsi" w:eastAsiaTheme="majorEastAsia" w:hAnsiTheme="majorHAnsi" w:cstheme="majorBidi"/>
      <w:b/>
      <w:bCs/>
      <w:i/>
      <w:iCs/>
      <w:color w:val="2683C6" w:themeColor="accent6"/>
      <w:sz w:val="20"/>
      <w:szCs w:val="20"/>
    </w:rPr>
  </w:style>
  <w:style w:type="paragraph" w:styleId="Titre9">
    <w:name w:val="heading 9"/>
    <w:basedOn w:val="Normal"/>
    <w:next w:val="Normal"/>
    <w:link w:val="Titre9Car"/>
    <w:uiPriority w:val="9"/>
    <w:semiHidden/>
    <w:unhideWhenUsed/>
    <w:qFormat/>
    <w:rsid w:val="001933BA"/>
    <w:pPr>
      <w:keepNext/>
      <w:keepLines/>
      <w:spacing w:before="40" w:after="0"/>
      <w:outlineLvl w:val="8"/>
    </w:pPr>
    <w:rPr>
      <w:rFonts w:asciiTheme="majorHAnsi" w:eastAsiaTheme="majorEastAsia" w:hAnsiTheme="majorHAnsi" w:cstheme="majorBidi"/>
      <w:i/>
      <w:iCs/>
      <w:color w:val="2683C6" w:themeColor="accent6"/>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4A2318"/>
    <w:pPr>
      <w:numPr>
        <w:numId w:val="2"/>
      </w:numPr>
      <w:pBdr>
        <w:bottom w:val="single" w:sz="24" w:space="1" w:color="7FC0DB" w:themeColor="accent1" w:themeTint="99"/>
      </w:pBdr>
      <w:spacing w:after="480" w:line="240" w:lineRule="auto"/>
      <w:ind w:left="1134" w:hanging="1134"/>
      <w:contextualSpacing/>
      <w:outlineLvl w:val="0"/>
    </w:pPr>
    <w:rPr>
      <w:rFonts w:ascii="Georgia" w:eastAsiaTheme="majorEastAsia" w:hAnsi="Georgia" w:cstheme="majorBidi"/>
      <w:color w:val="262626" w:themeColor="text1" w:themeTint="D9"/>
      <w:spacing w:val="15"/>
      <w:sz w:val="44"/>
      <w:szCs w:val="88"/>
    </w:rPr>
  </w:style>
  <w:style w:type="character" w:customStyle="1" w:styleId="TitreCar">
    <w:name w:val="Titre Car"/>
    <w:basedOn w:val="Policepardfaut"/>
    <w:link w:val="Titre"/>
    <w:uiPriority w:val="10"/>
    <w:rsid w:val="004A2318"/>
    <w:rPr>
      <w:rFonts w:ascii="Georgia" w:eastAsiaTheme="majorEastAsia" w:hAnsi="Georgia" w:cstheme="majorBidi"/>
      <w:color w:val="262626" w:themeColor="text1" w:themeTint="D9"/>
      <w:spacing w:val="15"/>
      <w:sz w:val="44"/>
      <w:szCs w:val="88"/>
    </w:rPr>
  </w:style>
  <w:style w:type="character" w:customStyle="1" w:styleId="Titre1Car">
    <w:name w:val="Titre 1 Car"/>
    <w:basedOn w:val="Policepardfaut"/>
    <w:link w:val="Titre1"/>
    <w:uiPriority w:val="9"/>
    <w:rsid w:val="00001939"/>
    <w:rPr>
      <w:rFonts w:ascii="Times New Roman" w:eastAsiaTheme="majorEastAsia" w:hAnsi="Times New Roman" w:cs="Times New Roman"/>
      <w:b/>
      <w:color w:val="1A495D" w:themeColor="accent1" w:themeShade="80"/>
      <w:sz w:val="32"/>
      <w:szCs w:val="40"/>
    </w:rPr>
  </w:style>
  <w:style w:type="character" w:customStyle="1" w:styleId="Titre2Car">
    <w:name w:val="Titre 2 Car"/>
    <w:basedOn w:val="Policepardfaut"/>
    <w:link w:val="Titre2"/>
    <w:uiPriority w:val="9"/>
    <w:rsid w:val="00001939"/>
    <w:rPr>
      <w:rFonts w:eastAsiaTheme="majorEastAsia" w:cstheme="minorHAnsi"/>
      <w:i/>
      <w:color w:val="1A495D" w:themeColor="accent1" w:themeShade="80"/>
      <w:sz w:val="28"/>
      <w:szCs w:val="40"/>
    </w:rPr>
  </w:style>
  <w:style w:type="character" w:customStyle="1" w:styleId="Titre3Car">
    <w:name w:val="Titre 3 Car"/>
    <w:basedOn w:val="Policepardfaut"/>
    <w:link w:val="Titre3"/>
    <w:uiPriority w:val="9"/>
    <w:rsid w:val="00232EED"/>
    <w:rPr>
      <w:rFonts w:ascii="Times New Roman" w:eastAsiaTheme="majorEastAsia" w:hAnsi="Times New Roman" w:cstheme="majorBidi"/>
      <w:sz w:val="24"/>
      <w:szCs w:val="24"/>
      <w:u w:val="single"/>
    </w:rPr>
  </w:style>
  <w:style w:type="character" w:customStyle="1" w:styleId="Titre4Car">
    <w:name w:val="Titre 4 Car"/>
    <w:basedOn w:val="Policepardfaut"/>
    <w:link w:val="Titre4"/>
    <w:uiPriority w:val="9"/>
    <w:rsid w:val="004C359B"/>
    <w:rPr>
      <w:rFonts w:asciiTheme="majorHAnsi" w:eastAsiaTheme="majorEastAsia" w:hAnsiTheme="majorHAnsi" w:cstheme="majorBidi"/>
      <w:b/>
      <w:i/>
      <w:sz w:val="28"/>
      <w:szCs w:val="22"/>
      <w:u w:val="single"/>
      <w:lang w:val="fr-FR"/>
    </w:rPr>
  </w:style>
  <w:style w:type="character" w:customStyle="1" w:styleId="Titre5Car">
    <w:name w:val="Titre 5 Car"/>
    <w:basedOn w:val="Policepardfaut"/>
    <w:link w:val="Titre5"/>
    <w:uiPriority w:val="9"/>
    <w:rsid w:val="00DC37D0"/>
    <w:rPr>
      <w:rFonts w:asciiTheme="majorHAnsi" w:eastAsiaTheme="majorEastAsia" w:hAnsiTheme="majorHAnsi" w:cstheme="majorBidi"/>
      <w:b/>
      <w:iCs/>
      <w:sz w:val="24"/>
      <w:szCs w:val="22"/>
      <w:lang w:val="fr-FR"/>
    </w:rPr>
  </w:style>
  <w:style w:type="character" w:customStyle="1" w:styleId="Titre6Car">
    <w:name w:val="Titre 6 Car"/>
    <w:basedOn w:val="Policepardfaut"/>
    <w:link w:val="Titre6"/>
    <w:uiPriority w:val="9"/>
    <w:semiHidden/>
    <w:rsid w:val="001933BA"/>
    <w:rPr>
      <w:rFonts w:asciiTheme="majorHAnsi" w:eastAsiaTheme="majorEastAsia" w:hAnsiTheme="majorHAnsi" w:cstheme="majorBidi"/>
      <w:color w:val="2683C6" w:themeColor="accent6"/>
    </w:rPr>
  </w:style>
  <w:style w:type="character" w:customStyle="1" w:styleId="Titre7Car">
    <w:name w:val="Titre 7 Car"/>
    <w:basedOn w:val="Policepardfaut"/>
    <w:link w:val="Titre7"/>
    <w:uiPriority w:val="9"/>
    <w:semiHidden/>
    <w:rsid w:val="001933BA"/>
    <w:rPr>
      <w:rFonts w:asciiTheme="majorHAnsi" w:eastAsiaTheme="majorEastAsia" w:hAnsiTheme="majorHAnsi" w:cstheme="majorBidi"/>
      <w:b/>
      <w:bCs/>
      <w:color w:val="2683C6" w:themeColor="accent6"/>
    </w:rPr>
  </w:style>
  <w:style w:type="character" w:customStyle="1" w:styleId="Titre8Car">
    <w:name w:val="Titre 8 Car"/>
    <w:basedOn w:val="Policepardfaut"/>
    <w:link w:val="Titre8"/>
    <w:uiPriority w:val="9"/>
    <w:semiHidden/>
    <w:rsid w:val="001933BA"/>
    <w:rPr>
      <w:rFonts w:asciiTheme="majorHAnsi" w:eastAsiaTheme="majorEastAsia" w:hAnsiTheme="majorHAnsi" w:cstheme="majorBidi"/>
      <w:b/>
      <w:bCs/>
      <w:i/>
      <w:iCs/>
      <w:color w:val="2683C6" w:themeColor="accent6"/>
      <w:sz w:val="20"/>
      <w:szCs w:val="20"/>
    </w:rPr>
  </w:style>
  <w:style w:type="character" w:customStyle="1" w:styleId="Titre9Car">
    <w:name w:val="Titre 9 Car"/>
    <w:basedOn w:val="Policepardfaut"/>
    <w:link w:val="Titre9"/>
    <w:uiPriority w:val="9"/>
    <w:semiHidden/>
    <w:rsid w:val="001933BA"/>
    <w:rPr>
      <w:rFonts w:asciiTheme="majorHAnsi" w:eastAsiaTheme="majorEastAsia" w:hAnsiTheme="majorHAnsi" w:cstheme="majorBidi"/>
      <w:i/>
      <w:iCs/>
      <w:color w:val="2683C6" w:themeColor="accent6"/>
      <w:sz w:val="20"/>
      <w:szCs w:val="20"/>
    </w:rPr>
  </w:style>
  <w:style w:type="paragraph" w:styleId="Lgende">
    <w:name w:val="caption"/>
    <w:basedOn w:val="Normal"/>
    <w:next w:val="Normal"/>
    <w:uiPriority w:val="35"/>
    <w:unhideWhenUsed/>
    <w:qFormat/>
    <w:rsid w:val="00F47C5F"/>
    <w:pPr>
      <w:shd w:val="clear" w:color="auto" w:fill="E6EEF0" w:themeFill="accent5" w:themeFillTint="33"/>
      <w:spacing w:after="360" w:line="240" w:lineRule="auto"/>
    </w:pPr>
    <w:rPr>
      <w:b/>
      <w:bCs/>
      <w:i/>
    </w:rPr>
  </w:style>
  <w:style w:type="paragraph" w:styleId="Sous-titre">
    <w:name w:val="Subtitle"/>
    <w:basedOn w:val="Normal"/>
    <w:next w:val="Normal"/>
    <w:link w:val="Sous-titreCar"/>
    <w:uiPriority w:val="11"/>
    <w:qFormat/>
    <w:rsid w:val="001933BA"/>
    <w:pPr>
      <w:numPr>
        <w:ilvl w:val="1"/>
      </w:numPr>
      <w:spacing w:line="240" w:lineRule="auto"/>
    </w:pPr>
    <w:rPr>
      <w:rFonts w:asciiTheme="majorHAnsi" w:eastAsiaTheme="majorEastAsia" w:hAnsiTheme="majorHAnsi" w:cstheme="majorBidi"/>
      <w:sz w:val="30"/>
      <w:szCs w:val="30"/>
    </w:rPr>
  </w:style>
  <w:style w:type="character" w:customStyle="1" w:styleId="Sous-titreCar">
    <w:name w:val="Sous-titre Car"/>
    <w:basedOn w:val="Policepardfaut"/>
    <w:link w:val="Sous-titre"/>
    <w:uiPriority w:val="11"/>
    <w:rsid w:val="001933BA"/>
    <w:rPr>
      <w:rFonts w:asciiTheme="majorHAnsi" w:eastAsiaTheme="majorEastAsia" w:hAnsiTheme="majorHAnsi" w:cstheme="majorBidi"/>
      <w:sz w:val="30"/>
      <w:szCs w:val="30"/>
    </w:rPr>
  </w:style>
  <w:style w:type="character" w:styleId="lev">
    <w:name w:val="Strong"/>
    <w:basedOn w:val="Policepardfaut"/>
    <w:uiPriority w:val="22"/>
    <w:qFormat/>
    <w:rsid w:val="001933BA"/>
    <w:rPr>
      <w:b/>
      <w:bCs/>
    </w:rPr>
  </w:style>
  <w:style w:type="character" w:styleId="Accentuation">
    <w:name w:val="Emphasis"/>
    <w:basedOn w:val="Policepardfaut"/>
    <w:uiPriority w:val="20"/>
    <w:qFormat/>
    <w:rsid w:val="001933BA"/>
    <w:rPr>
      <w:i/>
      <w:iCs/>
      <w:color w:val="2683C6" w:themeColor="accent6"/>
    </w:rPr>
  </w:style>
  <w:style w:type="paragraph" w:styleId="Sansinterligne">
    <w:name w:val="No Spacing"/>
    <w:uiPriority w:val="1"/>
    <w:qFormat/>
    <w:rsid w:val="001933BA"/>
    <w:pPr>
      <w:spacing w:after="0" w:line="240" w:lineRule="auto"/>
    </w:pPr>
  </w:style>
  <w:style w:type="paragraph" w:styleId="Citation">
    <w:name w:val="Quote"/>
    <w:basedOn w:val="Normal"/>
    <w:next w:val="Normal"/>
    <w:link w:val="CitationCar"/>
    <w:uiPriority w:val="29"/>
    <w:qFormat/>
    <w:rsid w:val="001D4FDE"/>
    <w:pPr>
      <w:spacing w:before="160"/>
      <w:ind w:left="357" w:right="357"/>
    </w:pPr>
    <w:rPr>
      <w:i/>
      <w:iCs/>
      <w:color w:val="262626" w:themeColor="text1" w:themeTint="D9"/>
    </w:rPr>
  </w:style>
  <w:style w:type="character" w:customStyle="1" w:styleId="CitationCar">
    <w:name w:val="Citation Car"/>
    <w:basedOn w:val="Policepardfaut"/>
    <w:link w:val="Citation"/>
    <w:uiPriority w:val="29"/>
    <w:rsid w:val="001D4FDE"/>
    <w:rPr>
      <w:rFonts w:ascii="Times New Roman" w:hAnsi="Times New Roman" w:cs="Times New Roman"/>
      <w:i/>
      <w:iCs/>
      <w:color w:val="262626" w:themeColor="text1" w:themeTint="D9"/>
      <w:sz w:val="24"/>
    </w:rPr>
  </w:style>
  <w:style w:type="paragraph" w:styleId="Citationintense">
    <w:name w:val="Intense Quote"/>
    <w:basedOn w:val="Normal"/>
    <w:next w:val="Normal"/>
    <w:link w:val="CitationintenseCar"/>
    <w:uiPriority w:val="30"/>
    <w:qFormat/>
    <w:rsid w:val="001933BA"/>
    <w:pPr>
      <w:spacing w:before="160" w:after="160" w:line="264" w:lineRule="auto"/>
      <w:ind w:left="720" w:right="720"/>
      <w:jc w:val="center"/>
    </w:pPr>
    <w:rPr>
      <w:rFonts w:asciiTheme="majorHAnsi" w:eastAsiaTheme="majorEastAsia" w:hAnsiTheme="majorHAnsi" w:cstheme="majorBidi"/>
      <w:i/>
      <w:iCs/>
      <w:color w:val="2683C6" w:themeColor="accent6"/>
      <w:sz w:val="32"/>
      <w:szCs w:val="32"/>
    </w:rPr>
  </w:style>
  <w:style w:type="character" w:customStyle="1" w:styleId="CitationintenseCar">
    <w:name w:val="Citation intense Car"/>
    <w:basedOn w:val="Policepardfaut"/>
    <w:link w:val="Citationintense"/>
    <w:uiPriority w:val="30"/>
    <w:rsid w:val="001933BA"/>
    <w:rPr>
      <w:rFonts w:asciiTheme="majorHAnsi" w:eastAsiaTheme="majorEastAsia" w:hAnsiTheme="majorHAnsi" w:cstheme="majorBidi"/>
      <w:i/>
      <w:iCs/>
      <w:color w:val="2683C6" w:themeColor="accent6"/>
      <w:sz w:val="32"/>
      <w:szCs w:val="32"/>
    </w:rPr>
  </w:style>
  <w:style w:type="character" w:styleId="Emphaseple">
    <w:name w:val="Subtle Emphasis"/>
    <w:basedOn w:val="Policepardfaut"/>
    <w:uiPriority w:val="19"/>
    <w:qFormat/>
    <w:rsid w:val="001933BA"/>
    <w:rPr>
      <w:i/>
      <w:iCs/>
    </w:rPr>
  </w:style>
  <w:style w:type="character" w:styleId="Emphaseintense">
    <w:name w:val="Intense Emphasis"/>
    <w:basedOn w:val="Policepardfaut"/>
    <w:uiPriority w:val="21"/>
    <w:qFormat/>
    <w:rsid w:val="001933BA"/>
    <w:rPr>
      <w:b/>
      <w:bCs/>
      <w:i/>
      <w:iCs/>
    </w:rPr>
  </w:style>
  <w:style w:type="character" w:styleId="Rfrenceple">
    <w:name w:val="Subtle Reference"/>
    <w:basedOn w:val="Policepardfaut"/>
    <w:uiPriority w:val="31"/>
    <w:qFormat/>
    <w:rsid w:val="001933BA"/>
    <w:rPr>
      <w:smallCaps/>
      <w:color w:val="595959" w:themeColor="text1" w:themeTint="A6"/>
    </w:rPr>
  </w:style>
  <w:style w:type="character" w:styleId="Rfrenceintense">
    <w:name w:val="Intense Reference"/>
    <w:basedOn w:val="Policepardfaut"/>
    <w:uiPriority w:val="32"/>
    <w:qFormat/>
    <w:rsid w:val="001933BA"/>
    <w:rPr>
      <w:b/>
      <w:bCs/>
      <w:smallCaps/>
      <w:color w:val="2683C6" w:themeColor="accent6"/>
    </w:rPr>
  </w:style>
  <w:style w:type="character" w:styleId="Titredulivre">
    <w:name w:val="Book Title"/>
    <w:basedOn w:val="Policepardfaut"/>
    <w:uiPriority w:val="33"/>
    <w:qFormat/>
    <w:rsid w:val="001933BA"/>
    <w:rPr>
      <w:b/>
      <w:bCs/>
      <w:caps w:val="0"/>
      <w:smallCaps/>
      <w:spacing w:val="7"/>
      <w:sz w:val="21"/>
      <w:szCs w:val="21"/>
    </w:rPr>
  </w:style>
  <w:style w:type="paragraph" w:styleId="En-ttedetabledesmatires">
    <w:name w:val="TOC Heading"/>
    <w:basedOn w:val="Titre1"/>
    <w:next w:val="Normal"/>
    <w:uiPriority w:val="39"/>
    <w:unhideWhenUsed/>
    <w:qFormat/>
    <w:rsid w:val="001933BA"/>
    <w:pPr>
      <w:outlineLvl w:val="9"/>
    </w:pPr>
  </w:style>
  <w:style w:type="paragraph" w:styleId="En-tte">
    <w:name w:val="header"/>
    <w:basedOn w:val="Normal"/>
    <w:link w:val="En-tteCar"/>
    <w:uiPriority w:val="99"/>
    <w:unhideWhenUsed/>
    <w:rsid w:val="00AE5E35"/>
    <w:pPr>
      <w:tabs>
        <w:tab w:val="center" w:pos="4703"/>
        <w:tab w:val="right" w:pos="9406"/>
      </w:tabs>
      <w:spacing w:after="0" w:line="240" w:lineRule="auto"/>
    </w:pPr>
  </w:style>
  <w:style w:type="character" w:customStyle="1" w:styleId="En-tteCar">
    <w:name w:val="En-tête Car"/>
    <w:basedOn w:val="Policepardfaut"/>
    <w:link w:val="En-tte"/>
    <w:uiPriority w:val="99"/>
    <w:rsid w:val="00AE5E35"/>
    <w:rPr>
      <w:sz w:val="24"/>
    </w:rPr>
  </w:style>
  <w:style w:type="paragraph" w:styleId="Pieddepage">
    <w:name w:val="footer"/>
    <w:basedOn w:val="Normal"/>
    <w:link w:val="PieddepageCar"/>
    <w:uiPriority w:val="99"/>
    <w:unhideWhenUsed/>
    <w:rsid w:val="00AE5E35"/>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AE5E35"/>
    <w:rPr>
      <w:sz w:val="24"/>
    </w:rPr>
  </w:style>
  <w:style w:type="paragraph" w:customStyle="1" w:styleId="BoxTitre">
    <w:name w:val="Box Titre"/>
    <w:basedOn w:val="Titre1"/>
    <w:link w:val="BoxTitreCar"/>
    <w:rsid w:val="00DC2214"/>
    <w:pPr>
      <w:spacing w:before="0" w:after="120"/>
    </w:pPr>
    <w:rPr>
      <w:rFonts w:asciiTheme="majorHAnsi" w:hAnsiTheme="majorHAnsi"/>
      <w:color w:val="3A5A62" w:themeColor="accent5" w:themeShade="80"/>
      <w:lang w:val="fr-FR"/>
    </w:rPr>
  </w:style>
  <w:style w:type="character" w:customStyle="1" w:styleId="BoxTitreCar">
    <w:name w:val="Box Titre Car"/>
    <w:basedOn w:val="Titre1Car"/>
    <w:link w:val="BoxTitre"/>
    <w:rsid w:val="00DC2214"/>
    <w:rPr>
      <w:rFonts w:asciiTheme="majorHAnsi" w:eastAsiaTheme="majorEastAsia" w:hAnsiTheme="majorHAnsi" w:cstheme="majorHAnsi"/>
      <w:b/>
      <w:color w:val="578793" w:themeColor="accent5" w:themeShade="BF"/>
      <w:sz w:val="32"/>
      <w:szCs w:val="40"/>
      <w:lang w:val="fr-FR"/>
    </w:rPr>
  </w:style>
  <w:style w:type="paragraph" w:customStyle="1" w:styleId="Partie">
    <w:name w:val="Partie"/>
    <w:link w:val="PartieCar"/>
    <w:qFormat/>
    <w:rsid w:val="0084200C"/>
    <w:pPr>
      <w:spacing w:before="5200"/>
      <w:jc w:val="center"/>
    </w:pPr>
    <w:rPr>
      <w:rFonts w:ascii="Georgia" w:hAnsi="Georgia" w:cs="Times New Roman"/>
      <w:sz w:val="52"/>
      <w:szCs w:val="60"/>
    </w:rPr>
  </w:style>
  <w:style w:type="character" w:customStyle="1" w:styleId="PartieCar">
    <w:name w:val="Partie Car"/>
    <w:basedOn w:val="Policepardfaut"/>
    <w:link w:val="Partie"/>
    <w:rsid w:val="0084200C"/>
    <w:rPr>
      <w:rFonts w:ascii="Georgia" w:hAnsi="Georgia" w:cs="Times New Roman"/>
      <w:sz w:val="52"/>
      <w:szCs w:val="60"/>
    </w:rPr>
  </w:style>
  <w:style w:type="paragraph" w:styleId="TM1">
    <w:name w:val="toc 1"/>
    <w:basedOn w:val="Normal"/>
    <w:next w:val="Normal"/>
    <w:autoRedefine/>
    <w:uiPriority w:val="39"/>
    <w:unhideWhenUsed/>
    <w:rsid w:val="003A63A3"/>
    <w:pPr>
      <w:tabs>
        <w:tab w:val="right" w:leader="dot" w:pos="9063"/>
      </w:tabs>
      <w:spacing w:before="120"/>
      <w:jc w:val="left"/>
    </w:pPr>
    <w:rPr>
      <w:rFonts w:asciiTheme="minorHAnsi" w:hAnsiTheme="minorHAnsi" w:cstheme="minorHAnsi"/>
      <w:b/>
      <w:bCs/>
      <w:caps/>
      <w:sz w:val="20"/>
      <w:szCs w:val="20"/>
    </w:rPr>
  </w:style>
  <w:style w:type="paragraph" w:styleId="TM2">
    <w:name w:val="toc 2"/>
    <w:basedOn w:val="Normal"/>
    <w:next w:val="Normal"/>
    <w:autoRedefine/>
    <w:uiPriority w:val="39"/>
    <w:unhideWhenUsed/>
    <w:rsid w:val="00E8570D"/>
    <w:pPr>
      <w:spacing w:after="0"/>
      <w:ind w:left="240"/>
      <w:jc w:val="left"/>
    </w:pPr>
    <w:rPr>
      <w:rFonts w:asciiTheme="minorHAnsi" w:hAnsiTheme="minorHAnsi" w:cstheme="minorHAnsi"/>
      <w:smallCaps/>
      <w:sz w:val="20"/>
      <w:szCs w:val="20"/>
    </w:rPr>
  </w:style>
  <w:style w:type="character" w:styleId="Lienhypertexte">
    <w:name w:val="Hyperlink"/>
    <w:basedOn w:val="Policepardfaut"/>
    <w:uiPriority w:val="99"/>
    <w:unhideWhenUsed/>
    <w:rsid w:val="00E8570D"/>
    <w:rPr>
      <w:color w:val="6B9F25" w:themeColor="hyperlink"/>
      <w:u w:val="single"/>
    </w:rPr>
  </w:style>
  <w:style w:type="paragraph" w:styleId="TM3">
    <w:name w:val="toc 3"/>
    <w:basedOn w:val="Normal"/>
    <w:next w:val="Normal"/>
    <w:autoRedefine/>
    <w:uiPriority w:val="39"/>
    <w:unhideWhenUsed/>
    <w:rsid w:val="00E8570D"/>
    <w:pPr>
      <w:spacing w:after="0"/>
      <w:ind w:left="480"/>
      <w:jc w:val="left"/>
    </w:pPr>
    <w:rPr>
      <w:rFonts w:asciiTheme="minorHAnsi" w:hAnsiTheme="minorHAnsi" w:cstheme="minorHAnsi"/>
      <w:i/>
      <w:iCs/>
      <w:sz w:val="20"/>
      <w:szCs w:val="20"/>
    </w:rPr>
  </w:style>
  <w:style w:type="paragraph" w:styleId="TM4">
    <w:name w:val="toc 4"/>
    <w:basedOn w:val="Normal"/>
    <w:next w:val="Normal"/>
    <w:autoRedefine/>
    <w:uiPriority w:val="39"/>
    <w:unhideWhenUsed/>
    <w:rsid w:val="00E8570D"/>
    <w:pPr>
      <w:spacing w:after="0"/>
      <w:ind w:left="720"/>
      <w:jc w:val="left"/>
    </w:pPr>
    <w:rPr>
      <w:rFonts w:asciiTheme="minorHAnsi" w:hAnsiTheme="minorHAnsi" w:cstheme="minorHAnsi"/>
      <w:sz w:val="18"/>
      <w:szCs w:val="18"/>
    </w:rPr>
  </w:style>
  <w:style w:type="paragraph" w:styleId="TM5">
    <w:name w:val="toc 5"/>
    <w:basedOn w:val="Normal"/>
    <w:next w:val="Normal"/>
    <w:autoRedefine/>
    <w:uiPriority w:val="39"/>
    <w:unhideWhenUsed/>
    <w:rsid w:val="00E8570D"/>
    <w:pPr>
      <w:spacing w:after="0"/>
      <w:ind w:left="960"/>
      <w:jc w:val="left"/>
    </w:pPr>
    <w:rPr>
      <w:rFonts w:asciiTheme="minorHAnsi" w:hAnsiTheme="minorHAnsi" w:cstheme="minorHAnsi"/>
      <w:sz w:val="18"/>
      <w:szCs w:val="18"/>
    </w:rPr>
  </w:style>
  <w:style w:type="paragraph" w:styleId="TM6">
    <w:name w:val="toc 6"/>
    <w:basedOn w:val="Normal"/>
    <w:next w:val="Normal"/>
    <w:autoRedefine/>
    <w:uiPriority w:val="39"/>
    <w:unhideWhenUsed/>
    <w:rsid w:val="00E8570D"/>
    <w:pPr>
      <w:spacing w:after="0"/>
      <w:ind w:left="1200"/>
      <w:jc w:val="left"/>
    </w:pPr>
    <w:rPr>
      <w:rFonts w:asciiTheme="minorHAnsi" w:hAnsiTheme="minorHAnsi" w:cstheme="minorHAnsi"/>
      <w:sz w:val="18"/>
      <w:szCs w:val="18"/>
    </w:rPr>
  </w:style>
  <w:style w:type="paragraph" w:styleId="TM7">
    <w:name w:val="toc 7"/>
    <w:basedOn w:val="Normal"/>
    <w:next w:val="Normal"/>
    <w:autoRedefine/>
    <w:uiPriority w:val="39"/>
    <w:unhideWhenUsed/>
    <w:rsid w:val="00E8570D"/>
    <w:pPr>
      <w:spacing w:after="0"/>
      <w:ind w:left="1440"/>
      <w:jc w:val="left"/>
    </w:pPr>
    <w:rPr>
      <w:rFonts w:asciiTheme="minorHAnsi" w:hAnsiTheme="minorHAnsi" w:cstheme="minorHAnsi"/>
      <w:sz w:val="18"/>
      <w:szCs w:val="18"/>
    </w:rPr>
  </w:style>
  <w:style w:type="paragraph" w:styleId="TM8">
    <w:name w:val="toc 8"/>
    <w:basedOn w:val="Normal"/>
    <w:next w:val="Normal"/>
    <w:autoRedefine/>
    <w:uiPriority w:val="39"/>
    <w:unhideWhenUsed/>
    <w:rsid w:val="00E8570D"/>
    <w:pPr>
      <w:spacing w:after="0"/>
      <w:ind w:left="1680"/>
      <w:jc w:val="left"/>
    </w:pPr>
    <w:rPr>
      <w:rFonts w:asciiTheme="minorHAnsi" w:hAnsiTheme="minorHAnsi" w:cstheme="minorHAnsi"/>
      <w:sz w:val="18"/>
      <w:szCs w:val="18"/>
    </w:rPr>
  </w:style>
  <w:style w:type="paragraph" w:styleId="TM9">
    <w:name w:val="toc 9"/>
    <w:basedOn w:val="Normal"/>
    <w:next w:val="Normal"/>
    <w:autoRedefine/>
    <w:uiPriority w:val="39"/>
    <w:unhideWhenUsed/>
    <w:rsid w:val="00E8570D"/>
    <w:pPr>
      <w:spacing w:after="0"/>
      <w:ind w:left="1920"/>
      <w:jc w:val="left"/>
    </w:pPr>
    <w:rPr>
      <w:rFonts w:asciiTheme="minorHAnsi" w:hAnsiTheme="minorHAnsi" w:cstheme="minorHAnsi"/>
      <w:sz w:val="18"/>
      <w:szCs w:val="18"/>
    </w:rPr>
  </w:style>
  <w:style w:type="character" w:styleId="Marquedecommentaire">
    <w:name w:val="annotation reference"/>
    <w:basedOn w:val="Policepardfaut"/>
    <w:uiPriority w:val="99"/>
    <w:semiHidden/>
    <w:unhideWhenUsed/>
    <w:rsid w:val="003D043C"/>
    <w:rPr>
      <w:sz w:val="16"/>
      <w:szCs w:val="16"/>
    </w:rPr>
  </w:style>
  <w:style w:type="paragraph" w:styleId="Commentaire">
    <w:name w:val="annotation text"/>
    <w:basedOn w:val="Normal"/>
    <w:link w:val="CommentaireCar"/>
    <w:uiPriority w:val="99"/>
    <w:semiHidden/>
    <w:unhideWhenUsed/>
    <w:rsid w:val="003D043C"/>
    <w:pPr>
      <w:spacing w:line="240" w:lineRule="auto"/>
    </w:pPr>
    <w:rPr>
      <w:sz w:val="20"/>
      <w:szCs w:val="20"/>
    </w:rPr>
  </w:style>
  <w:style w:type="character" w:customStyle="1" w:styleId="CommentaireCar">
    <w:name w:val="Commentaire Car"/>
    <w:basedOn w:val="Policepardfaut"/>
    <w:link w:val="Commentaire"/>
    <w:uiPriority w:val="99"/>
    <w:semiHidden/>
    <w:rsid w:val="003D043C"/>
    <w:rPr>
      <w:rFonts w:ascii="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3D043C"/>
    <w:rPr>
      <w:b/>
      <w:bCs/>
    </w:rPr>
  </w:style>
  <w:style w:type="character" w:customStyle="1" w:styleId="ObjetducommentaireCar">
    <w:name w:val="Objet du commentaire Car"/>
    <w:basedOn w:val="CommentaireCar"/>
    <w:link w:val="Objetducommentaire"/>
    <w:uiPriority w:val="99"/>
    <w:semiHidden/>
    <w:rsid w:val="003D043C"/>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3D043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D043C"/>
    <w:rPr>
      <w:rFonts w:ascii="Segoe UI" w:hAnsi="Segoe UI" w:cs="Segoe UI"/>
      <w:sz w:val="18"/>
      <w:szCs w:val="18"/>
    </w:rPr>
  </w:style>
  <w:style w:type="paragraph" w:styleId="Paragraphedeliste">
    <w:name w:val="List Paragraph"/>
    <w:basedOn w:val="Normal"/>
    <w:uiPriority w:val="34"/>
    <w:qFormat/>
    <w:rsid w:val="00F31A8C"/>
    <w:pPr>
      <w:ind w:left="720"/>
      <w:contextualSpacing/>
    </w:pPr>
  </w:style>
  <w:style w:type="character" w:customStyle="1" w:styleId="hvr">
    <w:name w:val="hvr"/>
    <w:basedOn w:val="Policepardfaut"/>
    <w:rsid w:val="00D249CA"/>
  </w:style>
  <w:style w:type="table" w:styleId="Grilledutableau">
    <w:name w:val="Table Grid"/>
    <w:basedOn w:val="TableauNormal"/>
    <w:uiPriority w:val="39"/>
    <w:rsid w:val="00DB2C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7E03D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E03DC"/>
    <w:rPr>
      <w:rFonts w:ascii="Times New Roman" w:hAnsi="Times New Roman" w:cs="Times New Roman"/>
      <w:sz w:val="20"/>
      <w:szCs w:val="20"/>
    </w:rPr>
  </w:style>
  <w:style w:type="character" w:styleId="Appelnotedebasdep">
    <w:name w:val="footnote reference"/>
    <w:basedOn w:val="Policepardfaut"/>
    <w:uiPriority w:val="99"/>
    <w:semiHidden/>
    <w:unhideWhenUsed/>
    <w:rsid w:val="007E03DC"/>
    <w:rPr>
      <w:vertAlign w:val="superscript"/>
    </w:rPr>
  </w:style>
  <w:style w:type="character" w:styleId="Textedelespacerserv">
    <w:name w:val="Placeholder Text"/>
    <w:basedOn w:val="Policepardfaut"/>
    <w:uiPriority w:val="99"/>
    <w:semiHidden/>
    <w:rsid w:val="0028056A"/>
    <w:rPr>
      <w:color w:val="808080"/>
    </w:rPr>
  </w:style>
  <w:style w:type="paragraph" w:styleId="Listepuces">
    <w:name w:val="List Bullet"/>
    <w:basedOn w:val="Normal"/>
    <w:uiPriority w:val="99"/>
    <w:unhideWhenUsed/>
    <w:rsid w:val="00FF43C7"/>
    <w:pPr>
      <w:numPr>
        <w:numId w:val="10"/>
      </w:numPr>
      <w:contextualSpacing/>
    </w:pPr>
  </w:style>
  <w:style w:type="paragraph" w:styleId="Bibliographie">
    <w:name w:val="Bibliography"/>
    <w:basedOn w:val="Normal"/>
    <w:next w:val="Normal"/>
    <w:uiPriority w:val="37"/>
    <w:unhideWhenUsed/>
    <w:rsid w:val="002775F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839283">
      <w:bodyDiv w:val="1"/>
      <w:marLeft w:val="0"/>
      <w:marRight w:val="0"/>
      <w:marTop w:val="0"/>
      <w:marBottom w:val="0"/>
      <w:divBdr>
        <w:top w:val="none" w:sz="0" w:space="0" w:color="auto"/>
        <w:left w:val="none" w:sz="0" w:space="0" w:color="auto"/>
        <w:bottom w:val="none" w:sz="0" w:space="0" w:color="auto"/>
        <w:right w:val="none" w:sz="0" w:space="0" w:color="auto"/>
      </w:divBdr>
    </w:div>
    <w:div w:id="849224357">
      <w:bodyDiv w:val="1"/>
      <w:marLeft w:val="0"/>
      <w:marRight w:val="0"/>
      <w:marTop w:val="0"/>
      <w:marBottom w:val="0"/>
      <w:divBdr>
        <w:top w:val="none" w:sz="0" w:space="0" w:color="auto"/>
        <w:left w:val="none" w:sz="0" w:space="0" w:color="auto"/>
        <w:bottom w:val="none" w:sz="0" w:space="0" w:color="auto"/>
        <w:right w:val="none" w:sz="0" w:space="0" w:color="auto"/>
      </w:divBdr>
      <w:divsChild>
        <w:div w:id="229770598">
          <w:marLeft w:val="0"/>
          <w:marRight w:val="0"/>
          <w:marTop w:val="0"/>
          <w:marBottom w:val="0"/>
          <w:divBdr>
            <w:top w:val="none" w:sz="0" w:space="0" w:color="auto"/>
            <w:left w:val="none" w:sz="0" w:space="0" w:color="auto"/>
            <w:bottom w:val="none" w:sz="0" w:space="0" w:color="auto"/>
            <w:right w:val="none" w:sz="0" w:space="0" w:color="auto"/>
          </w:divBdr>
          <w:divsChild>
            <w:div w:id="1622029309">
              <w:marLeft w:val="0"/>
              <w:marRight w:val="0"/>
              <w:marTop w:val="0"/>
              <w:marBottom w:val="0"/>
              <w:divBdr>
                <w:top w:val="none" w:sz="0" w:space="0" w:color="auto"/>
                <w:left w:val="none" w:sz="0" w:space="0" w:color="auto"/>
                <w:bottom w:val="none" w:sz="0" w:space="0" w:color="auto"/>
                <w:right w:val="none" w:sz="0" w:space="0" w:color="auto"/>
              </w:divBdr>
              <w:divsChild>
                <w:div w:id="85604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Thème Office">
  <a:themeElements>
    <a:clrScheme name="Bleu vert">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PhD_Lato_Times">
      <a:majorFont>
        <a:latin typeface="Lato"/>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C71EE-4383-4396-8EFE-BA14D9B10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2</TotalTime>
  <Pages>43</Pages>
  <Words>17560</Words>
  <Characters>100095</Characters>
  <Application>Microsoft Office Word</Application>
  <DocSecurity>0</DocSecurity>
  <Lines>834</Lines>
  <Paragraphs>234</Paragraphs>
  <ScaleCrop>false</ScaleCrop>
  <HeadingPairs>
    <vt:vector size="4" baseType="variant">
      <vt:variant>
        <vt:lpstr>Titre</vt:lpstr>
      </vt:variant>
      <vt:variant>
        <vt:i4>1</vt:i4>
      </vt:variant>
      <vt:variant>
        <vt:lpstr>Titres</vt:lpstr>
      </vt:variant>
      <vt:variant>
        <vt:i4>32</vt:i4>
      </vt:variant>
    </vt:vector>
  </HeadingPairs>
  <TitlesOfParts>
    <vt:vector size="33" baseType="lpstr">
      <vt:lpstr>Thesis </vt:lpstr>
      <vt:lpstr>The science of sleep and dreams</vt:lpstr>
      <vt:lpstr>Dreams</vt:lpstr>
      <vt:lpstr>    Modern definition </vt:lpstr>
      <vt:lpstr>    Scientific conceptualization</vt:lpstr>
      <vt:lpstr>Sleep</vt:lpstr>
      <vt:lpstr>    Definition</vt:lpstr>
      <vt:lpstr>    Polysomnographic recordings</vt:lpstr>
      <vt:lpstr>    Sleep stages</vt:lpstr>
      <vt:lpstr>        Wakefulness</vt:lpstr>
      <vt:lpstr>        N1 sleep</vt:lpstr>
      <vt:lpstr>        N2 sleep</vt:lpstr>
      <vt:lpstr>        N3 sleep</vt:lpstr>
      <vt:lpstr>        REM sleep (or paradoxical sleep)</vt:lpstr>
      <vt:lpstr>    Sleep architecture</vt:lpstr>
      <vt:lpstr>Link between dreaming and sleep stages</vt:lpstr>
      <vt:lpstr>    The REM sleep hypothesis of dreaming</vt:lpstr>
      <vt:lpstr>    The new hypothesis: a continuum of mentation during sleep?</vt:lpstr>
      <vt:lpstr>Neurophysiological correlates of dreaming</vt:lpstr>
      <vt:lpstr>    Brain activity during REM sleep</vt:lpstr>
      <vt:lpstr>    Brain activity during lucid dreaming</vt:lpstr>
      <vt:lpstr>    Brain activity in the minutes preceding a dream report</vt:lpstr>
      <vt:lpstr>    Dreaming as a subsystem of the default mode network</vt:lpstr>
      <vt:lpstr>Dream recall frequency</vt:lpstr>
      <vt:lpstr/>
      <vt:lpstr>Measuring dream recall frequency</vt:lpstr>
      <vt:lpstr>DRF in the general population</vt:lpstr>
      <vt:lpstr>    Average DRF</vt:lpstr>
      <vt:lpstr>    Intra-individuals variability </vt:lpstr>
      <vt:lpstr>    Inter-individuals variability </vt:lpstr>
      <vt:lpstr>Parameters correlated with DRF</vt:lpstr>
      <vt:lpstr>    Psychological factors</vt:lpstr>
      <vt:lpstr>    Sleep parameters</vt:lpstr>
    </vt:vector>
  </TitlesOfParts>
  <Company>Microsoft</Company>
  <LinksUpToDate>false</LinksUpToDate>
  <CharactersWithSpaces>117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dc:title>
  <dc:subject/>
  <dc:creator>Raphael Vallat</dc:creator>
  <cp:keywords/>
  <dc:description>Thesis in Neuroscience by Raphael Vallat</dc:description>
  <cp:lastModifiedBy>Raphael Vallat</cp:lastModifiedBy>
  <cp:revision>1556</cp:revision>
  <dcterms:created xsi:type="dcterms:W3CDTF">2017-01-05T08:37:00Z</dcterms:created>
  <dcterms:modified xsi:type="dcterms:W3CDTF">2017-08-15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guMqtF1C"/&gt;&lt;style id="http://www.zotero.org/styles/chicago-author-date" locale="en-GB"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